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0B90" w:rsidRPr="00781FB9" w:rsidRDefault="00A70B90" w:rsidP="00343817">
      <w:pPr>
        <w:widowControl w:val="0"/>
        <w:adjustRightInd w:val="0"/>
        <w:snapToGrid w:val="0"/>
        <w:spacing w:line="360" w:lineRule="auto"/>
        <w:jc w:val="both"/>
        <w:rPr>
          <w:rFonts w:ascii="Book Antiqua" w:hAnsi="Book Antiqua"/>
          <w:lang w:val="en-GB"/>
        </w:rPr>
      </w:pPr>
      <w:bookmarkStart w:id="0" w:name="OLE_LINK132"/>
      <w:bookmarkStart w:id="1" w:name="OLE_LINK133"/>
      <w:r w:rsidRPr="00781FB9">
        <w:rPr>
          <w:rFonts w:ascii="Book Antiqua" w:hAnsi="Book Antiqua"/>
          <w:b/>
          <w:lang w:val="en-GB"/>
        </w:rPr>
        <w:t>Name of Journal:</w:t>
      </w:r>
      <w:r w:rsidRPr="00781FB9">
        <w:rPr>
          <w:rFonts w:ascii="Book Antiqua" w:hAnsi="Book Antiqua"/>
          <w:b/>
          <w:i/>
          <w:lang w:val="en-GB"/>
        </w:rPr>
        <w:t xml:space="preserve"> World Journal of</w:t>
      </w:r>
      <w:r w:rsidR="00694E76" w:rsidRPr="00781FB9">
        <w:rPr>
          <w:rFonts w:ascii="Book Antiqua" w:hAnsi="Book Antiqua"/>
          <w:b/>
          <w:i/>
          <w:lang w:val="en-GB"/>
        </w:rPr>
        <w:t xml:space="preserve"> </w:t>
      </w:r>
      <w:proofErr w:type="spellStart"/>
      <w:r w:rsidR="00694E76" w:rsidRPr="00781FB9">
        <w:rPr>
          <w:rFonts w:ascii="Book Antiqua" w:hAnsi="Book Antiqua"/>
          <w:b/>
          <w:i/>
          <w:lang w:val="en-GB"/>
        </w:rPr>
        <w:t>Orthopedics</w:t>
      </w:r>
      <w:proofErr w:type="spellEnd"/>
      <w:r w:rsidRPr="00781FB9">
        <w:rPr>
          <w:rFonts w:ascii="Book Antiqua" w:hAnsi="Book Antiqua"/>
          <w:b/>
          <w:i/>
          <w:lang w:val="en-GB"/>
        </w:rPr>
        <w:t xml:space="preserve"> </w:t>
      </w:r>
    </w:p>
    <w:p w:rsidR="00A70B90" w:rsidRPr="00781FB9" w:rsidRDefault="00A70B90" w:rsidP="00343817">
      <w:pPr>
        <w:widowControl w:val="0"/>
        <w:adjustRightInd w:val="0"/>
        <w:snapToGrid w:val="0"/>
        <w:spacing w:line="360" w:lineRule="auto"/>
        <w:jc w:val="both"/>
        <w:rPr>
          <w:rFonts w:ascii="Book Antiqua" w:hAnsi="Book Antiqua"/>
          <w:b/>
          <w:lang w:val="en-GB" w:eastAsia="zh-CN"/>
        </w:rPr>
      </w:pPr>
      <w:r w:rsidRPr="00781FB9">
        <w:rPr>
          <w:rFonts w:ascii="Book Antiqua" w:hAnsi="Book Antiqua"/>
          <w:b/>
          <w:lang w:val="en-GB"/>
        </w:rPr>
        <w:t xml:space="preserve">ESPS Manuscript NO: </w:t>
      </w:r>
      <w:r w:rsidRPr="00781FB9">
        <w:rPr>
          <w:rFonts w:ascii="Book Antiqua" w:hAnsi="Book Antiqua"/>
          <w:b/>
          <w:lang w:val="en-GB" w:eastAsia="zh-CN"/>
        </w:rPr>
        <w:t>26541</w:t>
      </w:r>
    </w:p>
    <w:p w:rsidR="00A70B90" w:rsidRPr="00781FB9" w:rsidRDefault="00A70B90" w:rsidP="00343817">
      <w:pPr>
        <w:widowControl w:val="0"/>
        <w:adjustRightInd w:val="0"/>
        <w:snapToGrid w:val="0"/>
        <w:spacing w:line="360" w:lineRule="auto"/>
        <w:jc w:val="both"/>
        <w:rPr>
          <w:rFonts w:ascii="Book Antiqua" w:hAnsi="Book Antiqua"/>
          <w:b/>
          <w:lang w:val="en-GB" w:eastAsia="zh-CN"/>
        </w:rPr>
      </w:pPr>
      <w:r w:rsidRPr="00781FB9">
        <w:rPr>
          <w:rFonts w:ascii="Book Antiqua" w:hAnsi="Book Antiqua"/>
          <w:b/>
          <w:lang w:val="en-GB"/>
        </w:rPr>
        <w:t>Manuscript Type:</w:t>
      </w:r>
      <w:r w:rsidR="00694E76" w:rsidRPr="00781FB9">
        <w:rPr>
          <w:rFonts w:ascii="Book Antiqua" w:hAnsi="Book Antiqua"/>
          <w:b/>
          <w:lang w:val="en-GB"/>
        </w:rPr>
        <w:t xml:space="preserve"> </w:t>
      </w:r>
      <w:proofErr w:type="spellStart"/>
      <w:r w:rsidR="005F71EF" w:rsidRPr="00781FB9">
        <w:rPr>
          <w:rFonts w:ascii="Book Antiqua" w:hAnsi="Book Antiqua"/>
          <w:b/>
          <w:lang w:val="en-GB" w:eastAsia="zh-CN"/>
        </w:rPr>
        <w:t>Minireviews</w:t>
      </w:r>
      <w:proofErr w:type="spellEnd"/>
    </w:p>
    <w:bookmarkEnd w:id="0"/>
    <w:bookmarkEnd w:id="1"/>
    <w:p w:rsidR="00A70B90" w:rsidRPr="00781FB9" w:rsidRDefault="00A70B90" w:rsidP="00343817">
      <w:pPr>
        <w:widowControl w:val="0"/>
        <w:adjustRightInd w:val="0"/>
        <w:snapToGrid w:val="0"/>
        <w:spacing w:line="360" w:lineRule="auto"/>
        <w:jc w:val="both"/>
        <w:rPr>
          <w:rFonts w:ascii="Book Antiqua" w:hAnsi="Book Antiqua"/>
          <w:b/>
          <w:lang w:val="en-GB" w:eastAsia="zh-CN"/>
        </w:rPr>
      </w:pPr>
    </w:p>
    <w:p w:rsidR="00133054" w:rsidRPr="00781FB9" w:rsidRDefault="00133054" w:rsidP="00343817">
      <w:pPr>
        <w:widowControl w:val="0"/>
        <w:adjustRightInd w:val="0"/>
        <w:snapToGrid w:val="0"/>
        <w:spacing w:line="360" w:lineRule="auto"/>
        <w:jc w:val="both"/>
        <w:rPr>
          <w:rFonts w:ascii="Book Antiqua" w:hAnsi="Book Antiqua"/>
          <w:b/>
          <w:lang w:val="en-GB"/>
        </w:rPr>
      </w:pPr>
      <w:r w:rsidRPr="00781FB9">
        <w:rPr>
          <w:rFonts w:ascii="Book Antiqua" w:hAnsi="Book Antiqua"/>
          <w:b/>
          <w:lang w:val="en-GB"/>
        </w:rPr>
        <w:t>Lessons learned from the study of congenital hip disease in adults</w:t>
      </w:r>
    </w:p>
    <w:p w:rsidR="007F6501" w:rsidRPr="00781FB9" w:rsidRDefault="007F6501" w:rsidP="00343817">
      <w:pPr>
        <w:widowControl w:val="0"/>
        <w:adjustRightInd w:val="0"/>
        <w:snapToGrid w:val="0"/>
        <w:spacing w:line="360" w:lineRule="auto"/>
        <w:jc w:val="both"/>
        <w:rPr>
          <w:rFonts w:ascii="Book Antiqua" w:hAnsi="Book Antiqua"/>
          <w:b/>
          <w:lang w:val="en-GB" w:eastAsia="zh-CN"/>
        </w:rPr>
      </w:pPr>
    </w:p>
    <w:p w:rsidR="00133054" w:rsidRPr="00781FB9" w:rsidRDefault="006A720B" w:rsidP="00343817">
      <w:pPr>
        <w:widowControl w:val="0"/>
        <w:adjustRightInd w:val="0"/>
        <w:snapToGrid w:val="0"/>
        <w:spacing w:line="360" w:lineRule="auto"/>
        <w:jc w:val="both"/>
        <w:rPr>
          <w:rFonts w:ascii="Book Antiqua" w:hAnsi="Book Antiqua"/>
          <w:lang w:val="en-GB" w:eastAsia="zh-CN"/>
        </w:rPr>
      </w:pPr>
      <w:proofErr w:type="spellStart"/>
      <w:r w:rsidRPr="00781FB9">
        <w:rPr>
          <w:rFonts w:ascii="Book Antiqua" w:hAnsi="Book Antiqua"/>
          <w:lang w:val="en-GB"/>
        </w:rPr>
        <w:t>Hartofilakidis</w:t>
      </w:r>
      <w:proofErr w:type="spellEnd"/>
      <w:r w:rsidRPr="00781FB9">
        <w:rPr>
          <w:rFonts w:ascii="Book Antiqua" w:hAnsi="Book Antiqua"/>
          <w:lang w:val="en-GB"/>
        </w:rPr>
        <w:t xml:space="preserve"> </w:t>
      </w:r>
      <w:r w:rsidRPr="00781FB9">
        <w:rPr>
          <w:rFonts w:ascii="Book Antiqua" w:hAnsi="Book Antiqua"/>
          <w:lang w:val="en-GB" w:eastAsia="zh-CN"/>
        </w:rPr>
        <w:t xml:space="preserve">G </w:t>
      </w:r>
      <w:r w:rsidRPr="00781FB9">
        <w:rPr>
          <w:rFonts w:ascii="Book Antiqua" w:hAnsi="Book Antiqua"/>
          <w:i/>
          <w:lang w:val="en-GB" w:eastAsia="zh-CN"/>
        </w:rPr>
        <w:t>et al</w:t>
      </w:r>
      <w:r w:rsidRPr="00781FB9">
        <w:rPr>
          <w:rFonts w:ascii="Book Antiqua" w:hAnsi="Book Antiqua"/>
          <w:lang w:val="en-GB" w:eastAsia="zh-CN"/>
        </w:rPr>
        <w:t xml:space="preserve">. </w:t>
      </w:r>
      <w:r w:rsidR="00133054" w:rsidRPr="00781FB9">
        <w:rPr>
          <w:rFonts w:ascii="Book Antiqua" w:hAnsi="Book Antiqua"/>
          <w:lang w:val="en-GB"/>
        </w:rPr>
        <w:t>Congenital hip disease in adults</w:t>
      </w:r>
    </w:p>
    <w:p w:rsidR="007F6501" w:rsidRPr="00781FB9" w:rsidRDefault="007F6501" w:rsidP="00343817">
      <w:pPr>
        <w:widowControl w:val="0"/>
        <w:adjustRightInd w:val="0"/>
        <w:snapToGrid w:val="0"/>
        <w:spacing w:line="360" w:lineRule="auto"/>
        <w:jc w:val="both"/>
        <w:rPr>
          <w:rFonts w:ascii="Book Antiqua" w:hAnsi="Book Antiqua"/>
          <w:b/>
          <w:lang w:val="en-GB" w:eastAsia="zh-CN"/>
        </w:rPr>
      </w:pPr>
    </w:p>
    <w:p w:rsidR="00133054" w:rsidRPr="00781FB9" w:rsidRDefault="00133054" w:rsidP="00343817">
      <w:pPr>
        <w:widowControl w:val="0"/>
        <w:adjustRightInd w:val="0"/>
        <w:snapToGrid w:val="0"/>
        <w:spacing w:line="360" w:lineRule="auto"/>
        <w:jc w:val="both"/>
        <w:rPr>
          <w:rFonts w:ascii="Book Antiqua" w:hAnsi="Book Antiqua"/>
          <w:b/>
          <w:lang w:val="en-GB"/>
        </w:rPr>
      </w:pPr>
      <w:r w:rsidRPr="00781FB9">
        <w:rPr>
          <w:rFonts w:ascii="Book Antiqua" w:hAnsi="Book Antiqua"/>
          <w:b/>
          <w:lang w:val="en-GB"/>
        </w:rPr>
        <w:t xml:space="preserve">George </w:t>
      </w:r>
      <w:proofErr w:type="spellStart"/>
      <w:r w:rsidRPr="00781FB9">
        <w:rPr>
          <w:rFonts w:ascii="Book Antiqua" w:hAnsi="Book Antiqua"/>
          <w:b/>
          <w:lang w:val="en-GB"/>
        </w:rPr>
        <w:t>Hartofilakidis</w:t>
      </w:r>
      <w:proofErr w:type="spellEnd"/>
      <w:r w:rsidRPr="00781FB9">
        <w:rPr>
          <w:rFonts w:ascii="Book Antiqua" w:hAnsi="Book Antiqua"/>
          <w:b/>
          <w:lang w:val="en-GB"/>
        </w:rPr>
        <w:t xml:space="preserve">, </w:t>
      </w:r>
      <w:proofErr w:type="spellStart"/>
      <w:r w:rsidRPr="00781FB9">
        <w:rPr>
          <w:rFonts w:ascii="Book Antiqua" w:hAnsi="Book Antiqua"/>
          <w:b/>
          <w:lang w:val="en-GB"/>
        </w:rPr>
        <w:t>Kalliopi</w:t>
      </w:r>
      <w:proofErr w:type="spellEnd"/>
      <w:r w:rsidRPr="00781FB9">
        <w:rPr>
          <w:rFonts w:ascii="Book Antiqua" w:hAnsi="Book Antiqua"/>
          <w:b/>
          <w:lang w:val="en-GB"/>
        </w:rPr>
        <w:t xml:space="preserve"> </w:t>
      </w:r>
      <w:proofErr w:type="spellStart"/>
      <w:r w:rsidRPr="00781FB9">
        <w:rPr>
          <w:rFonts w:ascii="Book Antiqua" w:hAnsi="Book Antiqua"/>
          <w:b/>
          <w:lang w:val="en-GB"/>
        </w:rPr>
        <w:t>Lampropoulou-Adamidou</w:t>
      </w:r>
      <w:proofErr w:type="spellEnd"/>
    </w:p>
    <w:p w:rsidR="00133054" w:rsidRPr="00781FB9" w:rsidRDefault="00133054" w:rsidP="00343817">
      <w:pPr>
        <w:widowControl w:val="0"/>
        <w:adjustRightInd w:val="0"/>
        <w:snapToGrid w:val="0"/>
        <w:spacing w:line="360" w:lineRule="auto"/>
        <w:jc w:val="both"/>
        <w:rPr>
          <w:rFonts w:ascii="Book Antiqua" w:hAnsi="Book Antiqua"/>
          <w:b/>
          <w:lang w:val="en-GB"/>
        </w:rPr>
      </w:pPr>
    </w:p>
    <w:p w:rsidR="00133054" w:rsidRPr="00781FB9" w:rsidRDefault="00133054" w:rsidP="00343817">
      <w:pPr>
        <w:widowControl w:val="0"/>
        <w:adjustRightInd w:val="0"/>
        <w:snapToGrid w:val="0"/>
        <w:spacing w:line="360" w:lineRule="auto"/>
        <w:jc w:val="both"/>
        <w:rPr>
          <w:rFonts w:ascii="Book Antiqua" w:hAnsi="Book Antiqua"/>
          <w:lang w:val="en-GB" w:eastAsia="zh-CN"/>
        </w:rPr>
      </w:pPr>
      <w:r w:rsidRPr="00781FB9">
        <w:rPr>
          <w:rFonts w:ascii="Book Antiqua" w:hAnsi="Book Antiqua"/>
          <w:b/>
          <w:lang w:val="en-GB"/>
        </w:rPr>
        <w:t xml:space="preserve">George </w:t>
      </w:r>
      <w:proofErr w:type="spellStart"/>
      <w:r w:rsidRPr="00781FB9">
        <w:rPr>
          <w:rFonts w:ascii="Book Antiqua" w:hAnsi="Book Antiqua"/>
          <w:b/>
          <w:lang w:val="en-GB"/>
        </w:rPr>
        <w:t>Hartofilakidis</w:t>
      </w:r>
      <w:proofErr w:type="spellEnd"/>
      <w:r w:rsidRPr="00781FB9">
        <w:rPr>
          <w:rFonts w:ascii="Book Antiqua" w:hAnsi="Book Antiqua"/>
          <w:b/>
          <w:lang w:val="en-GB"/>
        </w:rPr>
        <w:t xml:space="preserve">, </w:t>
      </w:r>
      <w:r w:rsidRPr="00781FB9">
        <w:rPr>
          <w:rFonts w:ascii="Book Antiqua" w:hAnsi="Book Antiqua"/>
          <w:lang w:val="en-GB"/>
        </w:rPr>
        <w:t xml:space="preserve">Laboratory for the Research of Musculoskeletal System “Th. </w:t>
      </w:r>
      <w:proofErr w:type="spellStart"/>
      <w:r w:rsidRPr="00781FB9">
        <w:rPr>
          <w:rFonts w:ascii="Book Antiqua" w:hAnsi="Book Antiqua"/>
          <w:lang w:val="en-GB"/>
        </w:rPr>
        <w:t>Garofalidis</w:t>
      </w:r>
      <w:proofErr w:type="spellEnd"/>
      <w:r w:rsidRPr="00781FB9">
        <w:rPr>
          <w:rFonts w:ascii="Book Antiqua" w:hAnsi="Book Antiqua"/>
          <w:lang w:val="en-GB"/>
        </w:rPr>
        <w:t xml:space="preserve">”, Medical School, University of Athens, General Hospital of Athens KAT, </w:t>
      </w:r>
      <w:r w:rsidR="001C4573" w:rsidRPr="00781FB9">
        <w:rPr>
          <w:rFonts w:ascii="Book Antiqua" w:hAnsi="Book Antiqua"/>
          <w:lang w:val="en-GB"/>
        </w:rPr>
        <w:t>14561</w:t>
      </w:r>
      <w:r w:rsidR="001C4573" w:rsidRPr="00781FB9">
        <w:rPr>
          <w:rFonts w:ascii="Book Antiqua" w:hAnsi="Book Antiqua"/>
          <w:lang w:val="en-GB" w:eastAsia="zh-CN"/>
        </w:rPr>
        <w:t xml:space="preserve"> </w:t>
      </w:r>
      <w:r w:rsidRPr="00781FB9">
        <w:rPr>
          <w:rFonts w:ascii="Book Antiqua" w:hAnsi="Book Antiqua"/>
          <w:lang w:val="en-GB"/>
        </w:rPr>
        <w:t>Athens, Greece</w:t>
      </w:r>
    </w:p>
    <w:p w:rsidR="001C4573" w:rsidRPr="00781FB9" w:rsidRDefault="001C4573" w:rsidP="00343817">
      <w:pPr>
        <w:widowControl w:val="0"/>
        <w:adjustRightInd w:val="0"/>
        <w:snapToGrid w:val="0"/>
        <w:spacing w:line="360" w:lineRule="auto"/>
        <w:jc w:val="both"/>
        <w:rPr>
          <w:rFonts w:ascii="Book Antiqua" w:hAnsi="Book Antiqua"/>
          <w:lang w:val="en-GB" w:eastAsia="zh-CN"/>
        </w:rPr>
      </w:pPr>
    </w:p>
    <w:p w:rsidR="00133054" w:rsidRPr="00781FB9" w:rsidRDefault="00133054" w:rsidP="00343817">
      <w:pPr>
        <w:widowControl w:val="0"/>
        <w:adjustRightInd w:val="0"/>
        <w:snapToGrid w:val="0"/>
        <w:spacing w:line="360" w:lineRule="auto"/>
        <w:jc w:val="both"/>
        <w:rPr>
          <w:rFonts w:ascii="Book Antiqua" w:hAnsi="Book Antiqua"/>
          <w:lang w:val="en-GB"/>
        </w:rPr>
      </w:pPr>
      <w:proofErr w:type="spellStart"/>
      <w:r w:rsidRPr="00781FB9">
        <w:rPr>
          <w:rFonts w:ascii="Book Antiqua" w:hAnsi="Book Antiqua"/>
          <w:b/>
          <w:lang w:val="en-GB"/>
        </w:rPr>
        <w:t>Kalliopi</w:t>
      </w:r>
      <w:proofErr w:type="spellEnd"/>
      <w:r w:rsidRPr="00781FB9">
        <w:rPr>
          <w:rFonts w:ascii="Book Antiqua" w:hAnsi="Book Antiqua"/>
          <w:b/>
          <w:lang w:val="en-GB"/>
        </w:rPr>
        <w:t xml:space="preserve"> </w:t>
      </w:r>
      <w:proofErr w:type="spellStart"/>
      <w:r w:rsidRPr="00781FB9">
        <w:rPr>
          <w:rFonts w:ascii="Book Antiqua" w:hAnsi="Book Antiqua"/>
          <w:b/>
          <w:lang w:val="en-GB"/>
        </w:rPr>
        <w:t>Lampropoulou-Adamidou</w:t>
      </w:r>
      <w:proofErr w:type="spellEnd"/>
      <w:r w:rsidRPr="00781FB9">
        <w:rPr>
          <w:rFonts w:ascii="Book Antiqua" w:hAnsi="Book Antiqua"/>
          <w:b/>
          <w:lang w:val="en-GB"/>
        </w:rPr>
        <w:t xml:space="preserve">, </w:t>
      </w:r>
      <w:r w:rsidRPr="00781FB9">
        <w:rPr>
          <w:rFonts w:ascii="Book Antiqua" w:hAnsi="Book Antiqua"/>
          <w:lang w:val="en-GB"/>
        </w:rPr>
        <w:t xml:space="preserve">3rd Orthopaedic Department, Medical School, University of Athens, General Hospital of Athens KAT, </w:t>
      </w:r>
      <w:r w:rsidR="002A4425" w:rsidRPr="00781FB9">
        <w:rPr>
          <w:rFonts w:ascii="Book Antiqua" w:hAnsi="Book Antiqua"/>
          <w:lang w:val="en-GB"/>
        </w:rPr>
        <w:t>14561</w:t>
      </w:r>
      <w:r w:rsidR="002A4425" w:rsidRPr="00781FB9">
        <w:rPr>
          <w:rFonts w:ascii="Book Antiqua" w:hAnsi="Book Antiqua"/>
          <w:lang w:val="en-GB" w:eastAsia="zh-CN"/>
        </w:rPr>
        <w:t xml:space="preserve"> </w:t>
      </w:r>
      <w:r w:rsidR="002A4425" w:rsidRPr="00781FB9">
        <w:rPr>
          <w:rFonts w:ascii="Book Antiqua" w:hAnsi="Book Antiqua"/>
          <w:lang w:val="en-GB"/>
        </w:rPr>
        <w:t>Athens, Greece</w:t>
      </w:r>
    </w:p>
    <w:p w:rsidR="00133054" w:rsidRPr="00781FB9" w:rsidRDefault="00133054" w:rsidP="00343817">
      <w:pPr>
        <w:widowControl w:val="0"/>
        <w:adjustRightInd w:val="0"/>
        <w:snapToGrid w:val="0"/>
        <w:spacing w:line="360" w:lineRule="auto"/>
        <w:jc w:val="both"/>
        <w:rPr>
          <w:rFonts w:ascii="Book Antiqua" w:hAnsi="Book Antiqua"/>
          <w:lang w:val="en-GB"/>
        </w:rPr>
      </w:pPr>
    </w:p>
    <w:p w:rsidR="00133054" w:rsidRPr="00781FB9" w:rsidRDefault="00133054" w:rsidP="00343817">
      <w:pPr>
        <w:widowControl w:val="0"/>
        <w:adjustRightInd w:val="0"/>
        <w:snapToGrid w:val="0"/>
        <w:spacing w:line="360" w:lineRule="auto"/>
        <w:jc w:val="both"/>
        <w:rPr>
          <w:rFonts w:ascii="Book Antiqua" w:hAnsi="Book Antiqua"/>
          <w:lang w:val="en-GB"/>
        </w:rPr>
      </w:pPr>
      <w:r w:rsidRPr="00781FB9">
        <w:rPr>
          <w:rFonts w:ascii="Book Antiqua" w:hAnsi="Book Antiqua"/>
          <w:b/>
          <w:lang w:val="en-GB"/>
        </w:rPr>
        <w:t xml:space="preserve">Author contributions: </w:t>
      </w:r>
      <w:proofErr w:type="spellStart"/>
      <w:r w:rsidRPr="00781FB9">
        <w:rPr>
          <w:rFonts w:ascii="Book Antiqua" w:hAnsi="Book Antiqua"/>
          <w:lang w:val="en-GB"/>
        </w:rPr>
        <w:t>Hartofilakidis</w:t>
      </w:r>
      <w:proofErr w:type="spellEnd"/>
      <w:r w:rsidRPr="00781FB9">
        <w:rPr>
          <w:rFonts w:ascii="Book Antiqua" w:hAnsi="Book Antiqua"/>
          <w:lang w:val="en-GB"/>
        </w:rPr>
        <w:t xml:space="preserve"> </w:t>
      </w:r>
      <w:r w:rsidR="008E449B" w:rsidRPr="00781FB9">
        <w:rPr>
          <w:rFonts w:ascii="Book Antiqua" w:hAnsi="Book Antiqua"/>
          <w:lang w:val="en-GB" w:eastAsia="zh-CN"/>
        </w:rPr>
        <w:t xml:space="preserve">G </w:t>
      </w:r>
      <w:r w:rsidRPr="00781FB9">
        <w:rPr>
          <w:rFonts w:ascii="Book Antiqua" w:hAnsi="Book Antiqua"/>
          <w:lang w:val="en-GB"/>
        </w:rPr>
        <w:t>contributed to the conception of the study</w:t>
      </w:r>
      <w:r w:rsidR="008E449B" w:rsidRPr="00781FB9">
        <w:rPr>
          <w:rFonts w:ascii="Book Antiqua" w:hAnsi="Book Antiqua"/>
          <w:lang w:val="en-GB" w:eastAsia="zh-CN"/>
        </w:rPr>
        <w:t>;</w:t>
      </w:r>
      <w:r w:rsidRPr="00781FB9">
        <w:rPr>
          <w:rFonts w:ascii="Book Antiqua" w:hAnsi="Book Antiqua"/>
          <w:lang w:val="en-GB"/>
        </w:rPr>
        <w:t xml:space="preserve"> </w:t>
      </w:r>
      <w:r w:rsidR="008E449B" w:rsidRPr="00781FB9">
        <w:rPr>
          <w:rFonts w:ascii="Book Antiqua" w:hAnsi="Book Antiqua"/>
          <w:lang w:val="en-GB"/>
        </w:rPr>
        <w:t>b</w:t>
      </w:r>
      <w:r w:rsidRPr="00781FB9">
        <w:rPr>
          <w:rFonts w:ascii="Book Antiqua" w:hAnsi="Book Antiqua"/>
          <w:lang w:val="en-GB"/>
        </w:rPr>
        <w:t xml:space="preserve">oth authors involved to </w:t>
      </w:r>
      <w:r w:rsidR="00B73A14" w:rsidRPr="00781FB9">
        <w:rPr>
          <w:rFonts w:ascii="Book Antiqua" w:hAnsi="Book Antiqua"/>
          <w:lang w:val="en-GB"/>
        </w:rPr>
        <w:t xml:space="preserve">the </w:t>
      </w:r>
      <w:r w:rsidRPr="00781FB9">
        <w:rPr>
          <w:rFonts w:ascii="Book Antiqua" w:hAnsi="Book Antiqua"/>
          <w:lang w:val="en-GB"/>
        </w:rPr>
        <w:t xml:space="preserve">design of the study and acquisition of data, drafting the article and final approval of the version of the article to be published. </w:t>
      </w:r>
    </w:p>
    <w:p w:rsidR="00133054" w:rsidRPr="00781FB9" w:rsidRDefault="00133054" w:rsidP="00343817">
      <w:pPr>
        <w:widowControl w:val="0"/>
        <w:adjustRightInd w:val="0"/>
        <w:snapToGrid w:val="0"/>
        <w:spacing w:line="360" w:lineRule="auto"/>
        <w:jc w:val="both"/>
        <w:rPr>
          <w:rFonts w:ascii="Book Antiqua" w:hAnsi="Book Antiqua"/>
          <w:lang w:val="en-GB"/>
        </w:rPr>
      </w:pPr>
    </w:p>
    <w:p w:rsidR="00133054" w:rsidRPr="00781FB9" w:rsidRDefault="00133054" w:rsidP="00343817">
      <w:pPr>
        <w:widowControl w:val="0"/>
        <w:adjustRightInd w:val="0"/>
        <w:snapToGrid w:val="0"/>
        <w:spacing w:line="360" w:lineRule="auto"/>
        <w:jc w:val="both"/>
        <w:rPr>
          <w:rFonts w:ascii="Book Antiqua" w:hAnsi="Book Antiqua"/>
          <w:lang w:val="en-GB"/>
        </w:rPr>
      </w:pPr>
      <w:r w:rsidRPr="00781FB9">
        <w:rPr>
          <w:rFonts w:ascii="Book Antiqua" w:hAnsi="Book Antiqua"/>
          <w:b/>
          <w:lang w:val="en-GB"/>
        </w:rPr>
        <w:t>Conflict-of-interest statement:</w:t>
      </w:r>
      <w:r w:rsidRPr="00781FB9">
        <w:rPr>
          <w:rFonts w:ascii="Book Antiqua" w:hAnsi="Book Antiqua"/>
          <w:lang w:val="en-GB"/>
        </w:rPr>
        <w:t xml:space="preserve"> The authors declare no conflicts of interest regarding this manuscript.</w:t>
      </w:r>
    </w:p>
    <w:p w:rsidR="00133054" w:rsidRPr="00781FB9" w:rsidRDefault="00133054" w:rsidP="00343817">
      <w:pPr>
        <w:widowControl w:val="0"/>
        <w:adjustRightInd w:val="0"/>
        <w:snapToGrid w:val="0"/>
        <w:spacing w:line="360" w:lineRule="auto"/>
        <w:jc w:val="both"/>
        <w:rPr>
          <w:rFonts w:ascii="Book Antiqua" w:hAnsi="Book Antiqua"/>
          <w:lang w:val="en-GB" w:eastAsia="zh-CN"/>
        </w:rPr>
      </w:pPr>
    </w:p>
    <w:p w:rsidR="00EF4B06" w:rsidRPr="00781FB9" w:rsidRDefault="00EF4B06" w:rsidP="00343817">
      <w:pPr>
        <w:widowControl w:val="0"/>
        <w:adjustRightInd w:val="0"/>
        <w:snapToGrid w:val="0"/>
        <w:spacing w:line="360" w:lineRule="auto"/>
        <w:jc w:val="both"/>
        <w:rPr>
          <w:rFonts w:ascii="Book Antiqua" w:eastAsia="宋体" w:hAnsi="Book Antiqua"/>
          <w:kern w:val="2"/>
          <w:lang w:val="en-US" w:eastAsia="zh-CN"/>
        </w:rPr>
      </w:pPr>
      <w:bookmarkStart w:id="2" w:name="OLE_LINK507"/>
      <w:bookmarkStart w:id="3" w:name="OLE_LINK506"/>
      <w:bookmarkStart w:id="4" w:name="OLE_LINK496"/>
      <w:bookmarkStart w:id="5" w:name="OLE_LINK479"/>
      <w:r w:rsidRPr="00EF4B06">
        <w:rPr>
          <w:rFonts w:ascii="Book Antiqua" w:eastAsia="宋体" w:hAnsi="Book Antiqua"/>
          <w:b/>
          <w:kern w:val="2"/>
          <w:lang w:val="en-US" w:eastAsia="zh-CN"/>
        </w:rPr>
        <w:t xml:space="preserve">Open-Access: </w:t>
      </w:r>
      <w:r w:rsidRPr="00EF4B06">
        <w:rPr>
          <w:rFonts w:ascii="Book Antiqua" w:eastAsia="宋体" w:hAnsi="Book Antiqua"/>
          <w:kern w:val="2"/>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81FB9">
          <w:rPr>
            <w:rFonts w:ascii="Book Antiqua" w:eastAsia="宋体" w:hAnsi="Book Antiqua"/>
            <w:kern w:val="2"/>
            <w:lang w:val="en-US" w:eastAsia="zh-CN"/>
          </w:rPr>
          <w:t>http://creativecommons.org/licenses/by-nc/4.0/</w:t>
        </w:r>
      </w:hyperlink>
      <w:bookmarkEnd w:id="2"/>
      <w:bookmarkEnd w:id="3"/>
      <w:bookmarkEnd w:id="4"/>
      <w:bookmarkEnd w:id="5"/>
    </w:p>
    <w:p w:rsidR="000C194F" w:rsidRPr="00781FB9" w:rsidRDefault="000C194F" w:rsidP="00343817">
      <w:pPr>
        <w:widowControl w:val="0"/>
        <w:adjustRightInd w:val="0"/>
        <w:snapToGrid w:val="0"/>
        <w:spacing w:line="360" w:lineRule="auto"/>
        <w:jc w:val="both"/>
        <w:rPr>
          <w:rFonts w:ascii="Book Antiqua" w:hAnsi="Book Antiqua"/>
          <w:lang w:val="en-GB" w:eastAsia="zh-CN"/>
        </w:rPr>
      </w:pPr>
    </w:p>
    <w:p w:rsidR="00EF4B06" w:rsidRPr="00781FB9" w:rsidRDefault="00EF4B06" w:rsidP="00343817">
      <w:pPr>
        <w:widowControl w:val="0"/>
        <w:adjustRightInd w:val="0"/>
        <w:snapToGrid w:val="0"/>
        <w:spacing w:line="360" w:lineRule="auto"/>
        <w:rPr>
          <w:rFonts w:ascii="Book Antiqua" w:hAnsi="Book Antiqua"/>
        </w:rPr>
      </w:pPr>
      <w:bookmarkStart w:id="6" w:name="OLE_LINK264"/>
      <w:bookmarkStart w:id="7" w:name="OLE_LINK265"/>
      <w:r w:rsidRPr="00781FB9">
        <w:rPr>
          <w:rFonts w:ascii="Book Antiqua" w:hAnsi="Book Antiqua"/>
          <w:b/>
        </w:rPr>
        <w:t xml:space="preserve">Manuscript source: </w:t>
      </w:r>
      <w:r w:rsidRPr="00781FB9">
        <w:rPr>
          <w:rFonts w:ascii="Book Antiqua" w:hAnsi="Book Antiqua"/>
        </w:rPr>
        <w:t>Invited manuscript</w:t>
      </w:r>
    </w:p>
    <w:bookmarkEnd w:id="6"/>
    <w:bookmarkEnd w:id="7"/>
    <w:p w:rsidR="000C194F" w:rsidRPr="00781FB9" w:rsidRDefault="000C194F" w:rsidP="00343817">
      <w:pPr>
        <w:widowControl w:val="0"/>
        <w:adjustRightInd w:val="0"/>
        <w:snapToGrid w:val="0"/>
        <w:spacing w:line="360" w:lineRule="auto"/>
        <w:jc w:val="both"/>
        <w:rPr>
          <w:rFonts w:ascii="Book Antiqua" w:hAnsi="Book Antiqua"/>
          <w:lang w:eastAsia="zh-CN"/>
        </w:rPr>
      </w:pPr>
    </w:p>
    <w:p w:rsidR="00133054" w:rsidRPr="00781FB9" w:rsidRDefault="00133054" w:rsidP="00343817">
      <w:pPr>
        <w:widowControl w:val="0"/>
        <w:adjustRightInd w:val="0"/>
        <w:snapToGrid w:val="0"/>
        <w:spacing w:line="360" w:lineRule="auto"/>
        <w:jc w:val="both"/>
        <w:rPr>
          <w:rFonts w:ascii="Book Antiqua" w:hAnsi="Book Antiqua"/>
          <w:lang w:val="en-GB"/>
        </w:rPr>
      </w:pPr>
      <w:r w:rsidRPr="00781FB9">
        <w:rPr>
          <w:rFonts w:ascii="Book Antiqua" w:hAnsi="Book Antiqua"/>
          <w:b/>
          <w:lang w:val="en-GB"/>
        </w:rPr>
        <w:t>Correspondence to:</w:t>
      </w:r>
      <w:r w:rsidRPr="00781FB9">
        <w:rPr>
          <w:rFonts w:ascii="Book Antiqua" w:hAnsi="Book Antiqua"/>
          <w:lang w:val="en-GB"/>
        </w:rPr>
        <w:t xml:space="preserve"> </w:t>
      </w:r>
      <w:r w:rsidRPr="00781FB9">
        <w:rPr>
          <w:rFonts w:ascii="Book Antiqua" w:hAnsi="Book Antiqua"/>
          <w:b/>
          <w:lang w:val="en-GB"/>
        </w:rPr>
        <w:t xml:space="preserve">George </w:t>
      </w:r>
      <w:proofErr w:type="spellStart"/>
      <w:r w:rsidRPr="00781FB9">
        <w:rPr>
          <w:rFonts w:ascii="Book Antiqua" w:hAnsi="Book Antiqua"/>
          <w:b/>
          <w:lang w:val="en-GB"/>
        </w:rPr>
        <w:t>Hartofilakidis</w:t>
      </w:r>
      <w:proofErr w:type="spellEnd"/>
      <w:r w:rsidRPr="00781FB9">
        <w:rPr>
          <w:rFonts w:ascii="Book Antiqua" w:hAnsi="Book Antiqua"/>
          <w:b/>
          <w:lang w:val="en-GB"/>
        </w:rPr>
        <w:t xml:space="preserve">, MD, FACS, Professor Emeritus, </w:t>
      </w:r>
      <w:r w:rsidRPr="00781FB9">
        <w:rPr>
          <w:rFonts w:ascii="Book Antiqua" w:hAnsi="Book Antiqua"/>
          <w:lang w:val="en-GB"/>
        </w:rPr>
        <w:t xml:space="preserve">Laboratory for the Research of Musculoskeletal System “Th. </w:t>
      </w:r>
      <w:proofErr w:type="spellStart"/>
      <w:r w:rsidRPr="00781FB9">
        <w:rPr>
          <w:rFonts w:ascii="Book Antiqua" w:hAnsi="Book Antiqua"/>
          <w:lang w:val="en-GB"/>
        </w:rPr>
        <w:t>Garofalidis</w:t>
      </w:r>
      <w:proofErr w:type="spellEnd"/>
      <w:r w:rsidRPr="00781FB9">
        <w:rPr>
          <w:rFonts w:ascii="Book Antiqua" w:hAnsi="Book Antiqua"/>
          <w:lang w:val="en-GB"/>
        </w:rPr>
        <w:t>”, Medical School, University of Athens, General Hospital of Athens KAT,</w:t>
      </w:r>
      <w:r w:rsidR="00694E76" w:rsidRPr="00781FB9">
        <w:rPr>
          <w:rFonts w:ascii="Book Antiqua" w:hAnsi="Book Antiqua"/>
          <w:lang w:val="en-GB"/>
        </w:rPr>
        <w:t xml:space="preserve"> </w:t>
      </w:r>
      <w:r w:rsidR="00617709" w:rsidRPr="00781FB9">
        <w:rPr>
          <w:rFonts w:ascii="Book Antiqua" w:hAnsi="Book Antiqua"/>
          <w:lang w:val="en-GB"/>
        </w:rPr>
        <w:t xml:space="preserve">10 </w:t>
      </w:r>
      <w:proofErr w:type="spellStart"/>
      <w:r w:rsidR="00617709" w:rsidRPr="00781FB9">
        <w:rPr>
          <w:rFonts w:ascii="Book Antiqua" w:hAnsi="Book Antiqua"/>
          <w:lang w:val="en-GB"/>
        </w:rPr>
        <w:t>Athinas</w:t>
      </w:r>
      <w:proofErr w:type="spellEnd"/>
      <w:r w:rsidR="00617709" w:rsidRPr="00781FB9">
        <w:rPr>
          <w:rFonts w:ascii="Book Antiqua" w:hAnsi="Book Antiqua"/>
          <w:lang w:val="en-GB"/>
        </w:rPr>
        <w:t xml:space="preserve"> Str.,</w:t>
      </w:r>
      <w:r w:rsidR="00617709" w:rsidRPr="00781FB9">
        <w:rPr>
          <w:rFonts w:ascii="Book Antiqua" w:hAnsi="Book Antiqua"/>
          <w:lang w:val="en-GB" w:eastAsia="zh-CN"/>
        </w:rPr>
        <w:t xml:space="preserve"> </w:t>
      </w:r>
      <w:r w:rsidR="00617709" w:rsidRPr="00781FB9">
        <w:rPr>
          <w:rFonts w:ascii="Book Antiqua" w:hAnsi="Book Antiqua"/>
          <w:lang w:val="en-GB"/>
        </w:rPr>
        <w:t>14561</w:t>
      </w:r>
      <w:r w:rsidR="00617709" w:rsidRPr="00781FB9">
        <w:rPr>
          <w:rFonts w:ascii="Book Antiqua" w:hAnsi="Book Antiqua"/>
          <w:lang w:val="en-GB" w:eastAsia="zh-CN"/>
        </w:rPr>
        <w:t xml:space="preserve"> </w:t>
      </w:r>
      <w:r w:rsidR="00617709" w:rsidRPr="00781FB9">
        <w:rPr>
          <w:rFonts w:ascii="Book Antiqua" w:hAnsi="Book Antiqua"/>
          <w:lang w:val="en-GB"/>
        </w:rPr>
        <w:t>Athens, Greece</w:t>
      </w:r>
      <w:r w:rsidR="00F05FA2" w:rsidRPr="00781FB9">
        <w:rPr>
          <w:rFonts w:ascii="Book Antiqua" w:hAnsi="Book Antiqua"/>
          <w:lang w:val="en-GB" w:eastAsia="zh-CN"/>
        </w:rPr>
        <w:t xml:space="preserve">. </w:t>
      </w:r>
      <w:r w:rsidRPr="00781FB9">
        <w:rPr>
          <w:rFonts w:ascii="Book Antiqua" w:hAnsi="Book Antiqua"/>
          <w:lang w:val="en-GB"/>
        </w:rPr>
        <w:t>geo@hart7.com</w:t>
      </w:r>
    </w:p>
    <w:p w:rsidR="00617709" w:rsidRPr="00781FB9" w:rsidRDefault="00133054" w:rsidP="00343817">
      <w:pPr>
        <w:widowControl w:val="0"/>
        <w:adjustRightInd w:val="0"/>
        <w:snapToGrid w:val="0"/>
        <w:spacing w:line="360" w:lineRule="auto"/>
        <w:jc w:val="both"/>
        <w:rPr>
          <w:rFonts w:ascii="Book Antiqua" w:hAnsi="Book Antiqua"/>
          <w:b/>
          <w:bCs/>
          <w:lang w:val="en-GB" w:eastAsia="zh-CN"/>
        </w:rPr>
      </w:pPr>
      <w:r w:rsidRPr="00781FB9">
        <w:rPr>
          <w:rFonts w:ascii="Book Antiqua" w:hAnsi="Book Antiqua"/>
          <w:b/>
          <w:bCs/>
          <w:lang w:val="en-GB"/>
        </w:rPr>
        <w:t>Telephone</w:t>
      </w:r>
      <w:r w:rsidR="00694E76" w:rsidRPr="00781FB9">
        <w:rPr>
          <w:rFonts w:ascii="Book Antiqua" w:hAnsi="Book Antiqua"/>
          <w:b/>
          <w:bCs/>
          <w:lang w:val="en-GB"/>
        </w:rPr>
        <w:t xml:space="preserve">: </w:t>
      </w:r>
      <w:r w:rsidR="00694E76" w:rsidRPr="00781FB9">
        <w:rPr>
          <w:rFonts w:ascii="Book Antiqua" w:hAnsi="Book Antiqua"/>
          <w:lang w:val="en-GB"/>
        </w:rPr>
        <w:t>+30</w:t>
      </w:r>
      <w:r w:rsidR="009555DD" w:rsidRPr="00781FB9">
        <w:rPr>
          <w:rFonts w:ascii="Book Antiqua" w:hAnsi="Book Antiqua"/>
          <w:lang w:val="en-GB"/>
        </w:rPr>
        <w:t>-</w:t>
      </w:r>
      <w:r w:rsidR="00694E76" w:rsidRPr="00781FB9">
        <w:rPr>
          <w:rFonts w:ascii="Book Antiqua" w:hAnsi="Book Antiqua"/>
          <w:lang w:val="en-GB"/>
        </w:rPr>
        <w:t>210</w:t>
      </w:r>
      <w:r w:rsidR="00343817">
        <w:rPr>
          <w:rFonts w:ascii="Book Antiqua" w:hAnsi="Book Antiqua" w:hint="eastAsia"/>
          <w:lang w:val="en-GB" w:eastAsia="zh-CN"/>
        </w:rPr>
        <w:t>-</w:t>
      </w:r>
      <w:r w:rsidR="00694E76" w:rsidRPr="00781FB9">
        <w:rPr>
          <w:rFonts w:ascii="Book Antiqua" w:hAnsi="Book Antiqua"/>
          <w:lang w:val="en-GB"/>
        </w:rPr>
        <w:t>3610990</w:t>
      </w:r>
      <w:r w:rsidR="00694E76" w:rsidRPr="00781FB9">
        <w:rPr>
          <w:rFonts w:ascii="Book Antiqua" w:hAnsi="Book Antiqua"/>
          <w:b/>
          <w:bCs/>
          <w:lang w:val="en-GB"/>
        </w:rPr>
        <w:t xml:space="preserve"> </w:t>
      </w:r>
    </w:p>
    <w:p w:rsidR="00133054" w:rsidRPr="00781FB9" w:rsidRDefault="00694E76" w:rsidP="00343817">
      <w:pPr>
        <w:widowControl w:val="0"/>
        <w:adjustRightInd w:val="0"/>
        <w:snapToGrid w:val="0"/>
        <w:spacing w:line="360" w:lineRule="auto"/>
        <w:jc w:val="both"/>
        <w:rPr>
          <w:rFonts w:ascii="Book Antiqua" w:hAnsi="Book Antiqua"/>
          <w:lang w:val="en-GB" w:eastAsia="zh-CN"/>
        </w:rPr>
      </w:pPr>
      <w:r w:rsidRPr="00781FB9">
        <w:rPr>
          <w:rFonts w:ascii="Book Antiqua" w:hAnsi="Book Antiqua"/>
          <w:b/>
          <w:bCs/>
          <w:lang w:val="en-GB"/>
        </w:rPr>
        <w:t>F</w:t>
      </w:r>
      <w:r w:rsidR="00133054" w:rsidRPr="00781FB9">
        <w:rPr>
          <w:rFonts w:ascii="Book Antiqua" w:hAnsi="Book Antiqua"/>
          <w:b/>
          <w:bCs/>
          <w:lang w:val="en-GB"/>
        </w:rPr>
        <w:t xml:space="preserve">ax: </w:t>
      </w:r>
      <w:r w:rsidR="00133054" w:rsidRPr="00781FB9">
        <w:rPr>
          <w:rFonts w:ascii="Book Antiqua" w:hAnsi="Book Antiqua"/>
          <w:lang w:val="en-GB"/>
        </w:rPr>
        <w:t>+30</w:t>
      </w:r>
      <w:r w:rsidR="009555DD" w:rsidRPr="00781FB9">
        <w:rPr>
          <w:rFonts w:ascii="Book Antiqua" w:hAnsi="Book Antiqua"/>
          <w:lang w:val="en-GB"/>
        </w:rPr>
        <w:t>-</w:t>
      </w:r>
      <w:r w:rsidR="00133054" w:rsidRPr="00781FB9">
        <w:rPr>
          <w:rFonts w:ascii="Book Antiqua" w:hAnsi="Book Antiqua"/>
          <w:lang w:val="en-GB"/>
        </w:rPr>
        <w:t>210</w:t>
      </w:r>
      <w:r w:rsidR="001515B0" w:rsidRPr="00781FB9">
        <w:rPr>
          <w:rFonts w:ascii="Book Antiqua" w:hAnsi="Book Antiqua"/>
          <w:lang w:val="en-GB" w:eastAsia="zh-CN"/>
        </w:rPr>
        <w:t>-</w:t>
      </w:r>
      <w:r w:rsidR="00133054" w:rsidRPr="00781FB9">
        <w:rPr>
          <w:rFonts w:ascii="Book Antiqua" w:hAnsi="Book Antiqua"/>
          <w:lang w:val="en-GB"/>
        </w:rPr>
        <w:t>3610990</w:t>
      </w:r>
    </w:p>
    <w:p w:rsidR="004C3657" w:rsidRPr="00781FB9" w:rsidRDefault="004C3657" w:rsidP="00343817">
      <w:pPr>
        <w:widowControl w:val="0"/>
        <w:adjustRightInd w:val="0"/>
        <w:snapToGrid w:val="0"/>
        <w:spacing w:line="360" w:lineRule="auto"/>
        <w:jc w:val="both"/>
        <w:rPr>
          <w:rFonts w:ascii="Book Antiqua" w:hAnsi="Book Antiqua"/>
          <w:lang w:val="en-GB" w:eastAsia="zh-CN"/>
        </w:rPr>
      </w:pPr>
    </w:p>
    <w:p w:rsidR="008C2D44" w:rsidRPr="00781FB9" w:rsidRDefault="008C2D44" w:rsidP="00343817">
      <w:pPr>
        <w:pStyle w:val="PlainText"/>
        <w:adjustRightInd w:val="0"/>
        <w:snapToGrid w:val="0"/>
        <w:spacing w:line="360" w:lineRule="auto"/>
        <w:rPr>
          <w:rFonts w:ascii="Book Antiqua" w:hAnsi="Book Antiqua" w:cs="Times New Roman"/>
          <w:b/>
          <w:sz w:val="24"/>
          <w:szCs w:val="24"/>
        </w:rPr>
      </w:pPr>
      <w:bookmarkStart w:id="8" w:name="OLE_LINK284"/>
      <w:bookmarkStart w:id="9" w:name="OLE_LINK285"/>
      <w:r w:rsidRPr="00781FB9">
        <w:rPr>
          <w:rFonts w:ascii="Book Antiqua" w:hAnsi="Book Antiqua" w:cs="Times New Roman"/>
          <w:b/>
          <w:sz w:val="24"/>
          <w:szCs w:val="24"/>
        </w:rPr>
        <w:t>Received:</w:t>
      </w:r>
      <w:r w:rsidRPr="00781FB9">
        <w:rPr>
          <w:rFonts w:ascii="Book Antiqua" w:hAnsi="Book Antiqua" w:cs="Times New Roman"/>
          <w:sz w:val="24"/>
          <w:szCs w:val="24"/>
        </w:rPr>
        <w:t xml:space="preserve"> April 14, 2016</w:t>
      </w:r>
    </w:p>
    <w:p w:rsidR="008C2D44" w:rsidRPr="00781FB9" w:rsidRDefault="008C2D44" w:rsidP="00343817">
      <w:pPr>
        <w:pStyle w:val="PlainText"/>
        <w:adjustRightInd w:val="0"/>
        <w:snapToGrid w:val="0"/>
        <w:spacing w:line="360" w:lineRule="auto"/>
        <w:rPr>
          <w:rFonts w:ascii="Book Antiqua" w:hAnsi="Book Antiqua" w:cs="Times New Roman"/>
          <w:b/>
          <w:sz w:val="24"/>
          <w:szCs w:val="24"/>
        </w:rPr>
      </w:pPr>
      <w:r w:rsidRPr="00781FB9">
        <w:rPr>
          <w:rFonts w:ascii="Book Antiqua" w:hAnsi="Book Antiqua" w:cs="Times New Roman"/>
          <w:b/>
          <w:sz w:val="24"/>
          <w:szCs w:val="24"/>
        </w:rPr>
        <w:t>Peer-review started:</w:t>
      </w:r>
      <w:r w:rsidRPr="00781FB9">
        <w:rPr>
          <w:rFonts w:ascii="Book Antiqua" w:hAnsi="Book Antiqua" w:cs="Times New Roman"/>
          <w:sz w:val="24"/>
          <w:szCs w:val="24"/>
        </w:rPr>
        <w:t xml:space="preserve"> April 18, 2016</w:t>
      </w:r>
    </w:p>
    <w:p w:rsidR="008C2D44" w:rsidRPr="00781FB9" w:rsidRDefault="008C2D44" w:rsidP="00343817">
      <w:pPr>
        <w:pStyle w:val="PlainText"/>
        <w:adjustRightInd w:val="0"/>
        <w:snapToGrid w:val="0"/>
        <w:spacing w:line="360" w:lineRule="auto"/>
        <w:rPr>
          <w:rFonts w:ascii="Book Antiqua" w:hAnsi="Book Antiqua" w:cs="Times New Roman"/>
          <w:b/>
          <w:sz w:val="24"/>
          <w:szCs w:val="24"/>
        </w:rPr>
      </w:pPr>
      <w:r w:rsidRPr="00781FB9">
        <w:rPr>
          <w:rFonts w:ascii="Book Antiqua" w:hAnsi="Book Antiqua" w:cs="Times New Roman"/>
          <w:b/>
          <w:sz w:val="24"/>
          <w:szCs w:val="24"/>
        </w:rPr>
        <w:t>First decision:</w:t>
      </w:r>
      <w:r w:rsidRPr="00781FB9">
        <w:rPr>
          <w:rFonts w:ascii="Book Antiqua" w:hAnsi="Book Antiqua" w:cs="Times New Roman"/>
          <w:sz w:val="24"/>
          <w:szCs w:val="24"/>
        </w:rPr>
        <w:t xml:space="preserve"> </w:t>
      </w:r>
      <w:r w:rsidR="00600416" w:rsidRPr="00781FB9">
        <w:rPr>
          <w:rFonts w:ascii="Book Antiqua" w:hAnsi="Book Antiqua" w:cs="Times New Roman"/>
          <w:sz w:val="24"/>
          <w:szCs w:val="24"/>
        </w:rPr>
        <w:t xml:space="preserve">June </w:t>
      </w:r>
      <w:r w:rsidRPr="00781FB9">
        <w:rPr>
          <w:rFonts w:ascii="Book Antiqua" w:hAnsi="Book Antiqua" w:cs="Times New Roman"/>
          <w:sz w:val="24"/>
          <w:szCs w:val="24"/>
        </w:rPr>
        <w:t>1</w:t>
      </w:r>
      <w:r w:rsidR="00600416" w:rsidRPr="00781FB9">
        <w:rPr>
          <w:rFonts w:ascii="Book Antiqua" w:hAnsi="Book Antiqua" w:cs="Times New Roman"/>
          <w:sz w:val="24"/>
          <w:szCs w:val="24"/>
        </w:rPr>
        <w:t>4</w:t>
      </w:r>
      <w:r w:rsidRPr="00781FB9">
        <w:rPr>
          <w:rFonts w:ascii="Book Antiqua" w:hAnsi="Book Antiqua" w:cs="Times New Roman"/>
          <w:sz w:val="24"/>
          <w:szCs w:val="24"/>
        </w:rPr>
        <w:t>, 2016</w:t>
      </w:r>
    </w:p>
    <w:p w:rsidR="008C2D44" w:rsidRPr="00781FB9" w:rsidRDefault="008C2D44" w:rsidP="00343817">
      <w:pPr>
        <w:pStyle w:val="PlainText"/>
        <w:adjustRightInd w:val="0"/>
        <w:snapToGrid w:val="0"/>
        <w:spacing w:line="360" w:lineRule="auto"/>
        <w:rPr>
          <w:rFonts w:ascii="Book Antiqua" w:hAnsi="Book Antiqua" w:cs="Times New Roman"/>
          <w:b/>
          <w:sz w:val="24"/>
          <w:szCs w:val="24"/>
        </w:rPr>
      </w:pPr>
      <w:r w:rsidRPr="00781FB9">
        <w:rPr>
          <w:rFonts w:ascii="Book Antiqua" w:hAnsi="Book Antiqua" w:cs="Times New Roman"/>
          <w:b/>
          <w:sz w:val="24"/>
          <w:szCs w:val="24"/>
        </w:rPr>
        <w:t xml:space="preserve">Revised: </w:t>
      </w:r>
      <w:r w:rsidRPr="00781FB9">
        <w:rPr>
          <w:rFonts w:ascii="Book Antiqua" w:hAnsi="Book Antiqua" w:cs="Times New Roman"/>
          <w:sz w:val="24"/>
          <w:szCs w:val="24"/>
        </w:rPr>
        <w:t xml:space="preserve">June </w:t>
      </w:r>
      <w:r w:rsidR="00600416" w:rsidRPr="00781FB9">
        <w:rPr>
          <w:rFonts w:ascii="Book Antiqua" w:hAnsi="Book Antiqua" w:cs="Times New Roman"/>
          <w:sz w:val="24"/>
          <w:szCs w:val="24"/>
        </w:rPr>
        <w:t>29</w:t>
      </w:r>
      <w:r w:rsidRPr="00781FB9">
        <w:rPr>
          <w:rFonts w:ascii="Book Antiqua" w:hAnsi="Book Antiqua" w:cs="Times New Roman"/>
          <w:sz w:val="24"/>
          <w:szCs w:val="24"/>
        </w:rPr>
        <w:t>, 2016</w:t>
      </w:r>
    </w:p>
    <w:p w:rsidR="008C2D44" w:rsidRPr="00D279ED" w:rsidRDefault="008C2D44" w:rsidP="00D279ED">
      <w:pPr>
        <w:rPr>
          <w:rFonts w:ascii="Book Antiqua" w:hAnsi="Book Antiqua"/>
          <w:iCs/>
        </w:rPr>
      </w:pPr>
      <w:r w:rsidRPr="00781FB9">
        <w:rPr>
          <w:rFonts w:ascii="Book Antiqua" w:hAnsi="Book Antiqua"/>
          <w:b/>
        </w:rPr>
        <w:t>Accepted:</w:t>
      </w:r>
      <w:r w:rsidR="00D279ED">
        <w:rPr>
          <w:rFonts w:ascii="Book Antiqua" w:hAnsi="Book Antiqua"/>
          <w:b/>
        </w:rPr>
        <w:t xml:space="preserve"> </w:t>
      </w:r>
      <w:r w:rsidR="00D279ED">
        <w:rPr>
          <w:rStyle w:val="Emphasis"/>
        </w:rPr>
        <w:t>August 27</w:t>
      </w:r>
      <w:r w:rsidR="00D279ED" w:rsidRPr="00235CD4">
        <w:rPr>
          <w:rStyle w:val="Emphasis"/>
        </w:rPr>
        <w:t>,</w:t>
      </w:r>
      <w:r w:rsidR="00D279ED">
        <w:rPr>
          <w:rStyle w:val="Emphasis"/>
        </w:rPr>
        <w:t xml:space="preserve"> 2016</w:t>
      </w:r>
    </w:p>
    <w:p w:rsidR="008C2D44" w:rsidRPr="00781FB9" w:rsidRDefault="008C2D44" w:rsidP="00343817">
      <w:pPr>
        <w:pStyle w:val="PlainText"/>
        <w:adjustRightInd w:val="0"/>
        <w:snapToGrid w:val="0"/>
        <w:spacing w:line="360" w:lineRule="auto"/>
        <w:rPr>
          <w:rFonts w:ascii="Book Antiqua" w:hAnsi="Book Antiqua" w:cs="Times New Roman"/>
          <w:b/>
          <w:sz w:val="24"/>
          <w:szCs w:val="24"/>
        </w:rPr>
      </w:pPr>
      <w:r w:rsidRPr="00781FB9">
        <w:rPr>
          <w:rFonts w:ascii="Book Antiqua" w:hAnsi="Book Antiqua" w:cs="Times New Roman"/>
          <w:b/>
          <w:sz w:val="24"/>
          <w:szCs w:val="24"/>
        </w:rPr>
        <w:t xml:space="preserve">Article in press: </w:t>
      </w:r>
    </w:p>
    <w:p w:rsidR="008C2D44" w:rsidRPr="00781FB9" w:rsidRDefault="008C2D44" w:rsidP="00343817">
      <w:pPr>
        <w:pStyle w:val="PlainText"/>
        <w:adjustRightInd w:val="0"/>
        <w:snapToGrid w:val="0"/>
        <w:spacing w:line="360" w:lineRule="auto"/>
        <w:rPr>
          <w:rFonts w:ascii="Book Antiqua" w:hAnsi="Book Antiqua" w:cs="Times New Roman"/>
          <w:b/>
          <w:sz w:val="24"/>
          <w:szCs w:val="24"/>
        </w:rPr>
      </w:pPr>
      <w:r w:rsidRPr="00781FB9">
        <w:rPr>
          <w:rFonts w:ascii="Book Antiqua" w:hAnsi="Book Antiqua" w:cs="Times New Roman"/>
          <w:b/>
          <w:sz w:val="24"/>
          <w:szCs w:val="24"/>
        </w:rPr>
        <w:t xml:space="preserve">Published online: </w:t>
      </w:r>
    </w:p>
    <w:bookmarkEnd w:id="8"/>
    <w:bookmarkEnd w:id="9"/>
    <w:p w:rsidR="004C3657" w:rsidRPr="00781FB9" w:rsidRDefault="004C3657" w:rsidP="00343817">
      <w:pPr>
        <w:widowControl w:val="0"/>
        <w:adjustRightInd w:val="0"/>
        <w:snapToGrid w:val="0"/>
        <w:spacing w:line="360" w:lineRule="auto"/>
        <w:jc w:val="both"/>
        <w:rPr>
          <w:rFonts w:ascii="Book Antiqua" w:hAnsi="Book Antiqua"/>
          <w:lang w:val="en-US" w:eastAsia="zh-CN"/>
        </w:rPr>
      </w:pPr>
    </w:p>
    <w:p w:rsidR="00133054" w:rsidRPr="00781FB9" w:rsidRDefault="00133054" w:rsidP="00343817">
      <w:pPr>
        <w:widowControl w:val="0"/>
        <w:adjustRightInd w:val="0"/>
        <w:snapToGrid w:val="0"/>
        <w:spacing w:line="360" w:lineRule="auto"/>
        <w:jc w:val="both"/>
        <w:rPr>
          <w:rFonts w:ascii="Book Antiqua" w:hAnsi="Book Antiqua"/>
          <w:lang w:val="en-GB"/>
        </w:rPr>
      </w:pPr>
    </w:p>
    <w:p w:rsidR="00AB2274" w:rsidRPr="00781FB9" w:rsidRDefault="00AB2274" w:rsidP="00343817">
      <w:pPr>
        <w:widowControl w:val="0"/>
        <w:adjustRightInd w:val="0"/>
        <w:snapToGrid w:val="0"/>
        <w:rPr>
          <w:rFonts w:ascii="Book Antiqua" w:hAnsi="Book Antiqua"/>
          <w:b/>
          <w:lang w:val="en-GB"/>
        </w:rPr>
      </w:pPr>
      <w:r w:rsidRPr="00781FB9">
        <w:rPr>
          <w:rFonts w:ascii="Book Antiqua" w:hAnsi="Book Antiqua"/>
          <w:b/>
          <w:lang w:val="en-GB"/>
        </w:rPr>
        <w:br w:type="page"/>
      </w:r>
    </w:p>
    <w:p w:rsidR="00133054" w:rsidRPr="00781FB9" w:rsidRDefault="00133054" w:rsidP="00343817">
      <w:pPr>
        <w:widowControl w:val="0"/>
        <w:adjustRightInd w:val="0"/>
        <w:snapToGrid w:val="0"/>
        <w:spacing w:line="360" w:lineRule="auto"/>
        <w:jc w:val="both"/>
        <w:rPr>
          <w:rFonts w:ascii="Book Antiqua" w:hAnsi="Book Antiqua"/>
          <w:b/>
          <w:lang w:val="en-GB"/>
        </w:rPr>
      </w:pPr>
      <w:r w:rsidRPr="00781FB9">
        <w:rPr>
          <w:rFonts w:ascii="Book Antiqua" w:hAnsi="Book Antiqua"/>
          <w:b/>
          <w:lang w:val="en-GB"/>
        </w:rPr>
        <w:lastRenderedPageBreak/>
        <w:t>Abstract</w:t>
      </w:r>
    </w:p>
    <w:p w:rsidR="00133054" w:rsidRPr="00781FB9" w:rsidRDefault="00133054" w:rsidP="00343817">
      <w:pPr>
        <w:widowControl w:val="0"/>
        <w:adjustRightInd w:val="0"/>
        <w:snapToGrid w:val="0"/>
        <w:spacing w:line="360" w:lineRule="auto"/>
        <w:jc w:val="both"/>
        <w:rPr>
          <w:rFonts w:ascii="Book Antiqua" w:hAnsi="Book Antiqua"/>
          <w:lang w:val="en-GB"/>
        </w:rPr>
      </w:pPr>
      <w:r w:rsidRPr="00781FB9">
        <w:rPr>
          <w:rFonts w:ascii="Book Antiqua" w:hAnsi="Book Antiqua"/>
          <w:lang w:val="en-GB"/>
        </w:rPr>
        <w:t>Orthopaedic surgeons, specialising in adult hip reconstruction surgery, often face the problem of osteoarthritis secondary to congenital hip disease</w:t>
      </w:r>
      <w:r w:rsidR="001B5563" w:rsidRPr="00781FB9">
        <w:rPr>
          <w:rFonts w:ascii="Book Antiqua" w:hAnsi="Book Antiqua"/>
          <w:lang w:val="en-GB"/>
        </w:rPr>
        <w:t xml:space="preserve"> (CHD)</w:t>
      </w:r>
      <w:r w:rsidRPr="00781FB9">
        <w:rPr>
          <w:rFonts w:ascii="Book Antiqua" w:hAnsi="Book Antiqua"/>
          <w:lang w:val="en-GB"/>
        </w:rPr>
        <w:t xml:space="preserve">. </w:t>
      </w:r>
      <w:r w:rsidR="001B5563" w:rsidRPr="00781FB9">
        <w:rPr>
          <w:rFonts w:ascii="Book Antiqua" w:hAnsi="Book Antiqua"/>
          <w:lang w:val="en-GB"/>
        </w:rPr>
        <w:t>In order to achieve</w:t>
      </w:r>
      <w:r w:rsidRPr="00781FB9">
        <w:rPr>
          <w:rFonts w:ascii="Book Antiqua" w:hAnsi="Book Antiqua"/>
          <w:lang w:val="en-GB"/>
        </w:rPr>
        <w:t xml:space="preserve"> better communication, treatment planning and evaluation of the results of various treatment options, an agreed term is needed to cover the entire pathology and furthermore, a generally accepted classification is necessary. The authors recommend the use of the term “congenital hip disease” and the classification in dysplasia, low dislocation and high dislocation. Knowledge of the natural history of CHD facilitates the </w:t>
      </w:r>
      <w:r w:rsidR="001B5563" w:rsidRPr="00781FB9">
        <w:rPr>
          <w:rFonts w:ascii="Book Antiqua" w:hAnsi="Book Antiqua"/>
          <w:lang w:val="en-GB"/>
        </w:rPr>
        <w:t xml:space="preserve">comprehension </w:t>
      </w:r>
      <w:r w:rsidRPr="00781FB9">
        <w:rPr>
          <w:rFonts w:ascii="Book Antiqua" w:hAnsi="Book Antiqua"/>
          <w:lang w:val="en-GB"/>
        </w:rPr>
        <w:t xml:space="preserve">of the potential development and progress of the disease, which differs among the three types. It can lead to a better understanding of the anatomical abnormalities found in the different types and thus facilitates preoperative planning and choice of the most appropriate therapeutic measures for adult patients. </w:t>
      </w:r>
      <w:r w:rsidR="00646777" w:rsidRPr="00781FB9">
        <w:rPr>
          <w:rFonts w:ascii="Book Antiqua" w:hAnsi="Book Antiqua"/>
          <w:lang w:val="en-GB"/>
        </w:rPr>
        <w:t>The b</w:t>
      </w:r>
      <w:r w:rsidRPr="00781FB9">
        <w:rPr>
          <w:rFonts w:ascii="Book Antiqua" w:hAnsi="Book Antiqua"/>
          <w:lang w:val="en-GB"/>
        </w:rPr>
        <w:t xml:space="preserve">asic principles for better results of total hip replacement in patients with </w:t>
      </w:r>
      <w:r w:rsidR="00646777" w:rsidRPr="00781FB9">
        <w:rPr>
          <w:rFonts w:ascii="Book Antiqua" w:hAnsi="Book Antiqua"/>
          <w:lang w:val="en-GB"/>
        </w:rPr>
        <w:t>CHD</w:t>
      </w:r>
      <w:r w:rsidRPr="00781FB9">
        <w:rPr>
          <w:rFonts w:ascii="Book Antiqua" w:hAnsi="Book Antiqua"/>
          <w:lang w:val="en-GB"/>
        </w:rPr>
        <w:t>, especially those with low and high dislocation, are: wide exposure, restoration of the normal centre of rotation and the use of special techniques and implants for the reconstruction of the acetabulum and femur. There is radical improvement of young female patients’ quality of life, born with severe deformities of the hip joint, after total hip replacement. Letters of these patients, many years after surgery, show their satisfaction for the great changes in their physical and psychological status, and in their social and family life.</w:t>
      </w:r>
    </w:p>
    <w:p w:rsidR="00133054" w:rsidRPr="00781FB9" w:rsidRDefault="00133054" w:rsidP="00343817">
      <w:pPr>
        <w:widowControl w:val="0"/>
        <w:adjustRightInd w:val="0"/>
        <w:snapToGrid w:val="0"/>
        <w:spacing w:line="360" w:lineRule="auto"/>
        <w:jc w:val="both"/>
        <w:rPr>
          <w:rFonts w:ascii="Book Antiqua" w:hAnsi="Book Antiqua"/>
          <w:b/>
          <w:lang w:val="en-GB"/>
        </w:rPr>
      </w:pPr>
    </w:p>
    <w:p w:rsidR="00133054" w:rsidRPr="00781FB9" w:rsidRDefault="00133054" w:rsidP="00343817">
      <w:pPr>
        <w:widowControl w:val="0"/>
        <w:adjustRightInd w:val="0"/>
        <w:snapToGrid w:val="0"/>
        <w:spacing w:line="360" w:lineRule="auto"/>
        <w:jc w:val="both"/>
        <w:rPr>
          <w:rFonts w:ascii="Book Antiqua" w:hAnsi="Book Antiqua"/>
          <w:lang w:val="en-GB" w:eastAsia="zh-CN"/>
        </w:rPr>
      </w:pPr>
      <w:r w:rsidRPr="00781FB9">
        <w:rPr>
          <w:rFonts w:ascii="Book Antiqua" w:hAnsi="Book Antiqua"/>
          <w:b/>
          <w:lang w:val="en-GB"/>
        </w:rPr>
        <w:t xml:space="preserve">Key words: </w:t>
      </w:r>
      <w:r w:rsidR="00FA39DB" w:rsidRPr="00781FB9">
        <w:rPr>
          <w:rFonts w:ascii="Book Antiqua" w:hAnsi="Book Antiqua"/>
          <w:lang w:val="en-GB"/>
        </w:rPr>
        <w:t>C</w:t>
      </w:r>
      <w:r w:rsidRPr="00781FB9">
        <w:rPr>
          <w:rFonts w:ascii="Book Antiqua" w:hAnsi="Book Antiqua"/>
          <w:lang w:val="en-GB"/>
        </w:rPr>
        <w:t xml:space="preserve">ongenital hip disease; </w:t>
      </w:r>
      <w:proofErr w:type="spellStart"/>
      <w:r w:rsidRPr="00781FB9">
        <w:rPr>
          <w:rFonts w:ascii="Book Antiqua" w:hAnsi="Book Antiqua"/>
          <w:lang w:val="en-GB"/>
        </w:rPr>
        <w:t>Hartofilakidis</w:t>
      </w:r>
      <w:proofErr w:type="spellEnd"/>
      <w:r w:rsidRPr="00781FB9">
        <w:rPr>
          <w:rFonts w:ascii="Book Antiqua" w:hAnsi="Book Antiqua"/>
          <w:lang w:val="en-GB"/>
        </w:rPr>
        <w:t xml:space="preserve"> classification; </w:t>
      </w:r>
      <w:r w:rsidR="00FA39DB" w:rsidRPr="00781FB9">
        <w:rPr>
          <w:rFonts w:ascii="Book Antiqua" w:hAnsi="Book Antiqua"/>
          <w:lang w:val="en-GB"/>
        </w:rPr>
        <w:t>D</w:t>
      </w:r>
      <w:r w:rsidRPr="00781FB9">
        <w:rPr>
          <w:rFonts w:ascii="Book Antiqua" w:hAnsi="Book Antiqua"/>
          <w:lang w:val="en-GB"/>
        </w:rPr>
        <w:t xml:space="preserve">ysplasia of the hip; </w:t>
      </w:r>
      <w:r w:rsidR="00FA39DB" w:rsidRPr="00781FB9">
        <w:rPr>
          <w:rFonts w:ascii="Book Antiqua" w:hAnsi="Book Antiqua"/>
          <w:lang w:val="en-GB"/>
        </w:rPr>
        <w:t>L</w:t>
      </w:r>
      <w:r w:rsidRPr="00781FB9">
        <w:rPr>
          <w:rFonts w:ascii="Book Antiqua" w:hAnsi="Book Antiqua"/>
          <w:lang w:val="en-GB"/>
        </w:rPr>
        <w:t xml:space="preserve">ow dislocation of the hip; </w:t>
      </w:r>
      <w:r w:rsidR="00FA39DB" w:rsidRPr="00781FB9">
        <w:rPr>
          <w:rFonts w:ascii="Book Antiqua" w:hAnsi="Book Antiqua"/>
          <w:lang w:val="en-GB"/>
        </w:rPr>
        <w:t>H</w:t>
      </w:r>
      <w:r w:rsidRPr="00781FB9">
        <w:rPr>
          <w:rFonts w:ascii="Book Antiqua" w:hAnsi="Book Antiqua"/>
          <w:lang w:val="en-GB"/>
        </w:rPr>
        <w:t xml:space="preserve">igh dislocation of the hip; </w:t>
      </w:r>
      <w:r w:rsidR="00FA39DB" w:rsidRPr="00781FB9">
        <w:rPr>
          <w:rFonts w:ascii="Book Antiqua" w:hAnsi="Book Antiqua"/>
          <w:lang w:val="en-GB"/>
        </w:rPr>
        <w:t>T</w:t>
      </w:r>
      <w:r w:rsidRPr="00781FB9">
        <w:rPr>
          <w:rFonts w:ascii="Book Antiqua" w:hAnsi="Book Antiqua"/>
          <w:lang w:val="en-GB"/>
        </w:rPr>
        <w:t xml:space="preserve">otal hip replacement; </w:t>
      </w:r>
      <w:r w:rsidR="00FA39DB" w:rsidRPr="00781FB9">
        <w:rPr>
          <w:rFonts w:ascii="Book Antiqua" w:hAnsi="Book Antiqua"/>
          <w:lang w:val="en-GB"/>
        </w:rPr>
        <w:t>T</w:t>
      </w:r>
      <w:r w:rsidRPr="00781FB9">
        <w:rPr>
          <w:rFonts w:ascii="Book Antiqua" w:hAnsi="Book Antiqua"/>
          <w:lang w:val="en-GB"/>
        </w:rPr>
        <w:t xml:space="preserve">rochanteric osteotomy; </w:t>
      </w:r>
      <w:r w:rsidR="00FA39DB" w:rsidRPr="00781FB9">
        <w:rPr>
          <w:rFonts w:ascii="Book Antiqua" w:hAnsi="Book Antiqua"/>
          <w:lang w:val="en-GB"/>
        </w:rPr>
        <w:t>R</w:t>
      </w:r>
      <w:r w:rsidRPr="00781FB9">
        <w:rPr>
          <w:rFonts w:ascii="Book Antiqua" w:hAnsi="Book Antiqua"/>
          <w:lang w:val="en-GB"/>
        </w:rPr>
        <w:t xml:space="preserve">estoration of the normal centre of rotation; </w:t>
      </w:r>
      <w:r w:rsidR="00FA39DB" w:rsidRPr="00781FB9">
        <w:rPr>
          <w:rFonts w:ascii="Book Antiqua" w:hAnsi="Book Antiqua"/>
          <w:lang w:val="en-GB"/>
        </w:rPr>
        <w:t>F</w:t>
      </w:r>
      <w:r w:rsidRPr="00781FB9">
        <w:rPr>
          <w:rFonts w:ascii="Book Antiqua" w:hAnsi="Book Antiqua"/>
          <w:lang w:val="en-GB"/>
        </w:rPr>
        <w:t xml:space="preserve">emoral shortening; </w:t>
      </w:r>
      <w:r w:rsidR="00FA39DB" w:rsidRPr="00781FB9">
        <w:rPr>
          <w:rFonts w:ascii="Book Antiqua" w:hAnsi="Book Antiqua"/>
          <w:lang w:val="en-GB"/>
        </w:rPr>
        <w:t>P</w:t>
      </w:r>
      <w:r w:rsidRPr="00781FB9">
        <w:rPr>
          <w:rFonts w:ascii="Book Antiqua" w:hAnsi="Book Antiqua"/>
          <w:lang w:val="en-GB"/>
        </w:rPr>
        <w:t xml:space="preserve">atients’ satisfaction </w:t>
      </w:r>
    </w:p>
    <w:p w:rsidR="00E02A69" w:rsidRPr="00781FB9" w:rsidRDefault="00E02A69" w:rsidP="00343817">
      <w:pPr>
        <w:widowControl w:val="0"/>
        <w:adjustRightInd w:val="0"/>
        <w:snapToGrid w:val="0"/>
        <w:spacing w:line="360" w:lineRule="auto"/>
        <w:jc w:val="both"/>
        <w:rPr>
          <w:rFonts w:ascii="Book Antiqua" w:hAnsi="Book Antiqua"/>
          <w:lang w:val="en-GB" w:eastAsia="zh-CN"/>
        </w:rPr>
      </w:pPr>
    </w:p>
    <w:p w:rsidR="00E02A69" w:rsidRPr="00781FB9" w:rsidRDefault="00E02A69" w:rsidP="00343817">
      <w:pPr>
        <w:widowControl w:val="0"/>
        <w:adjustRightInd w:val="0"/>
        <w:snapToGrid w:val="0"/>
        <w:spacing w:line="360" w:lineRule="auto"/>
        <w:jc w:val="both"/>
        <w:rPr>
          <w:rFonts w:ascii="Book Antiqua" w:eastAsia="宋体" w:hAnsi="Book Antiqua" w:cs="Arial"/>
          <w:kern w:val="2"/>
          <w:lang w:val="en-US" w:eastAsia="zh-CN"/>
        </w:rPr>
      </w:pPr>
      <w:proofErr w:type="gramStart"/>
      <w:r w:rsidRPr="00E02A69">
        <w:rPr>
          <w:rFonts w:ascii="Book Antiqua" w:eastAsia="宋体" w:hAnsi="Book Antiqua"/>
          <w:b/>
          <w:kern w:val="2"/>
          <w:lang w:val="en-US" w:eastAsia="zh-CN"/>
        </w:rPr>
        <w:t xml:space="preserve">© </w:t>
      </w:r>
      <w:r w:rsidRPr="00E02A69">
        <w:rPr>
          <w:rFonts w:ascii="Book Antiqua" w:eastAsia="宋体" w:hAnsi="Book Antiqua" w:cs="Arial"/>
          <w:b/>
          <w:kern w:val="2"/>
          <w:lang w:val="en-US" w:eastAsia="zh-CN"/>
        </w:rPr>
        <w:t>The Author(s) 2016.</w:t>
      </w:r>
      <w:proofErr w:type="gramEnd"/>
      <w:r w:rsidRPr="00E02A69">
        <w:rPr>
          <w:rFonts w:ascii="Book Antiqua" w:eastAsia="宋体" w:hAnsi="Book Antiqua" w:cs="Arial"/>
          <w:kern w:val="2"/>
          <w:lang w:val="en-US" w:eastAsia="zh-CN"/>
        </w:rPr>
        <w:t xml:space="preserve"> Published by </w:t>
      </w:r>
      <w:proofErr w:type="spellStart"/>
      <w:r w:rsidRPr="00E02A69">
        <w:rPr>
          <w:rFonts w:ascii="Book Antiqua" w:eastAsia="宋体" w:hAnsi="Book Antiqua" w:cs="Arial"/>
          <w:kern w:val="2"/>
          <w:lang w:val="en-US" w:eastAsia="zh-CN"/>
        </w:rPr>
        <w:t>Baishideng</w:t>
      </w:r>
      <w:proofErr w:type="spellEnd"/>
      <w:r w:rsidRPr="00E02A69">
        <w:rPr>
          <w:rFonts w:ascii="Book Antiqua" w:eastAsia="宋体" w:hAnsi="Book Antiqua" w:cs="Arial"/>
          <w:kern w:val="2"/>
          <w:lang w:val="en-US" w:eastAsia="zh-CN"/>
        </w:rPr>
        <w:t xml:space="preserve"> Publishing Group Inc. All rights reserved.</w:t>
      </w:r>
    </w:p>
    <w:p w:rsidR="00133054" w:rsidRPr="00781FB9" w:rsidRDefault="00133054" w:rsidP="00343817">
      <w:pPr>
        <w:widowControl w:val="0"/>
        <w:adjustRightInd w:val="0"/>
        <w:snapToGrid w:val="0"/>
        <w:spacing w:line="360" w:lineRule="auto"/>
        <w:jc w:val="both"/>
        <w:rPr>
          <w:rFonts w:ascii="Book Antiqua" w:hAnsi="Book Antiqua"/>
          <w:lang w:val="en-GB"/>
        </w:rPr>
      </w:pPr>
    </w:p>
    <w:p w:rsidR="00133054" w:rsidRPr="00781FB9" w:rsidRDefault="00133054" w:rsidP="00343817">
      <w:pPr>
        <w:widowControl w:val="0"/>
        <w:adjustRightInd w:val="0"/>
        <w:snapToGrid w:val="0"/>
        <w:spacing w:line="360" w:lineRule="auto"/>
        <w:jc w:val="both"/>
        <w:rPr>
          <w:rFonts w:ascii="Book Antiqua" w:hAnsi="Book Antiqua"/>
          <w:lang w:val="en-GB"/>
        </w:rPr>
      </w:pPr>
      <w:r w:rsidRPr="00781FB9">
        <w:rPr>
          <w:rFonts w:ascii="Book Antiqua" w:hAnsi="Book Antiqua"/>
          <w:b/>
          <w:lang w:val="en-GB"/>
        </w:rPr>
        <w:t xml:space="preserve">Core tip: </w:t>
      </w:r>
      <w:r w:rsidRPr="00781FB9">
        <w:rPr>
          <w:rFonts w:ascii="Book Antiqua" w:hAnsi="Book Antiqua"/>
          <w:lang w:val="en-GB"/>
        </w:rPr>
        <w:t xml:space="preserve">This review is based on the knowledge and experience acquired in the long </w:t>
      </w:r>
      <w:r w:rsidRPr="00781FB9">
        <w:rPr>
          <w:rFonts w:ascii="Book Antiqua" w:hAnsi="Book Antiqua"/>
          <w:lang w:val="en-GB"/>
        </w:rPr>
        <w:lastRenderedPageBreak/>
        <w:t>course of the senior author’s</w:t>
      </w:r>
      <w:r w:rsidR="00006621" w:rsidRPr="00781FB9">
        <w:rPr>
          <w:rFonts w:ascii="Book Antiqua" w:hAnsi="Book Antiqua"/>
          <w:lang w:val="en-GB" w:eastAsia="zh-CN"/>
        </w:rPr>
        <w:t xml:space="preserve"> </w:t>
      </w:r>
      <w:r w:rsidRPr="00781FB9">
        <w:rPr>
          <w:rFonts w:ascii="Book Antiqua" w:hAnsi="Book Antiqua"/>
          <w:lang w:val="en-GB"/>
        </w:rPr>
        <w:t>surgical practice on the complex problem of congenital deformities of the hip in adults.</w:t>
      </w:r>
    </w:p>
    <w:p w:rsidR="00133054" w:rsidRPr="00781FB9" w:rsidRDefault="00133054" w:rsidP="00343817">
      <w:pPr>
        <w:widowControl w:val="0"/>
        <w:adjustRightInd w:val="0"/>
        <w:snapToGrid w:val="0"/>
        <w:spacing w:line="360" w:lineRule="auto"/>
        <w:jc w:val="both"/>
        <w:rPr>
          <w:rFonts w:ascii="Book Antiqua" w:hAnsi="Book Antiqua"/>
          <w:b/>
          <w:lang w:val="en-GB"/>
        </w:rPr>
      </w:pPr>
    </w:p>
    <w:p w:rsidR="00133054" w:rsidRPr="00781FB9" w:rsidRDefault="00133054" w:rsidP="00343817">
      <w:pPr>
        <w:widowControl w:val="0"/>
        <w:adjustRightInd w:val="0"/>
        <w:snapToGrid w:val="0"/>
        <w:spacing w:line="360" w:lineRule="auto"/>
        <w:jc w:val="both"/>
        <w:rPr>
          <w:rFonts w:ascii="Book Antiqua" w:hAnsi="Book Antiqua"/>
          <w:lang w:val="en-GB"/>
        </w:rPr>
      </w:pPr>
      <w:proofErr w:type="spellStart"/>
      <w:r w:rsidRPr="00781FB9">
        <w:rPr>
          <w:rFonts w:ascii="Book Antiqua" w:hAnsi="Book Antiqua"/>
          <w:lang w:val="en-GB"/>
        </w:rPr>
        <w:t>Hartofilakidis</w:t>
      </w:r>
      <w:proofErr w:type="spellEnd"/>
      <w:r w:rsidRPr="00781FB9">
        <w:rPr>
          <w:rFonts w:ascii="Book Antiqua" w:hAnsi="Book Antiqua"/>
          <w:lang w:val="en-GB"/>
        </w:rPr>
        <w:t xml:space="preserve"> G, </w:t>
      </w:r>
      <w:proofErr w:type="spellStart"/>
      <w:r w:rsidRPr="00781FB9">
        <w:rPr>
          <w:rFonts w:ascii="Book Antiqua" w:hAnsi="Book Antiqua"/>
          <w:lang w:val="en-GB"/>
        </w:rPr>
        <w:t>Lampropoulou-Adamidou</w:t>
      </w:r>
      <w:proofErr w:type="spellEnd"/>
      <w:r w:rsidRPr="00781FB9">
        <w:rPr>
          <w:rFonts w:ascii="Book Antiqua" w:hAnsi="Book Antiqua"/>
          <w:lang w:val="en-GB"/>
        </w:rPr>
        <w:t xml:space="preserve"> K. Lessons learned from the study of congenital hip disease in adults.</w:t>
      </w:r>
      <w:r w:rsidR="00AE6D7B" w:rsidRPr="00781FB9">
        <w:rPr>
          <w:rFonts w:ascii="Book Antiqua" w:hAnsi="Book Antiqua"/>
          <w:i/>
          <w:iCs/>
        </w:rPr>
        <w:t xml:space="preserve"> World J Orthop </w:t>
      </w:r>
      <w:r w:rsidR="00AE6D7B" w:rsidRPr="00781FB9">
        <w:rPr>
          <w:rFonts w:ascii="Book Antiqua" w:hAnsi="Book Antiqua"/>
          <w:iCs/>
        </w:rPr>
        <w:t>2016; In press</w:t>
      </w:r>
    </w:p>
    <w:p w:rsidR="00133054" w:rsidRPr="00781FB9" w:rsidRDefault="00133054" w:rsidP="00343817">
      <w:pPr>
        <w:widowControl w:val="0"/>
        <w:adjustRightInd w:val="0"/>
        <w:snapToGrid w:val="0"/>
        <w:spacing w:line="360" w:lineRule="auto"/>
        <w:jc w:val="both"/>
        <w:rPr>
          <w:rFonts w:ascii="Book Antiqua" w:hAnsi="Book Antiqua"/>
          <w:lang w:val="en-GB"/>
        </w:rPr>
      </w:pPr>
    </w:p>
    <w:p w:rsidR="00343B38" w:rsidRPr="00781FB9" w:rsidRDefault="00343B38" w:rsidP="00343817">
      <w:pPr>
        <w:widowControl w:val="0"/>
        <w:adjustRightInd w:val="0"/>
        <w:snapToGrid w:val="0"/>
        <w:rPr>
          <w:rFonts w:ascii="Book Antiqua" w:hAnsi="Book Antiqua"/>
          <w:b/>
          <w:lang w:val="en-GB"/>
        </w:rPr>
      </w:pPr>
      <w:r w:rsidRPr="00781FB9">
        <w:rPr>
          <w:rFonts w:ascii="Book Antiqua" w:hAnsi="Book Antiqua"/>
          <w:b/>
          <w:lang w:val="en-GB"/>
        </w:rPr>
        <w:br w:type="page"/>
      </w:r>
    </w:p>
    <w:p w:rsidR="00133054" w:rsidRPr="00781FB9" w:rsidRDefault="00006621" w:rsidP="00343817">
      <w:pPr>
        <w:widowControl w:val="0"/>
        <w:adjustRightInd w:val="0"/>
        <w:snapToGrid w:val="0"/>
        <w:spacing w:line="360" w:lineRule="auto"/>
        <w:jc w:val="both"/>
        <w:rPr>
          <w:rFonts w:ascii="Book Antiqua" w:hAnsi="Book Antiqua"/>
          <w:b/>
          <w:lang w:val="en-GB"/>
        </w:rPr>
      </w:pPr>
      <w:r w:rsidRPr="00781FB9">
        <w:rPr>
          <w:rFonts w:ascii="Book Antiqua" w:hAnsi="Book Antiqua"/>
          <w:b/>
          <w:lang w:val="en-GB"/>
        </w:rPr>
        <w:lastRenderedPageBreak/>
        <w:t>INTRODUCTION</w:t>
      </w:r>
    </w:p>
    <w:p w:rsidR="00133054" w:rsidRPr="00781FB9" w:rsidRDefault="00133054" w:rsidP="00343817">
      <w:pPr>
        <w:widowControl w:val="0"/>
        <w:adjustRightInd w:val="0"/>
        <w:snapToGrid w:val="0"/>
        <w:spacing w:line="360" w:lineRule="auto"/>
        <w:jc w:val="both"/>
        <w:rPr>
          <w:rFonts w:ascii="Book Antiqua" w:hAnsi="Book Antiqua"/>
          <w:lang w:val="en-GB"/>
        </w:rPr>
      </w:pPr>
      <w:r w:rsidRPr="00781FB9">
        <w:rPr>
          <w:rFonts w:ascii="Book Antiqua" w:hAnsi="Book Antiqua"/>
          <w:lang w:val="en-GB"/>
        </w:rPr>
        <w:t>Congenital deformities of the hip are the main cause of secondary osteoarthritis (OA) of the joint. Undiagnosed patients, or these treated insufficiently at infancy, face the problem of OA, earlier or later in their adult life, depending on the severity of the deformity.</w:t>
      </w:r>
    </w:p>
    <w:p w:rsidR="00133054" w:rsidRPr="00781FB9" w:rsidRDefault="00133054" w:rsidP="00343817">
      <w:pPr>
        <w:widowControl w:val="0"/>
        <w:adjustRightInd w:val="0"/>
        <w:snapToGrid w:val="0"/>
        <w:spacing w:line="360" w:lineRule="auto"/>
        <w:ind w:firstLine="567"/>
        <w:jc w:val="both"/>
        <w:rPr>
          <w:rFonts w:ascii="Book Antiqua" w:hAnsi="Book Antiqua"/>
          <w:lang w:val="en-GB"/>
        </w:rPr>
      </w:pPr>
      <w:r w:rsidRPr="00781FB9">
        <w:rPr>
          <w:rFonts w:ascii="Book Antiqua" w:hAnsi="Book Antiqua"/>
          <w:lang w:val="en-GB"/>
        </w:rPr>
        <w:t>Before the introduction of total hip replacement (THR), our experience to treat these patients was limited to the different types of osteotomies, without enough knowledge of the pathological anatomy and the natural history of the underlying deformity. This was the reason why the results of osteotomies were not always satisfactory. Later, when we started to treat these patients with THR, we realised that the anatomy of the joint differs between patients, requiring adjustment of the surgical technique. The complex problem of congenital hip deformities became since that time one of the main subject of the scientific interest of the senior author (GH). Lessons learned, in the long course of this experience, are summarised in this review article.</w:t>
      </w:r>
    </w:p>
    <w:p w:rsidR="00133054" w:rsidRPr="00781FB9" w:rsidRDefault="00133054" w:rsidP="00343817">
      <w:pPr>
        <w:widowControl w:val="0"/>
        <w:adjustRightInd w:val="0"/>
        <w:snapToGrid w:val="0"/>
        <w:spacing w:line="360" w:lineRule="auto"/>
        <w:ind w:firstLine="567"/>
        <w:jc w:val="both"/>
        <w:rPr>
          <w:rFonts w:ascii="Book Antiqua" w:hAnsi="Book Antiqua"/>
          <w:lang w:val="en-GB"/>
        </w:rPr>
      </w:pPr>
    </w:p>
    <w:p w:rsidR="00133054" w:rsidRPr="00781FB9" w:rsidRDefault="00133054" w:rsidP="00343817">
      <w:pPr>
        <w:widowControl w:val="0"/>
        <w:adjustRightInd w:val="0"/>
        <w:snapToGrid w:val="0"/>
        <w:spacing w:line="360" w:lineRule="auto"/>
        <w:jc w:val="both"/>
        <w:rPr>
          <w:rFonts w:ascii="Book Antiqua" w:hAnsi="Book Antiqua"/>
          <w:b/>
          <w:i/>
          <w:lang w:val="en-GB"/>
        </w:rPr>
      </w:pPr>
      <w:r w:rsidRPr="00781FB9">
        <w:rPr>
          <w:rFonts w:ascii="Book Antiqua" w:hAnsi="Book Antiqua"/>
          <w:b/>
          <w:i/>
          <w:lang w:val="en-GB"/>
        </w:rPr>
        <w:t xml:space="preserve">Lesson 1 </w:t>
      </w:r>
    </w:p>
    <w:p w:rsidR="00133054" w:rsidRPr="00781FB9" w:rsidRDefault="00133054" w:rsidP="00343817">
      <w:pPr>
        <w:widowControl w:val="0"/>
        <w:adjustRightInd w:val="0"/>
        <w:snapToGrid w:val="0"/>
        <w:spacing w:line="360" w:lineRule="auto"/>
        <w:jc w:val="both"/>
        <w:rPr>
          <w:rFonts w:ascii="Book Antiqua" w:hAnsi="Book Antiqua"/>
          <w:lang w:val="en-GB"/>
        </w:rPr>
      </w:pPr>
      <w:r w:rsidRPr="00781FB9">
        <w:rPr>
          <w:rFonts w:ascii="Book Antiqua" w:hAnsi="Book Antiqua"/>
          <w:lang w:val="en-GB"/>
        </w:rPr>
        <w:t>The first lesson involves the understanding of the nature of the hip deformities that are present at birth. The terms used for these deformities were mostly misleading, causing misunderstandings and confusion. We have been concerned about the use of the term “developmental dysplasia of the hip (DDH)”</w:t>
      </w:r>
      <w:r w:rsidR="00006621" w:rsidRPr="00781FB9">
        <w:rPr>
          <w:rFonts w:ascii="Book Antiqua" w:hAnsi="Book Antiqua"/>
          <w:lang w:val="en-GB"/>
        </w:rPr>
        <w:t xml:space="preserve"> mainly for two reasons: 1. The</w:t>
      </w:r>
      <w:r w:rsidR="00006621" w:rsidRPr="00781FB9">
        <w:rPr>
          <w:rFonts w:ascii="Book Antiqua" w:hAnsi="Book Antiqua"/>
          <w:lang w:val="en-GB" w:eastAsia="zh-CN"/>
        </w:rPr>
        <w:t xml:space="preserve"> </w:t>
      </w:r>
      <w:r w:rsidRPr="00781FB9">
        <w:rPr>
          <w:rFonts w:ascii="Book Antiqua" w:hAnsi="Book Antiqua"/>
          <w:lang w:val="en-GB"/>
        </w:rPr>
        <w:t>term “developmental” is not descriptive of the congenital origin of the deformity and 2. An indiscriminate use of the term “dysplasia” is not in agreement with the variety of the underlying pathology. For that reason, we recommended the use of the term congenital hip disease (CHD) for the entire spectrum of related deformities. Congenital hip disease is congenital in nature and has the potential to develop.</w:t>
      </w:r>
    </w:p>
    <w:p w:rsidR="00133054" w:rsidRPr="00781FB9" w:rsidRDefault="00133054" w:rsidP="00343817">
      <w:pPr>
        <w:widowControl w:val="0"/>
        <w:adjustRightInd w:val="0"/>
        <w:snapToGrid w:val="0"/>
        <w:spacing w:line="360" w:lineRule="auto"/>
        <w:ind w:firstLine="567"/>
        <w:jc w:val="both"/>
        <w:rPr>
          <w:rFonts w:ascii="Book Antiqua" w:hAnsi="Book Antiqua"/>
          <w:lang w:val="en-GB"/>
        </w:rPr>
      </w:pPr>
      <w:r w:rsidRPr="00781FB9">
        <w:rPr>
          <w:rFonts w:ascii="Book Antiqua" w:hAnsi="Book Antiqua"/>
          <w:lang w:val="en-GB"/>
        </w:rPr>
        <w:t>Furthermore, we recognized that for better communication, planning of treatment and evaluation of the results of different treatments</w:t>
      </w:r>
      <w:r w:rsidR="001B5563" w:rsidRPr="00781FB9">
        <w:rPr>
          <w:rFonts w:ascii="Book Antiqua" w:hAnsi="Book Antiqua"/>
          <w:lang w:val="en-GB"/>
        </w:rPr>
        <w:t>,</w:t>
      </w:r>
      <w:r w:rsidRPr="00781FB9">
        <w:rPr>
          <w:rFonts w:ascii="Book Antiqua" w:hAnsi="Book Antiqua"/>
          <w:lang w:val="en-GB"/>
        </w:rPr>
        <w:t xml:space="preserve"> a classification system of general acceptance must be used. Based on the classification of Weinstein of CHD in infancy in three radiographic types: dysplasia (inclination of the </w:t>
      </w:r>
      <w:r w:rsidRPr="00781FB9">
        <w:rPr>
          <w:rFonts w:ascii="Book Antiqua" w:hAnsi="Book Antiqua"/>
          <w:lang w:val="en-GB"/>
        </w:rPr>
        <w:lastRenderedPageBreak/>
        <w:t>acetabulum with centralized ossification centre- Shenton’s line intact), subluxation (</w:t>
      </w:r>
      <w:proofErr w:type="spellStart"/>
      <w:r w:rsidRPr="00781FB9">
        <w:rPr>
          <w:rFonts w:ascii="Book Antiqua" w:hAnsi="Book Antiqua"/>
          <w:lang w:val="en-GB"/>
        </w:rPr>
        <w:t>subluxed</w:t>
      </w:r>
      <w:proofErr w:type="spellEnd"/>
      <w:r w:rsidRPr="00781FB9">
        <w:rPr>
          <w:rFonts w:ascii="Book Antiqua" w:hAnsi="Book Antiqua"/>
          <w:lang w:val="en-GB"/>
        </w:rPr>
        <w:t xml:space="preserve"> ossification centre- Shenton’s line broken), and complete dislocation (ossification centre outside the acetabulum) (Figure 1), we recognized three different types in adults of increasing severity: dysplasia, low dislocation and high dislocation, requiring an adjustment of our surgical technique during THR. In dysplasia, the femoral head is contained within the original acetabulum, in low dislocation, the femoral head articulates with a false acetabulum that partially covers the true acetabulum and, in high dislocation, the femoral head is migrated superiorly and posteriorly to the </w:t>
      </w:r>
      <w:proofErr w:type="spellStart"/>
      <w:r w:rsidRPr="00781FB9">
        <w:rPr>
          <w:rFonts w:ascii="Book Antiqua" w:hAnsi="Book Antiqua"/>
          <w:lang w:val="en-GB"/>
        </w:rPr>
        <w:t>hypoplastic</w:t>
      </w:r>
      <w:proofErr w:type="spellEnd"/>
      <w:r w:rsidRPr="00781FB9">
        <w:rPr>
          <w:rFonts w:ascii="Book Antiqua" w:hAnsi="Book Antiqua"/>
          <w:lang w:val="en-GB"/>
        </w:rPr>
        <w:t xml:space="preserve"> true acetabulum. The proximal part of the femur, in dysplasia, is normal. In low dislocation, the femoral neck is short, and shorter still in a high dislocation, with excessive </w:t>
      </w:r>
      <w:proofErr w:type="spellStart"/>
      <w:r w:rsidRPr="00781FB9">
        <w:rPr>
          <w:rFonts w:ascii="Book Antiqua" w:hAnsi="Book Antiqua"/>
          <w:lang w:val="en-GB"/>
        </w:rPr>
        <w:t>anteversion</w:t>
      </w:r>
      <w:proofErr w:type="spellEnd"/>
      <w:r w:rsidRPr="00781FB9">
        <w:rPr>
          <w:rFonts w:ascii="Book Antiqua" w:hAnsi="Book Antiqua"/>
          <w:lang w:val="en-GB"/>
        </w:rPr>
        <w:t xml:space="preserve">. The diaphysis, in high dislocation, is </w:t>
      </w:r>
      <w:proofErr w:type="spellStart"/>
      <w:r w:rsidRPr="00781FB9">
        <w:rPr>
          <w:rFonts w:ascii="Book Antiqua" w:hAnsi="Book Antiqua"/>
          <w:lang w:val="en-GB"/>
        </w:rPr>
        <w:t>hypoplastic</w:t>
      </w:r>
      <w:proofErr w:type="spellEnd"/>
      <w:r w:rsidRPr="00781FB9">
        <w:rPr>
          <w:rFonts w:ascii="Book Antiqua" w:hAnsi="Book Antiqua"/>
          <w:lang w:val="en-GB"/>
        </w:rPr>
        <w:t xml:space="preserve"> with excessive narrowing of the femoral canal and has thin cortices. The lesson learned by using this classification system was that: “Better understanding of the pathologic anatomy and the specific characteristics of these hips, make easier their THR reconstruction” (Figure 2).</w:t>
      </w:r>
    </w:p>
    <w:p w:rsidR="00133054" w:rsidRPr="00781FB9" w:rsidRDefault="00133054" w:rsidP="00343817">
      <w:pPr>
        <w:widowControl w:val="0"/>
        <w:adjustRightInd w:val="0"/>
        <w:snapToGrid w:val="0"/>
        <w:spacing w:line="360" w:lineRule="auto"/>
        <w:ind w:firstLine="567"/>
        <w:jc w:val="both"/>
        <w:rPr>
          <w:rFonts w:ascii="Book Antiqua" w:hAnsi="Book Antiqua"/>
          <w:lang w:val="en-GB"/>
        </w:rPr>
      </w:pPr>
      <w:r w:rsidRPr="00781FB9">
        <w:rPr>
          <w:rFonts w:ascii="Book Antiqua" w:hAnsi="Book Antiqua"/>
          <w:lang w:val="en-GB"/>
        </w:rPr>
        <w:t>Later, in a refinement of our classification system, we further subdivided low and high dislocation. Low dislocation was subdivided in B1 subtype, when the false acetabulum covers more than 50% of the true acetabulum, and B2 subtype, when the false acetabulum covers less than 50% of the true acetabulum. High dislocation was subdivided in subtypes C1 and C2 depending on the presence or the absence of a false acetabulum (Figure</w:t>
      </w:r>
      <w:r w:rsidR="00006621" w:rsidRPr="00781FB9">
        <w:rPr>
          <w:rFonts w:ascii="Book Antiqua" w:hAnsi="Book Antiqua"/>
          <w:lang w:val="en-GB" w:eastAsia="zh-CN"/>
        </w:rPr>
        <w:t>s</w:t>
      </w:r>
      <w:r w:rsidRPr="00781FB9">
        <w:rPr>
          <w:rFonts w:ascii="Book Antiqua" w:hAnsi="Book Antiqua"/>
          <w:lang w:val="en-GB"/>
        </w:rPr>
        <w:t xml:space="preserve"> 3 and 4)</w:t>
      </w:r>
      <w:r w:rsidR="00331C2D" w:rsidRPr="00781FB9">
        <w:rPr>
          <w:rFonts w:ascii="Book Antiqua" w:hAnsi="Book Antiqua"/>
          <w:lang w:val="en-GB"/>
        </w:rPr>
        <w:fldChar w:fldCharType="begin">
          <w:fldData xml:space="preserve">PEVuZE5vdGU+PENpdGU+PEF1dGhvcj5IYXJ0b2ZpbGFraWRpczwvQXV0aG9yPjxZZWFyPjIwMTQ8
L1llYXI+PFJlY051bT4xPC9SZWNOdW0+PHJlY29yZD48cmVjLW51bWJlcj4xPC9yZWMtbnVtYmVy
Pjxmb3JlaWduLWtleXM+PGtleSBhcHA9IkVOIiBkYi1pZD0iMHBwcGQwcmU2cGRlZnNlZndlcnBh
ZTU0dDB3NXNzMnRwdGF2Ij4xPC9rZXk+PC9mb3JlaWduLWtleXM+PHJlZi10eXBlIG5hbWU9IkJv
b2sgU2VjdGlvbiI+NTwvcmVmLXR5cGU+PGNvbnRyaWJ1dG9ycz48YXV0aG9ycz48YXV0aG9yPkhh
cnRvZmlsYWtpZGlzLCBHLjwvYXV0aG9yPjxhdXRob3I+QmFiaXMsIEcuIEMuPC9hdXRob3I+PGF1
dGhvcj5MYW1wcm9wb3Vsb3UtQWRhbWlkb3UsIEsuPC9hdXRob3I+PC9hdXRob3JzPjwvY29udHJp
YnV0b3JzPjx0aXRsZXM+PHRpdGxlPkNvbmdlbml0YWwgSGlwIERpc2Vhc2UgaW4gQWR1bHRzPC90
aXRsZT48L3RpdGxlcz48cGFnZXM+MTEtMjc8L3BhZ2VzPjxzZWN0aW9uPkNvbmdlbml0YWwgSGlw
IERpc2Vhc2U6IEdlbmVyYWwgQXNwZWN0cywgVGVybWlub2xvZ3kgYW5kIENsYXNzaWZpY2F0aW9u
PC9zZWN0aW9uPjxkYXRlcz48eWVhcj4yMDE0PC95ZWFyPjwvZGF0ZXM+PHB1Ymxpc2hlcj5TcHJp
bmdlci1WZXJsYWcgSXRhbGlhPC9wdWJsaXNoZXI+PHVybHM+PC91cmxzPjxlbGVjdHJvbmljLXJl
c291cmNlLW51bT4xMC4xMDA3Lzk3OC04OC00NzAtNTQ5Mi05PC9lbGVjdHJvbmljLXJlc291cmNl
LW51bT48L3JlY29yZD48L0NpdGU+PENpdGU+PEF1dGhvcj5IYXJ0b2ZpbGFraWRpczwvQXV0aG9y
PjxZZWFyPjE5ODg8L1llYXI+PFJlY051bT4yPC9SZWNOdW0+PHJlY29yZD48cmVjLW51bWJlcj4y
PC9yZWMtbnVtYmVyPjxmb3JlaWduLWtleXM+PGtleSBhcHA9IkVOIiBkYi1pZD0iMHBwcGQwcmU2
cGRlZnNlZndlcnBhZTU0dDB3NXNzMnRwdGF2Ij4yPC9rZXk+PC9mb3JlaWduLWtleXM+PHJlZi10
eXBlIG5hbWU9IkpvdXJuYWwgQXJ0aWNsZSI+MTc8L3JlZi10eXBlPjxjb250cmlidXRvcnM+PGF1
dGhvcnM+PGF1dGhvcj5IYXJ0b2ZpbGFraWRpcywgRy48L2F1dGhvcj48YXV0aG9yPlN0YW1vcywg
Sy48L2F1dGhvcj48YXV0aG9yPklvYW5uaWRpcywgVC4gVC48L2F1dGhvcj48L2F1dGhvcnM+PC9j
b250cmlidXRvcnM+PGF1dGgtYWRkcmVzcz5BdGhlbnMgVW5pdmVyc2l0eSwgR3JlZWNlLjwvYXV0
aC1hZGRyZXNzPjx0aXRsZXM+PHRpdGxlPkxvdyBmcmljdGlvbiBhcnRocm9wbGFzdHkgZm9yIG9s
ZCB1bnRyZWF0ZWQgY29uZ2VuaXRhbCBkaXNsb2NhdGlvbiBvZiB0aGUgaGlwPC90aXRsZT48c2Vj
b25kYXJ5LXRpdGxlPkogQm9uZSBKb2ludCBTdXJnIEJyPC9zZWNvbmRhcnktdGl0bGU+PC90aXRs
ZXM+PHBlcmlvZGljYWw+PGZ1bGwtdGl0bGU+SiBCb25lIEpvaW50IFN1cmcgQnI8L2Z1bGwtdGl0
bGU+PC9wZXJpb2RpY2FsPjxwYWdlcz4xODItNjwvcGFnZXM+PHZvbHVtZT43MDwvdm9sdW1lPjxu
dW1iZXI+MjwvbnVtYmVyPjxlZGl0aW9uPjE5ODgvMDMvMDE8L2VkaXRpb24+PGtleXdvcmRzPjxr
ZXl3b3JkPkFkdWx0PC9rZXl3b3JkPjxrZXl3b3JkPkZlbWFsZTwva2V5d29yZD48a2V5d29yZD5I
aXAgRGlzbG9jYXRpb24sIENvbmdlbml0YWwvcmFkaW9ncmFwaHkvKnN1cmdlcnk8L2tleXdvcmQ+
PGtleXdvcmQ+KkhpcCBQcm9zdGhlc2lzL21ldGhvZHM8L2tleXdvcmQ+PGtleXdvcmQ+SHVtYW5z
PC9rZXl3b3JkPjxrZXl3b3JkPk1pZGRsZSBBZ2VkPC9rZXl3b3JkPjwva2V5d29yZHM+PGRhdGVz
Pjx5ZWFyPjE5ODg8L3llYXI+PHB1Yi1kYXRlcz48ZGF0ZT5NYXI8L2RhdGU+PC9wdWItZGF0ZXM+
PC9kYXRlcz48aXNibj4wMzAxLTYyMFggKFByaW50KSYjeEQ7MDMwMS02MjBYIChMaW5raW5nKTwv
aXNibj48YWNjZXNzaW9uLW51bT4zMzQ2Mjg0PC9hY2Nlc3Npb24tbnVtPjx1cmxzPjxyZWxhdGVk
LXVybHM+PHVybD5odHRwOi8vd3d3Lm5jYmkubmxtLm5paC5nb3YvZW50cmV6L3F1ZXJ5LmZjZ2k/
Y21kPVJldHJpZXZlJmFtcDtkYj1QdWJNZWQmYW1wO2RvcHQ9Q2l0YXRpb24mYW1wO2xpc3RfdWlk
cz0zMzQ2Mjg0PC91cmw+PC9yZWxhdGVkLXVybHM+PC91cmxzPjxsYW5ndWFnZT5lbmc8L2xhbmd1
YWdlPjwvcmVjb3JkPjwvQ2l0ZT48Q2l0ZT48QXV0aG9yPkhhcnRvZmlsYWtpZGlzPC9BdXRob3I+
PFllYXI+MTk5NjwvWWVhcj48UmVjTnVtPjM8L1JlY051bT48cmVjb3JkPjxyZWMtbnVtYmVyPjM8
L3JlYy1udW1iZXI+PGZvcmVpZ24ta2V5cz48a2V5IGFwcD0iRU4iIGRiLWlkPSIwcHBwZDByZTZw
ZGVmc2Vmd2VycGFlNTR0MHc1c3MydHB0YXYiPjM8L2tleT48L2ZvcmVpZ24ta2V5cz48cmVmLXR5
cGUgbmFtZT0iSm91cm5hbCBBcnRpY2xlIj4xNzwvcmVmLXR5cGU+PGNvbnRyaWJ1dG9ycz48YXV0
aG9ycz48YXV0aG9yPkhhcnRvZmlsYWtpZGlzLCBHLjwvYXV0aG9yPjxhdXRob3I+U3RhbW9zLCBL
LjwvYXV0aG9yPjxhdXRob3I+S2FyYWNoYWxpb3MsIFQuPC9hdXRob3I+PGF1dGhvcj5Jb2Fubmlk
aXMsIFQuIFQuPC9hdXRob3I+PGF1dGhvcj5aYWNoYXJha2lzLCBOLjwvYXV0aG9yPjwvYXV0aG9y
cz48L2NvbnRyaWJ1dG9ycz48YXV0aC1hZGRyZXNzPk9ydGhvcGFlZGljIERlcGFydG1lbnQsIEF0
aGVucyBVbml2ZXJzaXR5LCBLLkEuVC4gSG9zcGl0YWwsIEdyZWVjZS48L2F1dGgtYWRkcmVzcz48
dGl0bGVzPjx0aXRsZT5Db25nZW5pdGFsIGhpcCBkaXNlYXNlIGluIGFkdWx0cy4gQ2xhc3NpZmlj
YXRpb24gb2YgYWNldGFidWxhciBkZWZpY2llbmNpZXMgYW5kIG9wZXJhdGl2ZSB0cmVhdG1lbnQg
d2l0aCBhY2V0YWJ1bG9wbGFzdHkgY29tYmluZWQgd2l0aCB0b3RhbCBoaXAgYXJ0aHJvcGxhc3R5
PC90aXRsZT48c2Vjb25kYXJ5LXRpdGxlPkogQm9uZSBKb2ludCBTdXJnIEFtPC9zZWNvbmRhcnkt
dGl0bGU+PC90aXRsZXM+PHBlcmlvZGljYWw+PGZ1bGwtdGl0bGU+SiBCb25lIEpvaW50IFN1cmcg
QW08L2Z1bGwtdGl0bGU+PC9wZXJpb2RpY2FsPjxwYWdlcz42ODMtOTI8L3BhZ2VzPjx2b2x1bWU+
Nzg8L3ZvbHVtZT48bnVtYmVyPjU8L251bWJlcj48ZWRpdGlvbj4xOTk2LzA1LzAxPC9lZGl0aW9u
PjxrZXl3b3Jkcz48a2V5d29yZD5BY2V0YWJ1bHVtL3JhZGlvZ3JhcGh5LypzdXJnZXJ5PC9rZXl3
b3JkPjxrZXl3b3JkPkFkdWx0PC9rZXl3b3JkPjxrZXl3b3JkPkhpcCBEaXNsb2NhdGlvbiwgQ29u
Z2VuaXRhbC9jbGFzc2lmaWNhdGlvbi9yYWRpb2dyYXBoeS8qc3VyZ2VyeTwva2V5d29yZD48a2V5
d29yZD4qSGlwIFByb3N0aGVzaXM8L2tleXdvcmQ+PGtleXdvcmQ+SHVtYW5zPC9rZXl3b3JkPjxr
ZXl3b3JkPlRyZWF0bWVudCBPdXRjb21lPC9rZXl3b3JkPjwva2V5d29yZHM+PGRhdGVzPjx5ZWFy
PjE5OTY8L3llYXI+PHB1Yi1kYXRlcz48ZGF0ZT5NYXk8L2RhdGU+PC9wdWItZGF0ZXM+PC9kYXRl
cz48aXNibj4wMDIxLTkzNTUgKFByaW50KTwvaXNibj48YWNjZXNzaW9uLW51bT44NjQyMDI0PC9h
Y2Nlc3Npb24tbnVtPjx1cmxzPjxyZWxhdGVkLXVybHM+PHVybD5odHRwOi8vd3d3Lm5jYmkubmxt
Lm5paC5nb3YvZW50cmV6L3F1ZXJ5LmZjZ2k/Y21kPVJldHJpZXZlJmFtcDtkYj1QdWJNZWQmYW1w
O2RvcHQ9Q2l0YXRpb24mYW1wO2xpc3RfdWlkcz04NjQyMDI0PC91cmw+PC9yZWxhdGVkLXVybHM+
PC91cmxzPjxsYW5ndWFnZT5lbmc8L2xhbmd1YWdlPjwvcmVjb3JkPjwvQ2l0ZT48Q2l0ZT48QXV0
aG9yPkhhcnRvZmlsYWtpZGlzPC9BdXRob3I+PFllYXI+MjAwNDwvWWVhcj48UmVjTnVtPjQ8L1Jl
Y051bT48cmVjb3JkPjxyZWMtbnVtYmVyPjQ8L3JlYy1udW1iZXI+PGZvcmVpZ24ta2V5cz48a2V5
IGFwcD0iRU4iIGRiLWlkPSIwcHBwZDByZTZwZGVmc2Vmd2VycGFlNTR0MHc1c3MydHB0YXYiPjQ8
L2tleT48L2ZvcmVpZ24ta2V5cz48cmVmLXR5cGUgbmFtZT0iRWxlY3Ryb25pYyBBcnRpY2xlIj40
MzwvcmVmLXR5cGU+PGNvbnRyaWJ1dG9ycz48YXV0aG9ycz48YXV0aG9yPkhhcnRvZmlsYWtpZGlz
LCBHLjwvYXV0aG9yPjwvYXV0aG9ycz48L2NvbnRyaWJ1dG9ycz48dGl0bGVzPjx0aXRsZT5EZXZl
bG9wbWVudGFsIGR5c3BsYXNpYSBvZiB0aGUgaGlwOiBBbiB1bnN1aXRhYmxlIHRlcm0uPC90aXRs
ZT48c2Vjb25kYXJ5LXRpdGxlPkogQm9uZSBKb2ludCBTdXJnPC9zZWNvbmRhcnktdGl0bGU+PHRl
cnRpYXJ5LXRpdGxlPnd3dy5lamJqcy5vcmcvY2dpL2VsZXR0ZXJzPC90ZXJ0aWFyeS10aXRsZT48
L3RpdGxlcz48cGVyaW9kaWNhbD48ZnVsbC10aXRsZT5KIEJvbmUgSm9pbnQgU3VyZzwvZnVsbC10
aXRsZT48L3BlcmlvZGljYWw+PHNlY3Rpb24+MjAwNDwvc2VjdGlvbj48ZGF0ZXM+PHllYXI+MjAw
NDwveWVhcj48L2RhdGVzPjx1cmxzPjwvdXJscz48L3JlY29yZD48L0NpdGU+PENpdGU+PEF1dGhv
cj5ZaWFubmFrb3BvdWxvczwvQXV0aG9yPjxZZWFyPjIwMDk8L1llYXI+PFJlY051bT4xMTwvUmVj
TnVtPjxyZWNvcmQ+PHJlYy1udW1iZXI+MTE8L3JlYy1udW1iZXI+PGZvcmVpZ24ta2V5cz48a2V5
IGFwcD0iRU4iIGRiLWlkPSIwcHBwZDByZTZwZGVmc2Vmd2VycGFlNTR0MHc1c3MydHB0YXYiPjEx
PC9rZXk+PC9mb3JlaWduLWtleXM+PHJlZi10eXBlIG5hbWU9IkpvdXJuYWwgQXJ0aWNsZSI+MTc8
L3JlZi10eXBlPjxjb250cmlidXRvcnM+PGF1dGhvcnM+PGF1dGhvcj5ZaWFubmFrb3BvdWxvcywg
Qy4gSy48L2F1dGhvcj48YXV0aG9yPlhlbmFraXMsIFQuPC9hdXRob3I+PGF1dGhvcj5LYXJhY2hh
bGlvcywgVC48L2F1dGhvcj48YXV0aG9yPkJhYmlzLCBHLiBDLjwvYXV0aG9yPjxhdXRob3I+SGFy
dG9maWxha2lkaXMsIEcuPC9hdXRob3I+PC9hdXRob3JzPjwvY29udHJpYnV0b3JzPjxhdXRoLWFk
ZHJlc3M+Rmlyc3QgT3J0aG9wYWVkaWMgRGVwYXJ0bWVudCwgVW5pdmVyc2l0eSBvZiBBdGhlbnMg
TWVkaWNhbCBTY2hvb2wsIEF0aGVucywgR3JlZWNlLiBja3lAYXRoLmZvcnRobmV0LmdyPC9hdXRo
LWFkZHJlc3M+PHRpdGxlcz48dGl0bGU+UmVsaWFiaWxpdHkgYW5kIHZhbGlkaXR5IG9mIHRoZSBI
YXJ0b2ZpbGFraWRpcyBjbGFzc2lmaWNhdGlvbiBzeXN0ZW0gb2YgY29uZ2VuaXRhbCBoaXAgZGlz
ZWFzZSBpbiBhZHVsdHM8L3RpdGxlPjxzZWNvbmRhcnktdGl0bGU+SW50IE9ydGhvcDwvc2Vjb25k
YXJ5LXRpdGxlPjwvdGl0bGVzPjxwZXJpb2RpY2FsPjxmdWxsLXRpdGxlPkludCBPcnRob3A8L2Z1
bGwtdGl0bGU+PC9wZXJpb2RpY2FsPjxwYWdlcz4zNTMtODwvcGFnZXM+PHZvbHVtZT4zMzwvdm9s
dW1lPjxudW1iZXI+MjwvbnVtYmVyPjxlZGl0aW9uPjIwMDcvMTEvMDc8L2VkaXRpb24+PGtleXdv
cmRzPjxrZXl3b3JkPkFkdWx0PC9rZXl3b3JkPjxrZXl3b3JkPkFnZSBGYWN0b3JzPC9rZXl3b3Jk
PjxrZXl3b3JkPkNvaG9ydCBTdHVkaWVzPC9rZXl3b3JkPjxrZXl3b3JkPkZlbWFsZTwva2V5d29y
ZD48a2V5d29yZD5IaXAgRGlzbG9jYXRpb24sIENvbmdlbml0YWwvKmNsYXNzaWZpY2F0aW9uL2Vw
aWRlbWlvbG9neS9yYWRpb2dyYXBoeTwva2V5d29yZD48a2V5d29yZD5IdW1hbnM8L2tleXdvcmQ+
PGtleXdvcmQ+TWFsZTwva2V5d29yZD48a2V5d29yZD5PYnNlcnZlciBWYXJpYXRpb248L2tleXdv
cmQ+PGtleXdvcmQ+T3J0aG9wZWRpY3MvbWV0aG9kczwva2V5d29yZD48a2V5d29yZD5Qcm9iYWJp
bGl0eTwva2V5d29yZD48a2V5d29yZD5SZXByb2R1Y2liaWxpdHkgb2YgUmVzdWx0czwva2V5d29y
ZD48a2V5d29yZD5TZW5zaXRpdml0eSBhbmQgU3BlY2lmaWNpdHk8L2tleXdvcmQ+PGtleXdvcmQ+
U2V2ZXJpdHkgb2YgSWxsbmVzcyBJbmRleDwva2V5d29yZD48L2tleXdvcmRzPjxkYXRlcz48eWVh
cj4yMDA5PC95ZWFyPjxwdWItZGF0ZXM+PGRhdGU+QXByPC9kYXRlPjwvcHViLWRhdGVzPjwvZGF0
ZXM+PGlzYm4+MTQzMi01MTk1IChFbGVjdHJvbmljKSYjeEQ7MDM0MS0yNjk1IChMaW5raW5nKTwv
aXNibj48YWNjZXNzaW9uLW51bT4xNzk4NTEzMDwvYWNjZXNzaW9uLW51bT48dXJscz48cmVsYXRl
ZC11cmxzPjx1cmw+aHR0cDovL3d3dy5uY2JpLm5sbS5uaWguZ292L2VudHJlei9xdWVyeS5mY2dp
P2NtZD1SZXRyaWV2ZSZhbXA7ZGI9UHViTWVkJmFtcDtkb3B0PUNpdGF0aW9uJmFtcDtsaXN0X3Vp
ZHM9MTc5ODUxMzA8L3VybD48L3JlbGF0ZWQtdXJscz48L3VybHM+PGN1c3RvbTI+Mjg5OTA1MDwv
Y3VzdG9tMj48ZWxlY3Ryb25pYy1yZXNvdXJjZS1udW0+MTAuMTAwNy9zMDAyNjQtMDA3LTA0NzIt
MDwvZWxlY3Ryb25pYy1yZXNvdXJjZS1udW0+PGxhbmd1YWdlPmVuZzwvbGFuZ3VhZ2U+PC9yZWNv
cmQ+PC9DaXRlPjxDaXRlPjxBdXRob3I+WWlhbm5ha29wb3Vsb3M8L0F1dGhvcj48WWVhcj4yMDA4
PC9ZZWFyPjxSZWNOdW0+MTI8L1JlY051bT48cmVjb3JkPjxyZWMtbnVtYmVyPjEyPC9yZWMtbnVt
YmVyPjxmb3JlaWduLWtleXM+PGtleSBhcHA9IkVOIiBkYi1pZD0iMHBwcGQwcmU2cGRlZnNlZndl
cnBhZTU0dDB3NXNzMnRwdGF2Ij4xMjwva2V5PjwvZm9yZWlnbi1rZXlzPjxyZWYtdHlwZSBuYW1l
PSJKb3VybmFsIEFydGljbGUiPjE3PC9yZWYtdHlwZT48Y29udHJpYnV0b3JzPjxhdXRob3JzPjxh
dXRob3I+WWlhbm5ha29wb3Vsb3MsIEMuIEsuPC9hdXRob3I+PGF1dGhvcj5DaG91Z2xlLCBBLjwv
YXV0aG9yPjxhdXRob3I+RXNrZWxpbmVuLCBBLjwvYXV0aG9yPjxhdXRob3I+SG9kZ2tpbnNvbiwg
Si4gUC48L2F1dGhvcj48YXV0aG9yPkhhcnRvZmlsYWtpZGlzLCBHLjwvYXV0aG9yPjwvYXV0aG9y
cz48L2NvbnRyaWJ1dG9ycz48YXV0aC1hZGRyZXNzPk5pa2lzIDIsIDE0NTYxIEF0aGVucywgR3Jl
ZWNlLiBja3lAYXRoLmZvcnRobmV0LmdyPC9hdXRoLWFkZHJlc3M+PHRpdGxlcz48dGl0bGU+SW50
ZXItIGFuZCBpbnRyYS1vYnNlcnZlciB2YXJpYWJpbGl0eSBvZiB0aGUgQ3Jvd2UgYW5kIEhhcnRv
ZmlsYWtpZGlzIGNsYXNzaWZpY2F0aW9uIHN5c3RlbXMgZm9yIGNvbmdlbml0YWwgaGlwIGRpc2Vh
c2UgaW4gYWR1bHRzPC90aXRsZT48c2Vjb25kYXJ5LXRpdGxlPkogQm9uZSBKb2ludCBTdXJnIEJy
PC9zZWNvbmRhcnktdGl0bGU+PC90aXRsZXM+PHBlcmlvZGljYWw+PGZ1bGwtdGl0bGU+SiBCb25l
IEpvaW50IFN1cmcgQnI8L2Z1bGwtdGl0bGU+PC9wZXJpb2RpY2FsPjxwYWdlcz41NzktODM8L3Bh
Z2VzPjx2b2x1bWU+OTA8L3ZvbHVtZT48bnVtYmVyPjU8L251bWJlcj48ZWRpdGlvbj4yMDA4LzA1
LzAzPC9lZGl0aW9uPjxrZXl3b3Jkcz48a2V5d29yZD5BZHVsdDwva2V5d29yZD48a2V5d29yZD5I
aXAgRGlzbG9jYXRpb24sIENvbmdlbml0YWwvKmNsYXNzaWZpY2F0aW9uL3JhZGlvZ3JhcGh5PC9r
ZXl3b3JkPjxrZXl3b3JkPkh1bWFuczwva2V5d29yZD48a2V5d29yZD5PYnNlcnZlciBWYXJpYXRp
b248L2tleXdvcmQ+PGtleXdvcmQ+UmVwcm9kdWNpYmlsaXR5IG9mIFJlc3VsdHM8L2tleXdvcmQ+
PGtleXdvcmQ+U2Vuc2l0aXZpdHkgYW5kIFNwZWNpZmljaXR5PC9rZXl3b3JkPjxrZXl3b3JkPipT
ZXZlcml0eSBvZiBJbGxuZXNzIEluZGV4PC9rZXl3b3JkPjwva2V5d29yZHM+PGRhdGVzPjx5ZWFy
PjIwMDg8L3llYXI+PHB1Yi1kYXRlcz48ZGF0ZT5NYXk8L2RhdGU+PC9wdWItZGF0ZXM+PC9kYXRl
cz48aXNibj4wMzAxLTYyMFggKFByaW50KSYjeEQ7MDMwMS02MjBYIChMaW5raW5nKTwvaXNibj48
YWNjZXNzaW9uLW51bT4xODQ1MDYyMjwvYWNjZXNzaW9uLW51bT48dXJscz48cmVsYXRlZC11cmxz
Pjx1cmw+aHR0cDovL3d3dy5uY2JpLm5sbS5uaWguZ292L2VudHJlei9xdWVyeS5mY2dpP2NtZD1S
ZXRyaWV2ZSZhbXA7ZGI9UHViTWVkJmFtcDtkb3B0PUNpdGF0aW9uJmFtcDtsaXN0X3VpZHM9MTg0
NTA2MjI8L3VybD48L3JlbGF0ZWQtdXJscz48L3VybHM+PGVsZWN0cm9uaWMtcmVzb3VyY2UtbnVt
PjkwLUIvNS81NzkgW3BpaV0mI3hEOzEwLjEzMDIvMDMwMS02MjBYLjkwQjUuMTk3MjQ8L2VsZWN0
cm9uaWMtcmVzb3VyY2UtbnVtPjxsYW5ndWFnZT5lbmc8L2xhbmd1YWdlPjwvcmVjb3JkPjwvQ2l0
ZT48Q2l0ZT48QXV0aG9yPkhhcnRvZmlsYWtpZGlzPC9BdXRob3I+PFllYXI+MjAwODwvWWVhcj48
UmVjTnVtPjEzPC9SZWNOdW0+PHJlY29yZD48cmVjLW51bWJlcj4xMzwvcmVjLW51bWJlcj48Zm9y
ZWlnbi1rZXlzPjxrZXkgYXBwPSJFTiIgZGItaWQ9IjBwcHBkMHJlNnBkZWZzZWZ3ZXJwYWU1NHQw
dzVzczJ0cHRhdiI+MTM8L2tleT48L2ZvcmVpZ24ta2V5cz48cmVmLXR5cGUgbmFtZT0iSm91cm5h
bCBBcnRpY2xlIj4xNzwvcmVmLXR5cGU+PGNvbnRyaWJ1dG9ycz48YXV0aG9ycz48YXV0aG9yPkhh
cnRvZmlsYWtpZGlzLCBHLjwvYXV0aG9yPjxhdXRob3I+WWlhbm5ha29wb3Vsb3MsIEMuIEsuPC9h
dXRob3I+PGF1dGhvcj5CYWJpcywgRy4gQy48L2F1dGhvcj48L2F1dGhvcnM+PC9jb250cmlidXRv
cnM+PGF1dGgtYWRkcmVzcz5EZXBhcnRtZW50IG9mIE9ydGhvcGFlZGljcywgVW5pdmVyc2l0eSBv
ZiBBdGhlbnMgTWVkaWNhbCBTY2hvb2wsIEJ5emFudGlvdSAyLCBBdGhlbnMsIE5lYSBTbXlybmks
IDE3MTIxLCBHcmVlY2UuPC9hdXRoLWFkZHJlc3M+PHRpdGxlcz48dGl0bGU+VGhlIG1vcnBob2xv
Z2ljIHZhcmlhdGlvbnMgb2YgbG93IGFuZCBoaWdoIGhpcCBkaXNsb2NhdGlvbjwvdGl0bGU+PHNl
Y29uZGFyeS10aXRsZT5DbGluIE9ydGhvcCBSZWxhdCBSZXM8L3NlY29uZGFyeS10aXRsZT48L3Rp
dGxlcz48cGVyaW9kaWNhbD48ZnVsbC10aXRsZT5DbGluIE9ydGhvcCBSZWxhdCBSZXM8L2Z1bGwt
dGl0bGU+PC9wZXJpb2RpY2FsPjxwYWdlcz44MjAtNDwvcGFnZXM+PHZvbHVtZT40NjY8L3ZvbHVt
ZT48bnVtYmVyPjQ8L251bWJlcj48ZWRpdGlvbj4yMDA4LzAyLzIyPC9lZGl0aW9uPjxrZXl3b3Jk
cz48a2V5d29yZD5BY2V0YWJ1bHVtLypwYXRob2xvZ3kvcmFkaW9ncmFwaHk8L2tleXdvcmQ+PGtl
eXdvcmQ+QWR1bHQ8L2tleXdvcmQ+PGtleXdvcmQ+QWdlZDwva2V5d29yZD48a2V5d29yZD5BcnRo
cm9ncmFwaHkvbWV0aG9kczwva2V5d29yZD48a2V5d29yZD5GZW11ciBIZWFkLypwYXRob2xvZ3kv
cmFkaW9ncmFwaHk8L2tleXdvcmQ+PGtleXdvcmQ+SGlwIERpc2xvY2F0aW9uLCBDb25nZW5pdGFs
L2NsYXNzaWZpY2F0aW9uLypwYXRob2xvZ3kvcmFkaW9ncmFwaHk8L2tleXdvcmQ+PGtleXdvcmQ+
SGlwIEpvaW50LypwYXRob2xvZ3kvcmFkaW9ncmFwaHk8L2tleXdvcmQ+PGtleXdvcmQ+SHVtYW5z
PC9rZXl3b3JkPjxrZXl3b3JkPkltYWdpbmcsIFRocmVlLURpbWVuc2lvbmFsPC9rZXl3b3JkPjxr
ZXl3b3JkPk1pZGRsZSBBZ2VkPC9rZXl3b3JkPjxrZXl3b3JkPk9ic2VydmVyIFZhcmlhdGlvbjwv
a2V5d29yZD48a2V5d29yZD5SYWRpb2dyYXBoaWMgSW1hZ2UgSW50ZXJwcmV0YXRpb24sIENvbXB1
dGVyLUFzc2lzdGVkPC9rZXl3b3JkPjxrZXl3b3JkPlJlcHJvZHVjaWJpbGl0eSBvZiBSZXN1bHRz
PC9rZXl3b3JkPjxrZXl3b3JkPlJldHJvc3BlY3RpdmUgU3R1ZGllczwva2V5d29yZD48a2V5d29y
ZD5Ub21vZ3JhcGh5LCBYLVJheSBDb21wdXRlZDwva2V5d29yZD48L2tleXdvcmRzPjxkYXRlcz48
eWVhcj4yMDA4PC95ZWFyPjxwdWItZGF0ZXM+PGRhdGU+QXByPC9kYXRlPjwvcHViLWRhdGVzPjwv
ZGF0ZXM+PGlzYm4+MDAwOS05MjFYIChQcmludCkmI3hEOzAwMDktOTIxWCAoTGlua2luZyk8L2lz
Ym4+PGFjY2Vzc2lvbi1udW0+MTgyODg1NTI8L2FjY2Vzc2lvbi1udW0+PHVybHM+PHJlbGF0ZWQt
dXJscz48dXJsPmh0dHA6Ly93d3cubmNiaS5ubG0ubmloLmdvdi9lbnRyZXovcXVlcnkuZmNnaT9j
bWQ9UmV0cmlldmUmYW1wO2RiPVB1Yk1lZCZhbXA7ZG9wdD1DaXRhdGlvbiZhbXA7bGlzdF91aWRz
PTE4Mjg4NTUyPC91cmw+PC9yZWxhdGVkLXVybHM+PC91cmxzPjxjdXN0b20yPjI1MDQ2Njc8L2N1
c3RvbTI+PGVsZWN0cm9uaWMtcmVzb3VyY2UtbnVtPjEwLjEwMDcvczExOTk5LTAwOC0wMTMxLTk8
L2VsZWN0cm9uaWMtcmVzb3VyY2UtbnVtPjxsYW5ndWFnZT5lbmc8L2xhbmd1YWdlPjwvcmVjb3Jk
PjwvQ2l0ZT48Q2l0ZT48QXV0aG9yPkhhcnRvZmlsYWtpZGlzPC9BdXRob3I+PFllYXI+MjAwOTwv
WWVhcj48UmVjTnVtPjE0PC9SZWNOdW0+PHJlY29yZD48cmVjLW51bWJlcj4xNDwvcmVjLW51bWJl
cj48Zm9yZWlnbi1rZXlzPjxrZXkgYXBwPSJFTiIgZGItaWQ9IjBwcHBkMHJlNnBkZWZzZWZ3ZXJw
YWU1NHQwdzVzczJ0cHRhdiI+MTQ8L2tleT48L2ZvcmVpZ24ta2V5cz48cmVmLXR5cGUgbmFtZT0i
Sm91cm5hbCBBcnRpY2xlIj4xNzwvcmVmLXR5cGU+PGNvbnRyaWJ1dG9ycz48YXV0aG9ycz48YXV0
aG9yPkhhcnRvZmlsYWtpZGlzLCBHLjwvYXV0aG9yPjxhdXRob3I+QmFiaXMsIEcuIEMuPC9hdXRo
b3I+PC9hdXRob3JzPjwvY29udHJpYnV0b3JzPjx0aXRsZXM+PHRpdGxlPkNvbmdlbml0YWwgZGlz
ZWFzZSBvZiB0aGUgaGlwPC90aXRsZT48c2Vjb25kYXJ5LXRpdGxlPkNsaW4gT3J0aG9wIFJlbGF0
IFJlczwvc2Vjb25kYXJ5LXRpdGxlPjwvdGl0bGVzPjxwZXJpb2RpY2FsPjxmdWxsLXRpdGxlPkNs
aW4gT3J0aG9wIFJlbGF0IFJlczwvZnVsbC10aXRsZT48L3BlcmlvZGljYWw+PHBhZ2VzPjU3OC05
OyBkaXNjdXNzaW9uIDU4MC0xPC9wYWdlcz48dm9sdW1lPjQ2Nzwvdm9sdW1lPjxudW1iZXI+Mjwv
bnVtYmVyPjxlZGl0aW9uPjIwMDgvMTEvMjY8L2VkaXRpb24+PGtleXdvcmRzPjxrZXl3b3JkPipI
aXAgRGlzbG9jYXRpb24sIENvbmdlbml0YWwvY2xhc3NpZmljYXRpb248L2tleXdvcmQ+PGtleXdv
cmQ+SHVtYW5zPC9rZXl3b3JkPjxrZXl3b3JkPipUZXJtaW5vbG9neSBhcyBUb3BpYzwva2V5d29y
ZD48L2tleXdvcmRzPjxkYXRlcz48eWVhcj4yMDA5PC95ZWFyPjxwdWItZGF0ZXM+PGRhdGU+RmVi
PC9kYXRlPjwvcHViLWRhdGVzPjwvZGF0ZXM+PGlzYm4+MTUyOC0xMTMyIChFbGVjdHJvbmljKSYj
eEQ7MDAwOS05MjFYIChMaW5raW5nKTwvaXNibj48YWNjZXNzaW9uLW51bT4xOTAzMDk0MDwvYWNj
ZXNzaW9uLW51bT48dXJscz48cmVsYXRlZC11cmxzPjx1cmw+aHR0cDovL3d3dy5uY2JpLm5sbS5u
aWguZ292L2VudHJlei9xdWVyeS5mY2dpP2NtZD1SZXRyaWV2ZSZhbXA7ZGI9UHViTWVkJmFtcDtk
b3B0PUNpdGF0aW9uJmFtcDtsaXN0X3VpZHM9MTkwMzA5NDA8L3VybD48L3JlbGF0ZWQtdXJscz48
L3VybHM+PGN1c3RvbTI+MjYyODUwOTwvY3VzdG9tMj48ZWxlY3Ryb25pYy1yZXNvdXJjZS1udW0+
MTAuMTAwNy9zMTE5OTktMDA4LTA2MjktMTwvZWxlY3Ryb25pYy1yZXNvdXJjZS1udW0+PGxhbmd1
YWdlPmVuZzwvbGFuZ3VhZ2U+PC9yZWNvcmQ+PC9DaXRlPjxDaXRlPjxBdXRob3I+S2FyYWNoYWxp
b3M8L0F1dGhvcj48WWVhcj4yMDEwPC9ZZWFyPjxSZWNOdW0+MTU8L1JlY051bT48cmVjb3JkPjxy
ZWMtbnVtYmVyPjE1PC9yZWMtbnVtYmVyPjxmb3JlaWduLWtleXM+PGtleSBhcHA9IkVOIiBkYi1p
ZD0iMHBwcGQwcmU2cGRlZnNlZndlcnBhZTU0dDB3NXNzMnRwdGF2Ij4xNTwva2V5PjwvZm9yZWln
bi1rZXlzPjxyZWYtdHlwZSBuYW1lPSJKb3VybmFsIEFydGljbGUiPjE3PC9yZWYtdHlwZT48Y29u
dHJpYnV0b3JzPjxhdXRob3JzPjxhdXRob3I+S2FyYWNoYWxpb3MsIFQuPC9hdXRob3I+PGF1dGhv
cj5IYXJ0b2ZpbGFraWRpcywgRy48L2F1dGhvcj48L2F1dGhvcnM+PC9jb250cmlidXRvcnM+PGF1
dGgtYWRkcmVzcz5PcnRob3BhZWRpYyBEZXBhcnRtZW50IEZhY3VsdHkgb2YgTWVkaWNpbmUsIFNj
aG9vbCBvZiBIZWFsdGggU2NpZW5jZXMsIFVuaXZlcnNpdHkgb2YgVGhlc3NhbGlhLCBMYXJpc3Nh
IDQxMTEwLCBHcmVlY2UuIGthckBtZWQudXRoLmdyPC9hdXRoLWFkZHJlc3M+PHRpdGxlcz48dGl0
bGU+Q29uZ2VuaXRhbCBoaXAgZGlzZWFzZSBpbiBhZHVsdHM6IHRlcm1pbm9sb2d5LCBjbGFzc2lm
aWNhdGlvbiwgcHJlLW9wZXJhdGl2ZSBwbGFubmluZyBhbmQgbWFuYWdlbWVudDwvdGl0bGU+PHNl
Y29uZGFyeS10aXRsZT5KIEJvbmUgSm9pbnQgU3VyZyBCcjwvc2Vjb25kYXJ5LXRpdGxlPjwvdGl0
bGVzPjxwZXJpb2RpY2FsPjxmdWxsLXRpdGxlPkogQm9uZSBKb2ludCBTdXJnIEJyPC9mdWxsLXRp
dGxlPjwvcGVyaW9kaWNhbD48cGFnZXM+OTE0LTIxPC9wYWdlcz48dm9sdW1lPjkyPC92b2x1bWU+
PG51bWJlcj43PC9udW1iZXI+PGVkaXRpb24+MjAxMC8wNy8wMzwvZWRpdGlvbj48a2V5d29yZHM+
PGtleXdvcmQ+QWR1bHQ8L2tleXdvcmQ+PGtleXdvcmQ+QXJ0aHJvcGxhc3R5LCBSZXBsYWNlbWVu
dCwgSGlwL21ldGhvZHM8L2tleXdvcmQ+PGtleXdvcmQ+SGlwIERpc2xvY2F0aW9uLCBDb25nZW5p
dGFsL2NsYXNzaWZpY2F0aW9uL3JhZGlvZ3JhcGh5LypzdXJnZXJ5PC9rZXl3b3JkPjxrZXl3b3Jk
Pkh1bWFuczwva2V5d29yZD48a2V5d29yZD5QcmVvcGVyYXRpdmUgQ2FyZS9tZXRob2RzPC9rZXl3
b3JkPjxrZXl3b3JkPlRlcm1pbm9sb2d5IGFzIFRvcGljPC9rZXl3b3JkPjxrZXl3b3JkPlRvbW9n
cmFwaHksIFgtUmF5IENvbXB1dGVkPC9rZXl3b3JkPjxrZXl3b3JkPlRyZWF0bWVudCBPdXRjb21l
PC9rZXl3b3JkPjwva2V5d29yZHM+PGRhdGVzPjx5ZWFyPjIwMTA8L3llYXI+PHB1Yi1kYXRlcz48
ZGF0ZT5KdWw8L2RhdGU+PC9wdWItZGF0ZXM+PC9kYXRlcz48aXNibj4wMzAxLTYyMFggKFByaW50
KSYjeEQ7MDMwMS02MjBYIChMaW5raW5nKTwvaXNibj48YWNjZXNzaW9uLW51bT4yMDU5NTEwNzwv
YWNjZXNzaW9uLW51bT48dXJscz48cmVsYXRlZC11cmxzPjx1cmw+aHR0cDovL3d3dy5uY2JpLm5s
bS5uaWguZ292L2VudHJlei9xdWVyeS5mY2dpP2NtZD1SZXRyaWV2ZSZhbXA7ZGI9UHViTWVkJmFt
cDtkb3B0PUNpdGF0aW9uJmFtcDtsaXN0X3VpZHM9MjA1OTUxMDc8L3VybD48L3JlbGF0ZWQtdXJs
cz48L3VybHM+PGVsZWN0cm9uaWMtcmVzb3VyY2UtbnVtPjkyLUIvNy85MTQgW3BpaV0mI3hEOzEw
LjEzMDIvMDMwMS02MjBYLjkyQjcuMjQxMTQ8L2VsZWN0cm9uaWMtcmVzb3VyY2UtbnVtPjxsYW5n
dWFnZT5lbmc8L2xhbmd1YWdlPjwvcmVjb3JkPjwvQ2l0ZT48Q2l0ZT48QXV0aG9yPkthcmFjaGFs
aW9zPC9BdXRob3I+PFllYXI+MjAxNjwvWWVhcj48UmVjTnVtPjE2PC9SZWNOdW0+PHJlY29yZD48
cmVjLW51bWJlcj4xNjwvcmVjLW51bWJlcj48Zm9yZWlnbi1rZXlzPjxrZXkgYXBwPSJFTiIgZGIt
aWQ9IjBwcHBkMHJlNnBkZWZzZWZ3ZXJwYWU1NHQwdzVzczJ0cHRhdiI+MTY8L2tleT48L2ZvcmVp
Z24ta2V5cz48cmVmLXR5cGUgbmFtZT0iSm91cm5hbCBBcnRpY2xlIj4xNzwvcmVmLXR5cGU+PGNv
bnRyaWJ1dG9ycz48YXV0aG9ycz48YXV0aG9yPkthcmFjaGFsaW9zLCBUaC48L2F1dGhvcj48YXV0
aG9yPkxhbXByb3BvdWxvdS1BZGFtaWRvdSwgSy48L2F1dGhvcj48YXV0aG9yPkhhcnRvZmlsYWtp
ZGlzLCBHLjwvYXV0aG9yPjwvYXV0aG9ycz48L2NvbnRyaWJ1dG9ycz48dGl0bGVzPjx0aXRsZT5B
biBhdHRlbXB0IHRvIHRocm93IGxpZ2h0IG9uIGNvbmdlbml0YWwgaGlwIGRpc2Vhc2XigJkgdGVy
bWlub2xvZ3kgYW5kIGFudGljaXBhdGlvbiBvZiBjbGluaWNhbCBvdXRjb21lcyB3aGVuIHRyZWF0
ZWQgd2l0aCB0b3RhbCBoaXAgcmVwbGFjZW1lbnQuPC90aXRsZT48c2Vjb25kYXJ5LXRpdGxlPkhp
cCBJbnRlcm5hdGlvbmFsPC9zZWNvbmRhcnktdGl0bGU+PC90aXRsZXM+PHBlcmlvZGljYWw+PGZ1
bGwtdGl0bGU+SGlwIEludGVybmF0aW9uYWw8L2Z1bGwtdGl0bGU+PC9wZXJpb2RpY2FsPjxwYWdl
cz5FcHViIEFoZWFkIG9mIFByaW50PC9wYWdlcz48ZGF0ZXM+PHllYXI+MjAxNjwveWVhcj48L2Rh
dGVzPjx1cmxzPjwvdXJscz48L3JlY29yZD48L0NpdGU+PC9FbmROb3RlPn==
</w:fldData>
        </w:fldChar>
      </w:r>
      <w:r w:rsidR="00653F69" w:rsidRPr="00781FB9">
        <w:rPr>
          <w:rFonts w:ascii="Book Antiqua" w:hAnsi="Book Antiqua"/>
          <w:lang w:val="en-GB"/>
        </w:rPr>
        <w:instrText xml:space="preserve"> ADDIN EN.CITE </w:instrText>
      </w:r>
      <w:r w:rsidR="00331C2D" w:rsidRPr="00781FB9">
        <w:rPr>
          <w:rFonts w:ascii="Book Antiqua" w:hAnsi="Book Antiqua"/>
          <w:lang w:val="en-GB"/>
        </w:rPr>
        <w:fldChar w:fldCharType="begin">
          <w:fldData xml:space="preserve">PEVuZE5vdGU+PENpdGU+PEF1dGhvcj5IYXJ0b2ZpbGFraWRpczwvQXV0aG9yPjxZZWFyPjIwMTQ8
L1llYXI+PFJlY051bT4xPC9SZWNOdW0+PHJlY29yZD48cmVjLW51bWJlcj4xPC9yZWMtbnVtYmVy
Pjxmb3JlaWduLWtleXM+PGtleSBhcHA9IkVOIiBkYi1pZD0iMHBwcGQwcmU2cGRlZnNlZndlcnBh
ZTU0dDB3NXNzMnRwdGF2Ij4xPC9rZXk+PC9mb3JlaWduLWtleXM+PHJlZi10eXBlIG5hbWU9IkJv
b2sgU2VjdGlvbiI+NTwvcmVmLXR5cGU+PGNvbnRyaWJ1dG9ycz48YXV0aG9ycz48YXV0aG9yPkhh
cnRvZmlsYWtpZGlzLCBHLjwvYXV0aG9yPjxhdXRob3I+QmFiaXMsIEcuIEMuPC9hdXRob3I+PGF1
dGhvcj5MYW1wcm9wb3Vsb3UtQWRhbWlkb3UsIEsuPC9hdXRob3I+PC9hdXRob3JzPjwvY29udHJp
YnV0b3JzPjx0aXRsZXM+PHRpdGxlPkNvbmdlbml0YWwgSGlwIERpc2Vhc2UgaW4gQWR1bHRzPC90
aXRsZT48L3RpdGxlcz48cGFnZXM+MTEtMjc8L3BhZ2VzPjxzZWN0aW9uPkNvbmdlbml0YWwgSGlw
IERpc2Vhc2U6IEdlbmVyYWwgQXNwZWN0cywgVGVybWlub2xvZ3kgYW5kIENsYXNzaWZpY2F0aW9u
PC9zZWN0aW9uPjxkYXRlcz48eWVhcj4yMDE0PC95ZWFyPjwvZGF0ZXM+PHB1Ymxpc2hlcj5TcHJp
bmdlci1WZXJsYWcgSXRhbGlhPC9wdWJsaXNoZXI+PHVybHM+PC91cmxzPjxlbGVjdHJvbmljLXJl
c291cmNlLW51bT4xMC4xMDA3Lzk3OC04OC00NzAtNTQ5Mi05PC9lbGVjdHJvbmljLXJlc291cmNl
LW51bT48L3JlY29yZD48L0NpdGU+PENpdGU+PEF1dGhvcj5IYXJ0b2ZpbGFraWRpczwvQXV0aG9y
PjxZZWFyPjE5ODg8L1llYXI+PFJlY051bT4yPC9SZWNOdW0+PHJlY29yZD48cmVjLW51bWJlcj4y
PC9yZWMtbnVtYmVyPjxmb3JlaWduLWtleXM+PGtleSBhcHA9IkVOIiBkYi1pZD0iMHBwcGQwcmU2
cGRlZnNlZndlcnBhZTU0dDB3NXNzMnRwdGF2Ij4yPC9rZXk+PC9mb3JlaWduLWtleXM+PHJlZi10
eXBlIG5hbWU9IkpvdXJuYWwgQXJ0aWNsZSI+MTc8L3JlZi10eXBlPjxjb250cmlidXRvcnM+PGF1
dGhvcnM+PGF1dGhvcj5IYXJ0b2ZpbGFraWRpcywgRy48L2F1dGhvcj48YXV0aG9yPlN0YW1vcywg
Sy48L2F1dGhvcj48YXV0aG9yPklvYW5uaWRpcywgVC4gVC48L2F1dGhvcj48L2F1dGhvcnM+PC9j
b250cmlidXRvcnM+PGF1dGgtYWRkcmVzcz5BdGhlbnMgVW5pdmVyc2l0eSwgR3JlZWNlLjwvYXV0
aC1hZGRyZXNzPjx0aXRsZXM+PHRpdGxlPkxvdyBmcmljdGlvbiBhcnRocm9wbGFzdHkgZm9yIG9s
ZCB1bnRyZWF0ZWQgY29uZ2VuaXRhbCBkaXNsb2NhdGlvbiBvZiB0aGUgaGlwPC90aXRsZT48c2Vj
b25kYXJ5LXRpdGxlPkogQm9uZSBKb2ludCBTdXJnIEJyPC9zZWNvbmRhcnktdGl0bGU+PC90aXRs
ZXM+PHBlcmlvZGljYWw+PGZ1bGwtdGl0bGU+SiBCb25lIEpvaW50IFN1cmcgQnI8L2Z1bGwtdGl0
bGU+PC9wZXJpb2RpY2FsPjxwYWdlcz4xODItNjwvcGFnZXM+PHZvbHVtZT43MDwvdm9sdW1lPjxu
dW1iZXI+MjwvbnVtYmVyPjxlZGl0aW9uPjE5ODgvMDMvMDE8L2VkaXRpb24+PGtleXdvcmRzPjxr
ZXl3b3JkPkFkdWx0PC9rZXl3b3JkPjxrZXl3b3JkPkZlbWFsZTwva2V5d29yZD48a2V5d29yZD5I
aXAgRGlzbG9jYXRpb24sIENvbmdlbml0YWwvcmFkaW9ncmFwaHkvKnN1cmdlcnk8L2tleXdvcmQ+
PGtleXdvcmQ+KkhpcCBQcm9zdGhlc2lzL21ldGhvZHM8L2tleXdvcmQ+PGtleXdvcmQ+SHVtYW5z
PC9rZXl3b3JkPjxrZXl3b3JkPk1pZGRsZSBBZ2VkPC9rZXl3b3JkPjwva2V5d29yZHM+PGRhdGVz
Pjx5ZWFyPjE5ODg8L3llYXI+PHB1Yi1kYXRlcz48ZGF0ZT5NYXI8L2RhdGU+PC9wdWItZGF0ZXM+
PC9kYXRlcz48aXNibj4wMzAxLTYyMFggKFByaW50KSYjeEQ7MDMwMS02MjBYIChMaW5raW5nKTwv
aXNibj48YWNjZXNzaW9uLW51bT4zMzQ2Mjg0PC9hY2Nlc3Npb24tbnVtPjx1cmxzPjxyZWxhdGVk
LXVybHM+PHVybD5odHRwOi8vd3d3Lm5jYmkubmxtLm5paC5nb3YvZW50cmV6L3F1ZXJ5LmZjZ2k/
Y21kPVJldHJpZXZlJmFtcDtkYj1QdWJNZWQmYW1wO2RvcHQ9Q2l0YXRpb24mYW1wO2xpc3RfdWlk
cz0zMzQ2Mjg0PC91cmw+PC9yZWxhdGVkLXVybHM+PC91cmxzPjxsYW5ndWFnZT5lbmc8L2xhbmd1
YWdlPjwvcmVjb3JkPjwvQ2l0ZT48Q2l0ZT48QXV0aG9yPkhhcnRvZmlsYWtpZGlzPC9BdXRob3I+
PFllYXI+MTk5NjwvWWVhcj48UmVjTnVtPjM8L1JlY051bT48cmVjb3JkPjxyZWMtbnVtYmVyPjM8
L3JlYy1udW1iZXI+PGZvcmVpZ24ta2V5cz48a2V5IGFwcD0iRU4iIGRiLWlkPSIwcHBwZDByZTZw
ZGVmc2Vmd2VycGFlNTR0MHc1c3MydHB0YXYiPjM8L2tleT48L2ZvcmVpZ24ta2V5cz48cmVmLXR5
cGUgbmFtZT0iSm91cm5hbCBBcnRpY2xlIj4xNzwvcmVmLXR5cGU+PGNvbnRyaWJ1dG9ycz48YXV0
aG9ycz48YXV0aG9yPkhhcnRvZmlsYWtpZGlzLCBHLjwvYXV0aG9yPjxhdXRob3I+U3RhbW9zLCBL
LjwvYXV0aG9yPjxhdXRob3I+S2FyYWNoYWxpb3MsIFQuPC9hdXRob3I+PGF1dGhvcj5Jb2Fubmlk
aXMsIFQuIFQuPC9hdXRob3I+PGF1dGhvcj5aYWNoYXJha2lzLCBOLjwvYXV0aG9yPjwvYXV0aG9y
cz48L2NvbnRyaWJ1dG9ycz48YXV0aC1hZGRyZXNzPk9ydGhvcGFlZGljIERlcGFydG1lbnQsIEF0
aGVucyBVbml2ZXJzaXR5LCBLLkEuVC4gSG9zcGl0YWwsIEdyZWVjZS48L2F1dGgtYWRkcmVzcz48
dGl0bGVzPjx0aXRsZT5Db25nZW5pdGFsIGhpcCBkaXNlYXNlIGluIGFkdWx0cy4gQ2xhc3NpZmlj
YXRpb24gb2YgYWNldGFidWxhciBkZWZpY2llbmNpZXMgYW5kIG9wZXJhdGl2ZSB0cmVhdG1lbnQg
d2l0aCBhY2V0YWJ1bG9wbGFzdHkgY29tYmluZWQgd2l0aCB0b3RhbCBoaXAgYXJ0aHJvcGxhc3R5
PC90aXRsZT48c2Vjb25kYXJ5LXRpdGxlPkogQm9uZSBKb2ludCBTdXJnIEFtPC9zZWNvbmRhcnkt
dGl0bGU+PC90aXRsZXM+PHBlcmlvZGljYWw+PGZ1bGwtdGl0bGU+SiBCb25lIEpvaW50IFN1cmcg
QW08L2Z1bGwtdGl0bGU+PC9wZXJpb2RpY2FsPjxwYWdlcz42ODMtOTI8L3BhZ2VzPjx2b2x1bWU+
Nzg8L3ZvbHVtZT48bnVtYmVyPjU8L251bWJlcj48ZWRpdGlvbj4xOTk2LzA1LzAxPC9lZGl0aW9u
PjxrZXl3b3Jkcz48a2V5d29yZD5BY2V0YWJ1bHVtL3JhZGlvZ3JhcGh5LypzdXJnZXJ5PC9rZXl3
b3JkPjxrZXl3b3JkPkFkdWx0PC9rZXl3b3JkPjxrZXl3b3JkPkhpcCBEaXNsb2NhdGlvbiwgQ29u
Z2VuaXRhbC9jbGFzc2lmaWNhdGlvbi9yYWRpb2dyYXBoeS8qc3VyZ2VyeTwva2V5d29yZD48a2V5
d29yZD4qSGlwIFByb3N0aGVzaXM8L2tleXdvcmQ+PGtleXdvcmQ+SHVtYW5zPC9rZXl3b3JkPjxr
ZXl3b3JkPlRyZWF0bWVudCBPdXRjb21lPC9rZXl3b3JkPjwva2V5d29yZHM+PGRhdGVzPjx5ZWFy
PjE5OTY8L3llYXI+PHB1Yi1kYXRlcz48ZGF0ZT5NYXk8L2RhdGU+PC9wdWItZGF0ZXM+PC9kYXRl
cz48aXNibj4wMDIxLTkzNTUgKFByaW50KTwvaXNibj48YWNjZXNzaW9uLW51bT44NjQyMDI0PC9h
Y2Nlc3Npb24tbnVtPjx1cmxzPjxyZWxhdGVkLXVybHM+PHVybD5odHRwOi8vd3d3Lm5jYmkubmxt
Lm5paC5nb3YvZW50cmV6L3F1ZXJ5LmZjZ2k/Y21kPVJldHJpZXZlJmFtcDtkYj1QdWJNZWQmYW1w
O2RvcHQ9Q2l0YXRpb24mYW1wO2xpc3RfdWlkcz04NjQyMDI0PC91cmw+PC9yZWxhdGVkLXVybHM+
PC91cmxzPjxsYW5ndWFnZT5lbmc8L2xhbmd1YWdlPjwvcmVjb3JkPjwvQ2l0ZT48Q2l0ZT48QXV0
aG9yPkhhcnRvZmlsYWtpZGlzPC9BdXRob3I+PFllYXI+MjAwNDwvWWVhcj48UmVjTnVtPjQ8L1Jl
Y051bT48cmVjb3JkPjxyZWMtbnVtYmVyPjQ8L3JlYy1udW1iZXI+PGZvcmVpZ24ta2V5cz48a2V5
IGFwcD0iRU4iIGRiLWlkPSIwcHBwZDByZTZwZGVmc2Vmd2VycGFlNTR0MHc1c3MydHB0YXYiPjQ8
L2tleT48L2ZvcmVpZ24ta2V5cz48cmVmLXR5cGUgbmFtZT0iRWxlY3Ryb25pYyBBcnRpY2xlIj40
MzwvcmVmLXR5cGU+PGNvbnRyaWJ1dG9ycz48YXV0aG9ycz48YXV0aG9yPkhhcnRvZmlsYWtpZGlz
LCBHLjwvYXV0aG9yPjwvYXV0aG9ycz48L2NvbnRyaWJ1dG9ycz48dGl0bGVzPjx0aXRsZT5EZXZl
bG9wbWVudGFsIGR5c3BsYXNpYSBvZiB0aGUgaGlwOiBBbiB1bnN1aXRhYmxlIHRlcm0uPC90aXRs
ZT48c2Vjb25kYXJ5LXRpdGxlPkogQm9uZSBKb2ludCBTdXJnPC9zZWNvbmRhcnktdGl0bGU+PHRl
cnRpYXJ5LXRpdGxlPnd3dy5lamJqcy5vcmcvY2dpL2VsZXR0ZXJzPC90ZXJ0aWFyeS10aXRsZT48
L3RpdGxlcz48cGVyaW9kaWNhbD48ZnVsbC10aXRsZT5KIEJvbmUgSm9pbnQgU3VyZzwvZnVsbC10
aXRsZT48L3BlcmlvZGljYWw+PHNlY3Rpb24+MjAwNDwvc2VjdGlvbj48ZGF0ZXM+PHllYXI+MjAw
NDwveWVhcj48L2RhdGVzPjx1cmxzPjwvdXJscz48L3JlY29yZD48L0NpdGU+PENpdGU+PEF1dGhv
cj5ZaWFubmFrb3BvdWxvczwvQXV0aG9yPjxZZWFyPjIwMDk8L1llYXI+PFJlY051bT4xMTwvUmVj
TnVtPjxyZWNvcmQ+PHJlYy1udW1iZXI+MTE8L3JlYy1udW1iZXI+PGZvcmVpZ24ta2V5cz48a2V5
IGFwcD0iRU4iIGRiLWlkPSIwcHBwZDByZTZwZGVmc2Vmd2VycGFlNTR0MHc1c3MydHB0YXYiPjEx
PC9rZXk+PC9mb3JlaWduLWtleXM+PHJlZi10eXBlIG5hbWU9IkpvdXJuYWwgQXJ0aWNsZSI+MTc8
L3JlZi10eXBlPjxjb250cmlidXRvcnM+PGF1dGhvcnM+PGF1dGhvcj5ZaWFubmFrb3BvdWxvcywg
Qy4gSy48L2F1dGhvcj48YXV0aG9yPlhlbmFraXMsIFQuPC9hdXRob3I+PGF1dGhvcj5LYXJhY2hh
bGlvcywgVC48L2F1dGhvcj48YXV0aG9yPkJhYmlzLCBHLiBDLjwvYXV0aG9yPjxhdXRob3I+SGFy
dG9maWxha2lkaXMsIEcuPC9hdXRob3I+PC9hdXRob3JzPjwvY29udHJpYnV0b3JzPjxhdXRoLWFk
ZHJlc3M+Rmlyc3QgT3J0aG9wYWVkaWMgRGVwYXJ0bWVudCwgVW5pdmVyc2l0eSBvZiBBdGhlbnMg
TWVkaWNhbCBTY2hvb2wsIEF0aGVucywgR3JlZWNlLiBja3lAYXRoLmZvcnRobmV0LmdyPC9hdXRo
LWFkZHJlc3M+PHRpdGxlcz48dGl0bGU+UmVsaWFiaWxpdHkgYW5kIHZhbGlkaXR5IG9mIHRoZSBI
YXJ0b2ZpbGFraWRpcyBjbGFzc2lmaWNhdGlvbiBzeXN0ZW0gb2YgY29uZ2VuaXRhbCBoaXAgZGlz
ZWFzZSBpbiBhZHVsdHM8L3RpdGxlPjxzZWNvbmRhcnktdGl0bGU+SW50IE9ydGhvcDwvc2Vjb25k
YXJ5LXRpdGxlPjwvdGl0bGVzPjxwZXJpb2RpY2FsPjxmdWxsLXRpdGxlPkludCBPcnRob3A8L2Z1
bGwtdGl0bGU+PC9wZXJpb2RpY2FsPjxwYWdlcz4zNTMtODwvcGFnZXM+PHZvbHVtZT4zMzwvdm9s
dW1lPjxudW1iZXI+MjwvbnVtYmVyPjxlZGl0aW9uPjIwMDcvMTEvMDc8L2VkaXRpb24+PGtleXdv
cmRzPjxrZXl3b3JkPkFkdWx0PC9rZXl3b3JkPjxrZXl3b3JkPkFnZSBGYWN0b3JzPC9rZXl3b3Jk
PjxrZXl3b3JkPkNvaG9ydCBTdHVkaWVzPC9rZXl3b3JkPjxrZXl3b3JkPkZlbWFsZTwva2V5d29y
ZD48a2V5d29yZD5IaXAgRGlzbG9jYXRpb24sIENvbmdlbml0YWwvKmNsYXNzaWZpY2F0aW9uL2Vw
aWRlbWlvbG9neS9yYWRpb2dyYXBoeTwva2V5d29yZD48a2V5d29yZD5IdW1hbnM8L2tleXdvcmQ+
PGtleXdvcmQ+TWFsZTwva2V5d29yZD48a2V5d29yZD5PYnNlcnZlciBWYXJpYXRpb248L2tleXdv
cmQ+PGtleXdvcmQ+T3J0aG9wZWRpY3MvbWV0aG9kczwva2V5d29yZD48a2V5d29yZD5Qcm9iYWJp
bGl0eTwva2V5d29yZD48a2V5d29yZD5SZXByb2R1Y2liaWxpdHkgb2YgUmVzdWx0czwva2V5d29y
ZD48a2V5d29yZD5TZW5zaXRpdml0eSBhbmQgU3BlY2lmaWNpdHk8L2tleXdvcmQ+PGtleXdvcmQ+
U2V2ZXJpdHkgb2YgSWxsbmVzcyBJbmRleDwva2V5d29yZD48L2tleXdvcmRzPjxkYXRlcz48eWVh
cj4yMDA5PC95ZWFyPjxwdWItZGF0ZXM+PGRhdGU+QXByPC9kYXRlPjwvcHViLWRhdGVzPjwvZGF0
ZXM+PGlzYm4+MTQzMi01MTk1IChFbGVjdHJvbmljKSYjeEQ7MDM0MS0yNjk1IChMaW5raW5nKTwv
aXNibj48YWNjZXNzaW9uLW51bT4xNzk4NTEzMDwvYWNjZXNzaW9uLW51bT48dXJscz48cmVsYXRl
ZC11cmxzPjx1cmw+aHR0cDovL3d3dy5uY2JpLm5sbS5uaWguZ292L2VudHJlei9xdWVyeS5mY2dp
P2NtZD1SZXRyaWV2ZSZhbXA7ZGI9UHViTWVkJmFtcDtkb3B0PUNpdGF0aW9uJmFtcDtsaXN0X3Vp
ZHM9MTc5ODUxMzA8L3VybD48L3JlbGF0ZWQtdXJscz48L3VybHM+PGN1c3RvbTI+Mjg5OTA1MDwv
Y3VzdG9tMj48ZWxlY3Ryb25pYy1yZXNvdXJjZS1udW0+MTAuMTAwNy9zMDAyNjQtMDA3LTA0NzIt
MDwvZWxlY3Ryb25pYy1yZXNvdXJjZS1udW0+PGxhbmd1YWdlPmVuZzwvbGFuZ3VhZ2U+PC9yZWNv
cmQ+PC9DaXRlPjxDaXRlPjxBdXRob3I+WWlhbm5ha29wb3Vsb3M8L0F1dGhvcj48WWVhcj4yMDA4
PC9ZZWFyPjxSZWNOdW0+MTI8L1JlY051bT48cmVjb3JkPjxyZWMtbnVtYmVyPjEyPC9yZWMtbnVt
YmVyPjxmb3JlaWduLWtleXM+PGtleSBhcHA9IkVOIiBkYi1pZD0iMHBwcGQwcmU2cGRlZnNlZndl
cnBhZTU0dDB3NXNzMnRwdGF2Ij4xMjwva2V5PjwvZm9yZWlnbi1rZXlzPjxyZWYtdHlwZSBuYW1l
PSJKb3VybmFsIEFydGljbGUiPjE3PC9yZWYtdHlwZT48Y29udHJpYnV0b3JzPjxhdXRob3JzPjxh
dXRob3I+WWlhbm5ha29wb3Vsb3MsIEMuIEsuPC9hdXRob3I+PGF1dGhvcj5DaG91Z2xlLCBBLjwv
YXV0aG9yPjxhdXRob3I+RXNrZWxpbmVuLCBBLjwvYXV0aG9yPjxhdXRob3I+SG9kZ2tpbnNvbiwg
Si4gUC48L2F1dGhvcj48YXV0aG9yPkhhcnRvZmlsYWtpZGlzLCBHLjwvYXV0aG9yPjwvYXV0aG9y
cz48L2NvbnRyaWJ1dG9ycz48YXV0aC1hZGRyZXNzPk5pa2lzIDIsIDE0NTYxIEF0aGVucywgR3Jl
ZWNlLiBja3lAYXRoLmZvcnRobmV0LmdyPC9hdXRoLWFkZHJlc3M+PHRpdGxlcz48dGl0bGU+SW50
ZXItIGFuZCBpbnRyYS1vYnNlcnZlciB2YXJpYWJpbGl0eSBvZiB0aGUgQ3Jvd2UgYW5kIEhhcnRv
ZmlsYWtpZGlzIGNsYXNzaWZpY2F0aW9uIHN5c3RlbXMgZm9yIGNvbmdlbml0YWwgaGlwIGRpc2Vh
c2UgaW4gYWR1bHRzPC90aXRsZT48c2Vjb25kYXJ5LXRpdGxlPkogQm9uZSBKb2ludCBTdXJnIEJy
PC9zZWNvbmRhcnktdGl0bGU+PC90aXRsZXM+PHBlcmlvZGljYWw+PGZ1bGwtdGl0bGU+SiBCb25l
IEpvaW50IFN1cmcgQnI8L2Z1bGwtdGl0bGU+PC9wZXJpb2RpY2FsPjxwYWdlcz41NzktODM8L3Bh
Z2VzPjx2b2x1bWU+OTA8L3ZvbHVtZT48bnVtYmVyPjU8L251bWJlcj48ZWRpdGlvbj4yMDA4LzA1
LzAzPC9lZGl0aW9uPjxrZXl3b3Jkcz48a2V5d29yZD5BZHVsdDwva2V5d29yZD48a2V5d29yZD5I
aXAgRGlzbG9jYXRpb24sIENvbmdlbml0YWwvKmNsYXNzaWZpY2F0aW9uL3JhZGlvZ3JhcGh5PC9r
ZXl3b3JkPjxrZXl3b3JkPkh1bWFuczwva2V5d29yZD48a2V5d29yZD5PYnNlcnZlciBWYXJpYXRp
b248L2tleXdvcmQ+PGtleXdvcmQ+UmVwcm9kdWNpYmlsaXR5IG9mIFJlc3VsdHM8L2tleXdvcmQ+
PGtleXdvcmQ+U2Vuc2l0aXZpdHkgYW5kIFNwZWNpZmljaXR5PC9rZXl3b3JkPjxrZXl3b3JkPipT
ZXZlcml0eSBvZiBJbGxuZXNzIEluZGV4PC9rZXl3b3JkPjwva2V5d29yZHM+PGRhdGVzPjx5ZWFy
PjIwMDg8L3llYXI+PHB1Yi1kYXRlcz48ZGF0ZT5NYXk8L2RhdGU+PC9wdWItZGF0ZXM+PC9kYXRl
cz48aXNibj4wMzAxLTYyMFggKFByaW50KSYjeEQ7MDMwMS02MjBYIChMaW5raW5nKTwvaXNibj48
YWNjZXNzaW9uLW51bT4xODQ1MDYyMjwvYWNjZXNzaW9uLW51bT48dXJscz48cmVsYXRlZC11cmxz
Pjx1cmw+aHR0cDovL3d3dy5uY2JpLm5sbS5uaWguZ292L2VudHJlei9xdWVyeS5mY2dpP2NtZD1S
ZXRyaWV2ZSZhbXA7ZGI9UHViTWVkJmFtcDtkb3B0PUNpdGF0aW9uJmFtcDtsaXN0X3VpZHM9MTg0
NTA2MjI8L3VybD48L3JlbGF0ZWQtdXJscz48L3VybHM+PGVsZWN0cm9uaWMtcmVzb3VyY2UtbnVt
PjkwLUIvNS81NzkgW3BpaV0mI3hEOzEwLjEzMDIvMDMwMS02MjBYLjkwQjUuMTk3MjQ8L2VsZWN0
cm9uaWMtcmVzb3VyY2UtbnVtPjxsYW5ndWFnZT5lbmc8L2xhbmd1YWdlPjwvcmVjb3JkPjwvQ2l0
ZT48Q2l0ZT48QXV0aG9yPkhhcnRvZmlsYWtpZGlzPC9BdXRob3I+PFllYXI+MjAwODwvWWVhcj48
UmVjTnVtPjEzPC9SZWNOdW0+PHJlY29yZD48cmVjLW51bWJlcj4xMzwvcmVjLW51bWJlcj48Zm9y
ZWlnbi1rZXlzPjxrZXkgYXBwPSJFTiIgZGItaWQ9IjBwcHBkMHJlNnBkZWZzZWZ3ZXJwYWU1NHQw
dzVzczJ0cHRhdiI+MTM8L2tleT48L2ZvcmVpZ24ta2V5cz48cmVmLXR5cGUgbmFtZT0iSm91cm5h
bCBBcnRpY2xlIj4xNzwvcmVmLXR5cGU+PGNvbnRyaWJ1dG9ycz48YXV0aG9ycz48YXV0aG9yPkhh
cnRvZmlsYWtpZGlzLCBHLjwvYXV0aG9yPjxhdXRob3I+WWlhbm5ha29wb3Vsb3MsIEMuIEsuPC9h
dXRob3I+PGF1dGhvcj5CYWJpcywgRy4gQy48L2F1dGhvcj48L2F1dGhvcnM+PC9jb250cmlidXRv
cnM+PGF1dGgtYWRkcmVzcz5EZXBhcnRtZW50IG9mIE9ydGhvcGFlZGljcywgVW5pdmVyc2l0eSBv
ZiBBdGhlbnMgTWVkaWNhbCBTY2hvb2wsIEJ5emFudGlvdSAyLCBBdGhlbnMsIE5lYSBTbXlybmks
IDE3MTIxLCBHcmVlY2UuPC9hdXRoLWFkZHJlc3M+PHRpdGxlcz48dGl0bGU+VGhlIG1vcnBob2xv
Z2ljIHZhcmlhdGlvbnMgb2YgbG93IGFuZCBoaWdoIGhpcCBkaXNsb2NhdGlvbjwvdGl0bGU+PHNl
Y29uZGFyeS10aXRsZT5DbGluIE9ydGhvcCBSZWxhdCBSZXM8L3NlY29uZGFyeS10aXRsZT48L3Rp
dGxlcz48cGVyaW9kaWNhbD48ZnVsbC10aXRsZT5DbGluIE9ydGhvcCBSZWxhdCBSZXM8L2Z1bGwt
dGl0bGU+PC9wZXJpb2RpY2FsPjxwYWdlcz44MjAtNDwvcGFnZXM+PHZvbHVtZT40NjY8L3ZvbHVt
ZT48bnVtYmVyPjQ8L251bWJlcj48ZWRpdGlvbj4yMDA4LzAyLzIyPC9lZGl0aW9uPjxrZXl3b3Jk
cz48a2V5d29yZD5BY2V0YWJ1bHVtLypwYXRob2xvZ3kvcmFkaW9ncmFwaHk8L2tleXdvcmQ+PGtl
eXdvcmQ+QWR1bHQ8L2tleXdvcmQ+PGtleXdvcmQ+QWdlZDwva2V5d29yZD48a2V5d29yZD5BcnRo
cm9ncmFwaHkvbWV0aG9kczwva2V5d29yZD48a2V5d29yZD5GZW11ciBIZWFkLypwYXRob2xvZ3kv
cmFkaW9ncmFwaHk8L2tleXdvcmQ+PGtleXdvcmQ+SGlwIERpc2xvY2F0aW9uLCBDb25nZW5pdGFs
L2NsYXNzaWZpY2F0aW9uLypwYXRob2xvZ3kvcmFkaW9ncmFwaHk8L2tleXdvcmQ+PGtleXdvcmQ+
SGlwIEpvaW50LypwYXRob2xvZ3kvcmFkaW9ncmFwaHk8L2tleXdvcmQ+PGtleXdvcmQ+SHVtYW5z
PC9rZXl3b3JkPjxrZXl3b3JkPkltYWdpbmcsIFRocmVlLURpbWVuc2lvbmFsPC9rZXl3b3JkPjxr
ZXl3b3JkPk1pZGRsZSBBZ2VkPC9rZXl3b3JkPjxrZXl3b3JkPk9ic2VydmVyIFZhcmlhdGlvbjwv
a2V5d29yZD48a2V5d29yZD5SYWRpb2dyYXBoaWMgSW1hZ2UgSW50ZXJwcmV0YXRpb24sIENvbXB1
dGVyLUFzc2lzdGVkPC9rZXl3b3JkPjxrZXl3b3JkPlJlcHJvZHVjaWJpbGl0eSBvZiBSZXN1bHRz
PC9rZXl3b3JkPjxrZXl3b3JkPlJldHJvc3BlY3RpdmUgU3R1ZGllczwva2V5d29yZD48a2V5d29y
ZD5Ub21vZ3JhcGh5LCBYLVJheSBDb21wdXRlZDwva2V5d29yZD48L2tleXdvcmRzPjxkYXRlcz48
eWVhcj4yMDA4PC95ZWFyPjxwdWItZGF0ZXM+PGRhdGU+QXByPC9kYXRlPjwvcHViLWRhdGVzPjwv
ZGF0ZXM+PGlzYm4+MDAwOS05MjFYIChQcmludCkmI3hEOzAwMDktOTIxWCAoTGlua2luZyk8L2lz
Ym4+PGFjY2Vzc2lvbi1udW0+MTgyODg1NTI8L2FjY2Vzc2lvbi1udW0+PHVybHM+PHJlbGF0ZWQt
dXJscz48dXJsPmh0dHA6Ly93d3cubmNiaS5ubG0ubmloLmdvdi9lbnRyZXovcXVlcnkuZmNnaT9j
bWQ9UmV0cmlldmUmYW1wO2RiPVB1Yk1lZCZhbXA7ZG9wdD1DaXRhdGlvbiZhbXA7bGlzdF91aWRz
PTE4Mjg4NTUyPC91cmw+PC9yZWxhdGVkLXVybHM+PC91cmxzPjxjdXN0b20yPjI1MDQ2Njc8L2N1
c3RvbTI+PGVsZWN0cm9uaWMtcmVzb3VyY2UtbnVtPjEwLjEwMDcvczExOTk5LTAwOC0wMTMxLTk8
L2VsZWN0cm9uaWMtcmVzb3VyY2UtbnVtPjxsYW5ndWFnZT5lbmc8L2xhbmd1YWdlPjwvcmVjb3Jk
PjwvQ2l0ZT48Q2l0ZT48QXV0aG9yPkhhcnRvZmlsYWtpZGlzPC9BdXRob3I+PFllYXI+MjAwOTwv
WWVhcj48UmVjTnVtPjE0PC9SZWNOdW0+PHJlY29yZD48cmVjLW51bWJlcj4xNDwvcmVjLW51bWJl
cj48Zm9yZWlnbi1rZXlzPjxrZXkgYXBwPSJFTiIgZGItaWQ9IjBwcHBkMHJlNnBkZWZzZWZ3ZXJw
YWU1NHQwdzVzczJ0cHRhdiI+MTQ8L2tleT48L2ZvcmVpZ24ta2V5cz48cmVmLXR5cGUgbmFtZT0i
Sm91cm5hbCBBcnRpY2xlIj4xNzwvcmVmLXR5cGU+PGNvbnRyaWJ1dG9ycz48YXV0aG9ycz48YXV0
aG9yPkhhcnRvZmlsYWtpZGlzLCBHLjwvYXV0aG9yPjxhdXRob3I+QmFiaXMsIEcuIEMuPC9hdXRo
b3I+PC9hdXRob3JzPjwvY29udHJpYnV0b3JzPjx0aXRsZXM+PHRpdGxlPkNvbmdlbml0YWwgZGlz
ZWFzZSBvZiB0aGUgaGlwPC90aXRsZT48c2Vjb25kYXJ5LXRpdGxlPkNsaW4gT3J0aG9wIFJlbGF0
IFJlczwvc2Vjb25kYXJ5LXRpdGxlPjwvdGl0bGVzPjxwZXJpb2RpY2FsPjxmdWxsLXRpdGxlPkNs
aW4gT3J0aG9wIFJlbGF0IFJlczwvZnVsbC10aXRsZT48L3BlcmlvZGljYWw+PHBhZ2VzPjU3OC05
OyBkaXNjdXNzaW9uIDU4MC0xPC9wYWdlcz48dm9sdW1lPjQ2Nzwvdm9sdW1lPjxudW1iZXI+Mjwv
bnVtYmVyPjxlZGl0aW9uPjIwMDgvMTEvMjY8L2VkaXRpb24+PGtleXdvcmRzPjxrZXl3b3JkPipI
aXAgRGlzbG9jYXRpb24sIENvbmdlbml0YWwvY2xhc3NpZmljYXRpb248L2tleXdvcmQ+PGtleXdv
cmQ+SHVtYW5zPC9rZXl3b3JkPjxrZXl3b3JkPipUZXJtaW5vbG9neSBhcyBUb3BpYzwva2V5d29y
ZD48L2tleXdvcmRzPjxkYXRlcz48eWVhcj4yMDA5PC95ZWFyPjxwdWItZGF0ZXM+PGRhdGU+RmVi
PC9kYXRlPjwvcHViLWRhdGVzPjwvZGF0ZXM+PGlzYm4+MTUyOC0xMTMyIChFbGVjdHJvbmljKSYj
eEQ7MDAwOS05MjFYIChMaW5raW5nKTwvaXNibj48YWNjZXNzaW9uLW51bT4xOTAzMDk0MDwvYWNj
ZXNzaW9uLW51bT48dXJscz48cmVsYXRlZC11cmxzPjx1cmw+aHR0cDovL3d3dy5uY2JpLm5sbS5u
aWguZ292L2VudHJlei9xdWVyeS5mY2dpP2NtZD1SZXRyaWV2ZSZhbXA7ZGI9UHViTWVkJmFtcDtk
b3B0PUNpdGF0aW9uJmFtcDtsaXN0X3VpZHM9MTkwMzA5NDA8L3VybD48L3JlbGF0ZWQtdXJscz48
L3VybHM+PGN1c3RvbTI+MjYyODUwOTwvY3VzdG9tMj48ZWxlY3Ryb25pYy1yZXNvdXJjZS1udW0+
MTAuMTAwNy9zMTE5OTktMDA4LTA2MjktMTwvZWxlY3Ryb25pYy1yZXNvdXJjZS1udW0+PGxhbmd1
YWdlPmVuZzwvbGFuZ3VhZ2U+PC9yZWNvcmQ+PC9DaXRlPjxDaXRlPjxBdXRob3I+S2FyYWNoYWxp
b3M8L0F1dGhvcj48WWVhcj4yMDEwPC9ZZWFyPjxSZWNOdW0+MTU8L1JlY051bT48cmVjb3JkPjxy
ZWMtbnVtYmVyPjE1PC9yZWMtbnVtYmVyPjxmb3JlaWduLWtleXM+PGtleSBhcHA9IkVOIiBkYi1p
ZD0iMHBwcGQwcmU2cGRlZnNlZndlcnBhZTU0dDB3NXNzMnRwdGF2Ij4xNTwva2V5PjwvZm9yZWln
bi1rZXlzPjxyZWYtdHlwZSBuYW1lPSJKb3VybmFsIEFydGljbGUiPjE3PC9yZWYtdHlwZT48Y29u
dHJpYnV0b3JzPjxhdXRob3JzPjxhdXRob3I+S2FyYWNoYWxpb3MsIFQuPC9hdXRob3I+PGF1dGhv
cj5IYXJ0b2ZpbGFraWRpcywgRy48L2F1dGhvcj48L2F1dGhvcnM+PC9jb250cmlidXRvcnM+PGF1
dGgtYWRkcmVzcz5PcnRob3BhZWRpYyBEZXBhcnRtZW50IEZhY3VsdHkgb2YgTWVkaWNpbmUsIFNj
aG9vbCBvZiBIZWFsdGggU2NpZW5jZXMsIFVuaXZlcnNpdHkgb2YgVGhlc3NhbGlhLCBMYXJpc3Nh
IDQxMTEwLCBHcmVlY2UuIGthckBtZWQudXRoLmdyPC9hdXRoLWFkZHJlc3M+PHRpdGxlcz48dGl0
bGU+Q29uZ2VuaXRhbCBoaXAgZGlzZWFzZSBpbiBhZHVsdHM6IHRlcm1pbm9sb2d5LCBjbGFzc2lm
aWNhdGlvbiwgcHJlLW9wZXJhdGl2ZSBwbGFubmluZyBhbmQgbWFuYWdlbWVudDwvdGl0bGU+PHNl
Y29uZGFyeS10aXRsZT5KIEJvbmUgSm9pbnQgU3VyZyBCcjwvc2Vjb25kYXJ5LXRpdGxlPjwvdGl0
bGVzPjxwZXJpb2RpY2FsPjxmdWxsLXRpdGxlPkogQm9uZSBKb2ludCBTdXJnIEJyPC9mdWxsLXRp
dGxlPjwvcGVyaW9kaWNhbD48cGFnZXM+OTE0LTIxPC9wYWdlcz48dm9sdW1lPjkyPC92b2x1bWU+
PG51bWJlcj43PC9udW1iZXI+PGVkaXRpb24+MjAxMC8wNy8wMzwvZWRpdGlvbj48a2V5d29yZHM+
PGtleXdvcmQ+QWR1bHQ8L2tleXdvcmQ+PGtleXdvcmQ+QXJ0aHJvcGxhc3R5LCBSZXBsYWNlbWVu
dCwgSGlwL21ldGhvZHM8L2tleXdvcmQ+PGtleXdvcmQ+SGlwIERpc2xvY2F0aW9uLCBDb25nZW5p
dGFsL2NsYXNzaWZpY2F0aW9uL3JhZGlvZ3JhcGh5LypzdXJnZXJ5PC9rZXl3b3JkPjxrZXl3b3Jk
Pkh1bWFuczwva2V5d29yZD48a2V5d29yZD5QcmVvcGVyYXRpdmUgQ2FyZS9tZXRob2RzPC9rZXl3
b3JkPjxrZXl3b3JkPlRlcm1pbm9sb2d5IGFzIFRvcGljPC9rZXl3b3JkPjxrZXl3b3JkPlRvbW9n
cmFwaHksIFgtUmF5IENvbXB1dGVkPC9rZXl3b3JkPjxrZXl3b3JkPlRyZWF0bWVudCBPdXRjb21l
PC9rZXl3b3JkPjwva2V5d29yZHM+PGRhdGVzPjx5ZWFyPjIwMTA8L3llYXI+PHB1Yi1kYXRlcz48
ZGF0ZT5KdWw8L2RhdGU+PC9wdWItZGF0ZXM+PC9kYXRlcz48aXNibj4wMzAxLTYyMFggKFByaW50
KSYjeEQ7MDMwMS02MjBYIChMaW5raW5nKTwvaXNibj48YWNjZXNzaW9uLW51bT4yMDU5NTEwNzwv
YWNjZXNzaW9uLW51bT48dXJscz48cmVsYXRlZC11cmxzPjx1cmw+aHR0cDovL3d3dy5uY2JpLm5s
bS5uaWguZ292L2VudHJlei9xdWVyeS5mY2dpP2NtZD1SZXRyaWV2ZSZhbXA7ZGI9UHViTWVkJmFt
cDtkb3B0PUNpdGF0aW9uJmFtcDtsaXN0X3VpZHM9MjA1OTUxMDc8L3VybD48L3JlbGF0ZWQtdXJs
cz48L3VybHM+PGVsZWN0cm9uaWMtcmVzb3VyY2UtbnVtPjkyLUIvNy85MTQgW3BpaV0mI3hEOzEw
LjEzMDIvMDMwMS02MjBYLjkyQjcuMjQxMTQ8L2VsZWN0cm9uaWMtcmVzb3VyY2UtbnVtPjxsYW5n
dWFnZT5lbmc8L2xhbmd1YWdlPjwvcmVjb3JkPjwvQ2l0ZT48Q2l0ZT48QXV0aG9yPkthcmFjaGFs
aW9zPC9BdXRob3I+PFllYXI+MjAxNjwvWWVhcj48UmVjTnVtPjE2PC9SZWNOdW0+PHJlY29yZD48
cmVjLW51bWJlcj4xNjwvcmVjLW51bWJlcj48Zm9yZWlnbi1rZXlzPjxrZXkgYXBwPSJFTiIgZGIt
aWQ9IjBwcHBkMHJlNnBkZWZzZWZ3ZXJwYWU1NHQwdzVzczJ0cHRhdiI+MTY8L2tleT48L2ZvcmVp
Z24ta2V5cz48cmVmLXR5cGUgbmFtZT0iSm91cm5hbCBBcnRpY2xlIj4xNzwvcmVmLXR5cGU+PGNv
bnRyaWJ1dG9ycz48YXV0aG9ycz48YXV0aG9yPkthcmFjaGFsaW9zLCBUaC48L2F1dGhvcj48YXV0
aG9yPkxhbXByb3BvdWxvdS1BZGFtaWRvdSwgSy48L2F1dGhvcj48YXV0aG9yPkhhcnRvZmlsYWtp
ZGlzLCBHLjwvYXV0aG9yPjwvYXV0aG9ycz48L2NvbnRyaWJ1dG9ycz48dGl0bGVzPjx0aXRsZT5B
biBhdHRlbXB0IHRvIHRocm93IGxpZ2h0IG9uIGNvbmdlbml0YWwgaGlwIGRpc2Vhc2XigJkgdGVy
bWlub2xvZ3kgYW5kIGFudGljaXBhdGlvbiBvZiBjbGluaWNhbCBvdXRjb21lcyB3aGVuIHRyZWF0
ZWQgd2l0aCB0b3RhbCBoaXAgcmVwbGFjZW1lbnQuPC90aXRsZT48c2Vjb25kYXJ5LXRpdGxlPkhp
cCBJbnRlcm5hdGlvbmFsPC9zZWNvbmRhcnktdGl0bGU+PC90aXRsZXM+PHBlcmlvZGljYWw+PGZ1
bGwtdGl0bGU+SGlwIEludGVybmF0aW9uYWw8L2Z1bGwtdGl0bGU+PC9wZXJpb2RpY2FsPjxwYWdl
cz5FcHViIEFoZWFkIG9mIFByaW50PC9wYWdlcz48ZGF0ZXM+PHllYXI+MjAxNjwveWVhcj48L2Rh
dGVzPjx1cmxzPjwvdXJscz48L3JlY29yZD48L0NpdGU+PC9FbmROb3RlPn==
</w:fldData>
        </w:fldChar>
      </w:r>
      <w:r w:rsidR="00653F69" w:rsidRPr="00781FB9">
        <w:rPr>
          <w:rFonts w:ascii="Book Antiqua" w:hAnsi="Book Antiqua"/>
          <w:lang w:val="en-GB"/>
        </w:rPr>
        <w:instrText xml:space="preserve"> ADDIN EN.CITE.DATA </w:instrText>
      </w:r>
      <w:r w:rsidR="00331C2D" w:rsidRPr="00781FB9">
        <w:rPr>
          <w:rFonts w:ascii="Book Antiqua" w:hAnsi="Book Antiqua"/>
          <w:lang w:val="en-GB"/>
        </w:rPr>
      </w:r>
      <w:r w:rsidR="00331C2D" w:rsidRPr="00781FB9">
        <w:rPr>
          <w:rFonts w:ascii="Book Antiqua" w:hAnsi="Book Antiqua"/>
          <w:lang w:val="en-GB"/>
        </w:rPr>
        <w:fldChar w:fldCharType="end"/>
      </w:r>
      <w:r w:rsidR="00331C2D" w:rsidRPr="00781FB9">
        <w:rPr>
          <w:rFonts w:ascii="Book Antiqua" w:hAnsi="Book Antiqua"/>
          <w:lang w:val="en-GB"/>
        </w:rPr>
      </w:r>
      <w:r w:rsidR="00331C2D" w:rsidRPr="00781FB9">
        <w:rPr>
          <w:rFonts w:ascii="Book Antiqua" w:hAnsi="Book Antiqua"/>
          <w:lang w:val="en-GB"/>
        </w:rPr>
        <w:fldChar w:fldCharType="separate"/>
      </w:r>
      <w:r w:rsidR="00653F69" w:rsidRPr="00781FB9">
        <w:rPr>
          <w:rFonts w:ascii="Book Antiqua" w:hAnsi="Book Antiqua"/>
          <w:noProof/>
          <w:vertAlign w:val="superscript"/>
          <w:lang w:val="en-GB"/>
        </w:rPr>
        <w:t>[1-10]</w:t>
      </w:r>
      <w:r w:rsidR="00331C2D" w:rsidRPr="00781FB9">
        <w:rPr>
          <w:rFonts w:ascii="Book Antiqua" w:hAnsi="Book Antiqua"/>
          <w:lang w:val="en-GB"/>
        </w:rPr>
        <w:fldChar w:fldCharType="end"/>
      </w:r>
      <w:r w:rsidR="00653F69" w:rsidRPr="00781FB9">
        <w:rPr>
          <w:rFonts w:ascii="Book Antiqua" w:hAnsi="Book Antiqua"/>
          <w:lang w:val="en-GB"/>
        </w:rPr>
        <w:t>.</w:t>
      </w:r>
    </w:p>
    <w:p w:rsidR="00133054" w:rsidRPr="00781FB9" w:rsidRDefault="00133054" w:rsidP="00343817">
      <w:pPr>
        <w:widowControl w:val="0"/>
        <w:adjustRightInd w:val="0"/>
        <w:snapToGrid w:val="0"/>
        <w:spacing w:line="360" w:lineRule="auto"/>
        <w:jc w:val="both"/>
        <w:rPr>
          <w:rFonts w:ascii="Book Antiqua" w:hAnsi="Book Antiqua"/>
          <w:b/>
          <w:lang w:val="en-GB"/>
        </w:rPr>
      </w:pPr>
    </w:p>
    <w:p w:rsidR="00133054" w:rsidRPr="00781FB9" w:rsidRDefault="00133054" w:rsidP="00343817">
      <w:pPr>
        <w:widowControl w:val="0"/>
        <w:adjustRightInd w:val="0"/>
        <w:snapToGrid w:val="0"/>
        <w:spacing w:line="360" w:lineRule="auto"/>
        <w:jc w:val="both"/>
        <w:rPr>
          <w:rFonts w:ascii="Book Antiqua" w:hAnsi="Book Antiqua"/>
          <w:b/>
          <w:i/>
          <w:lang w:val="en-GB"/>
        </w:rPr>
      </w:pPr>
      <w:r w:rsidRPr="00781FB9">
        <w:rPr>
          <w:rFonts w:ascii="Book Antiqua" w:hAnsi="Book Antiqua"/>
          <w:b/>
          <w:i/>
          <w:lang w:val="en-GB"/>
        </w:rPr>
        <w:t>Lesson 2</w:t>
      </w:r>
    </w:p>
    <w:p w:rsidR="00133054" w:rsidRPr="00781FB9" w:rsidRDefault="00133054" w:rsidP="00343817">
      <w:pPr>
        <w:widowControl w:val="0"/>
        <w:adjustRightInd w:val="0"/>
        <w:snapToGrid w:val="0"/>
        <w:spacing w:line="360" w:lineRule="auto"/>
        <w:jc w:val="both"/>
        <w:rPr>
          <w:rFonts w:ascii="Book Antiqua" w:hAnsi="Book Antiqua"/>
          <w:lang w:val="en-GB"/>
        </w:rPr>
      </w:pPr>
      <w:r w:rsidRPr="00781FB9">
        <w:rPr>
          <w:rFonts w:ascii="Book Antiqua" w:hAnsi="Book Antiqua"/>
          <w:lang w:val="en-GB"/>
        </w:rPr>
        <w:t xml:space="preserve">The second lesson learned was that knowledge of the natural history of CHD facilitates the </w:t>
      </w:r>
      <w:r w:rsidR="00646777" w:rsidRPr="00781FB9">
        <w:rPr>
          <w:rFonts w:ascii="Book Antiqua" w:hAnsi="Book Antiqua"/>
          <w:lang w:val="en-GB"/>
        </w:rPr>
        <w:t xml:space="preserve">comprehension </w:t>
      </w:r>
      <w:r w:rsidRPr="00781FB9">
        <w:rPr>
          <w:rFonts w:ascii="Book Antiqua" w:hAnsi="Book Antiqua"/>
          <w:lang w:val="en-GB"/>
        </w:rPr>
        <w:t xml:space="preserve">of the potential development and progress of the disease, which differs among the three types. It can lead to a better understanding of the anatomical abnormalities found in the different types, and thus facilitates preoperative planning and choice of the most appropriate therapeutic measures for adult patients. </w:t>
      </w:r>
      <w:r w:rsidR="0022365D" w:rsidRPr="00781FB9">
        <w:rPr>
          <w:rFonts w:ascii="Book Antiqua" w:hAnsi="Book Antiqua"/>
          <w:lang w:val="en-GB"/>
        </w:rPr>
        <w:t>In our country</w:t>
      </w:r>
      <w:r w:rsidR="00842B03" w:rsidRPr="00781FB9">
        <w:rPr>
          <w:rFonts w:ascii="Book Antiqua" w:hAnsi="Book Antiqua"/>
          <w:lang w:val="en-GB"/>
        </w:rPr>
        <w:t>,</w:t>
      </w:r>
      <w:r w:rsidR="0022365D" w:rsidRPr="00781FB9">
        <w:rPr>
          <w:rFonts w:ascii="Book Antiqua" w:hAnsi="Book Antiqua"/>
          <w:lang w:val="en-GB"/>
        </w:rPr>
        <w:t xml:space="preserve"> before the introduction of screening systems, </w:t>
      </w:r>
      <w:r w:rsidR="0022365D" w:rsidRPr="00781FB9">
        <w:rPr>
          <w:rFonts w:ascii="Book Antiqua" w:hAnsi="Book Antiqua" w:cs="Lucida Grande"/>
          <w:lang w:val="en-GB"/>
        </w:rPr>
        <w:t>t</w:t>
      </w:r>
      <w:r w:rsidRPr="00781FB9">
        <w:rPr>
          <w:rFonts w:ascii="Book Antiqua" w:hAnsi="Book Antiqua"/>
          <w:lang w:val="en-GB"/>
        </w:rPr>
        <w:t xml:space="preserve">he majority of infant dysplastic hips remained undiagnosed until the onset of </w:t>
      </w:r>
      <w:r w:rsidRPr="00781FB9">
        <w:rPr>
          <w:rFonts w:ascii="Book Antiqua" w:hAnsi="Book Antiqua"/>
          <w:lang w:val="en-GB"/>
        </w:rPr>
        <w:lastRenderedPageBreak/>
        <w:t xml:space="preserve">symptoms, usually at the third decade of patient’s life. Degenerative changes progress slowly since that time, and usually THR can be postponed till the age of 45-50 years. </w:t>
      </w:r>
    </w:p>
    <w:p w:rsidR="00133054" w:rsidRPr="00781FB9" w:rsidRDefault="00133054" w:rsidP="00343817">
      <w:pPr>
        <w:widowControl w:val="0"/>
        <w:adjustRightInd w:val="0"/>
        <w:snapToGrid w:val="0"/>
        <w:spacing w:line="360" w:lineRule="auto"/>
        <w:ind w:firstLine="567"/>
        <w:jc w:val="both"/>
        <w:rPr>
          <w:rFonts w:ascii="Book Antiqua" w:hAnsi="Book Antiqua"/>
          <w:lang w:val="en-GB"/>
        </w:rPr>
      </w:pPr>
      <w:r w:rsidRPr="00781FB9">
        <w:rPr>
          <w:rFonts w:ascii="Book Antiqua" w:hAnsi="Book Antiqua"/>
          <w:lang w:val="en-GB"/>
        </w:rPr>
        <w:t xml:space="preserve">Patients with low dislocation who had received no previous treatment at infancy are limping since childhood, but pain starts later, usually at the age of 25-30 years. Degenerated changes develop within the false acetabulum and THR, in the majority of cases, becomes necessary earlier that in dysplastic hips. </w:t>
      </w:r>
    </w:p>
    <w:p w:rsidR="00133054" w:rsidRPr="00781FB9" w:rsidRDefault="00133054" w:rsidP="00343817">
      <w:pPr>
        <w:widowControl w:val="0"/>
        <w:adjustRightInd w:val="0"/>
        <w:snapToGrid w:val="0"/>
        <w:spacing w:line="360" w:lineRule="auto"/>
        <w:ind w:firstLine="567"/>
        <w:jc w:val="both"/>
        <w:rPr>
          <w:rFonts w:ascii="Book Antiqua" w:hAnsi="Book Antiqua"/>
          <w:lang w:val="en-GB"/>
        </w:rPr>
      </w:pPr>
      <w:r w:rsidRPr="00781FB9">
        <w:rPr>
          <w:rFonts w:ascii="Book Antiqua" w:hAnsi="Book Antiqua"/>
          <w:lang w:val="en-GB"/>
        </w:rPr>
        <w:t xml:space="preserve">Patients with high dislocation who had not been previously treated are also limping since early childhood. Limping is more severe in patients with unilateral involvement. Natural history depends on the presence or </w:t>
      </w:r>
      <w:r w:rsidR="00842B03" w:rsidRPr="00781FB9">
        <w:rPr>
          <w:rFonts w:ascii="Book Antiqua" w:hAnsi="Book Antiqua"/>
          <w:lang w:val="en-GB"/>
        </w:rPr>
        <w:t>absence</w:t>
      </w:r>
      <w:r w:rsidRPr="00781FB9">
        <w:rPr>
          <w:rFonts w:ascii="Book Antiqua" w:hAnsi="Book Antiqua"/>
          <w:lang w:val="en-GB"/>
        </w:rPr>
        <w:t xml:space="preserve"> of a false acetabulum. In patients with a false acetabulum, pain starts early, usually around 30 years of age, while in patients without a false acetabulum pain starts much later, around 40-45 years, </w:t>
      </w:r>
      <w:r w:rsidR="00A97244" w:rsidRPr="00781FB9">
        <w:rPr>
          <w:rFonts w:ascii="Book Antiqua" w:hAnsi="Book Antiqua"/>
          <w:lang w:val="en-GB"/>
        </w:rPr>
        <w:t>as a consequence</w:t>
      </w:r>
      <w:r w:rsidRPr="00781FB9">
        <w:rPr>
          <w:rFonts w:ascii="Book Antiqua" w:hAnsi="Book Antiqua"/>
          <w:lang w:val="en-GB"/>
        </w:rPr>
        <w:t xml:space="preserve"> </w:t>
      </w:r>
      <w:r w:rsidR="00A97244" w:rsidRPr="00781FB9">
        <w:rPr>
          <w:rFonts w:ascii="Book Antiqua" w:hAnsi="Book Antiqua"/>
          <w:lang w:val="en-GB"/>
        </w:rPr>
        <w:t>of</w:t>
      </w:r>
      <w:r w:rsidRPr="00781FB9">
        <w:rPr>
          <w:rFonts w:ascii="Book Antiqua" w:hAnsi="Book Antiqua"/>
          <w:lang w:val="en-GB"/>
        </w:rPr>
        <w:t xml:space="preserve"> muscle fatigue (Figure</w:t>
      </w:r>
      <w:r w:rsidR="00FA211A" w:rsidRPr="00781FB9">
        <w:rPr>
          <w:rFonts w:ascii="Book Antiqua" w:hAnsi="Book Antiqua"/>
          <w:lang w:val="en-GB" w:eastAsia="zh-CN"/>
        </w:rPr>
        <w:t>s</w:t>
      </w:r>
      <w:r w:rsidRPr="00781FB9">
        <w:rPr>
          <w:rFonts w:ascii="Book Antiqua" w:hAnsi="Book Antiqua"/>
          <w:lang w:val="en-GB"/>
        </w:rPr>
        <w:t xml:space="preserve"> 5-7). In unilateral involvement, the leg-length discrepancy ranged between 4</w:t>
      </w:r>
      <w:r w:rsidR="00006621" w:rsidRPr="00781FB9">
        <w:rPr>
          <w:rFonts w:ascii="Book Antiqua" w:hAnsi="Book Antiqua"/>
          <w:lang w:val="en-GB" w:eastAsia="zh-CN"/>
        </w:rPr>
        <w:t xml:space="preserve"> </w:t>
      </w:r>
      <w:r w:rsidR="00006621" w:rsidRPr="00781FB9">
        <w:rPr>
          <w:rFonts w:ascii="Book Antiqua" w:hAnsi="Book Antiqua"/>
          <w:lang w:val="en-GB"/>
        </w:rPr>
        <w:t>cm</w:t>
      </w:r>
      <w:r w:rsidR="00006621" w:rsidRPr="00781FB9">
        <w:rPr>
          <w:rFonts w:ascii="Book Antiqua" w:hAnsi="Book Antiqua"/>
          <w:lang w:val="en-GB" w:eastAsia="zh-CN"/>
        </w:rPr>
        <w:t xml:space="preserve"> and </w:t>
      </w:r>
      <w:r w:rsidRPr="00781FB9">
        <w:rPr>
          <w:rFonts w:ascii="Book Antiqua" w:hAnsi="Book Antiqua"/>
          <w:lang w:val="en-GB"/>
        </w:rPr>
        <w:t xml:space="preserve">10 cm, increasing the disability of the patient. Also, the ipsilateral knee presents valgus deformity, sometimes severe, and the spine thoracolumbar scoliosis. </w:t>
      </w:r>
    </w:p>
    <w:p w:rsidR="00133054" w:rsidRPr="00781FB9" w:rsidRDefault="00133054" w:rsidP="00343817">
      <w:pPr>
        <w:widowControl w:val="0"/>
        <w:adjustRightInd w:val="0"/>
        <w:snapToGrid w:val="0"/>
        <w:spacing w:line="360" w:lineRule="auto"/>
        <w:ind w:firstLine="567"/>
        <w:jc w:val="both"/>
        <w:rPr>
          <w:rFonts w:ascii="Book Antiqua" w:hAnsi="Book Antiqua"/>
          <w:lang w:val="en-GB"/>
        </w:rPr>
      </w:pPr>
      <w:r w:rsidRPr="00781FB9">
        <w:rPr>
          <w:rFonts w:ascii="Book Antiqua" w:hAnsi="Book Antiqua"/>
          <w:lang w:val="en-GB"/>
        </w:rPr>
        <w:t xml:space="preserve">The indication for a THR, considering the degree of pain and disability, </w:t>
      </w:r>
      <w:r w:rsidR="00A97244" w:rsidRPr="00781FB9">
        <w:rPr>
          <w:rFonts w:ascii="Book Antiqua" w:hAnsi="Book Antiqua"/>
          <w:lang w:val="en-GB"/>
        </w:rPr>
        <w:t xml:space="preserve">also </w:t>
      </w:r>
      <w:r w:rsidRPr="00781FB9">
        <w:rPr>
          <w:rFonts w:ascii="Book Antiqua" w:hAnsi="Book Antiqua"/>
          <w:lang w:val="en-GB"/>
        </w:rPr>
        <w:t>includes emotional parameters, given that these patients are young females wit</w:t>
      </w:r>
      <w:r w:rsidR="00B06861">
        <w:rPr>
          <w:rFonts w:ascii="Book Antiqua" w:hAnsi="Book Antiqua"/>
          <w:lang w:val="en-GB"/>
        </w:rPr>
        <w:t>h an active and productive life</w:t>
      </w:r>
      <w:r w:rsidR="00331C2D" w:rsidRPr="00781FB9">
        <w:rPr>
          <w:rFonts w:ascii="Book Antiqua" w:hAnsi="Book Antiqua"/>
          <w:lang w:val="en-GB"/>
        </w:rPr>
        <w:fldChar w:fldCharType="begin">
          <w:fldData xml:space="preserve">PEVuZE5vdGU+PENpdGU+PEF1dGhvcj5IYXJ0b2ZpbGFraWRpczwvQXV0aG9yPjxZZWFyPjIwMTQ8
L1llYXI+PFJlY051bT4xNzwvUmVjTnVtPjxyZWNvcmQ+PHJlYy1udW1iZXI+MTc8L3JlYy1udW1i
ZXI+PGZvcmVpZ24ta2V5cz48a2V5IGFwcD0iRU4iIGRiLWlkPSIwcHBwZDByZTZwZGVmc2Vmd2Vy
cGFlNTR0MHc1c3MydHB0YXYiPjE3PC9rZXk+PC9mb3JlaWduLWtleXM+PHJlZi10eXBlIG5hbWU9
IkJvb2sgU2VjdGlvbiI+NTwvcmVmLXR5cGU+PGNvbnRyaWJ1dG9ycz48YXV0aG9ycz48YXV0aG9y
PkhhcnRvZmlsYWtpZGlzLCBHLjwvYXV0aG9yPjxhdXRob3I+QmFiaXMsIEcuQy48L2F1dGhvcj48
YXV0aG9yPkxhbXByb3BvdWxvdS1BZGFtaWRvdSwgSy48L2F1dGhvcj48L2F1dGhvcnM+PC9jb250
cmlidXRvcnM+PHRpdGxlcz48dGl0bGU+Q29uZ2VuaXRhbCBIaXAgRGlzZWFzZSBpbiBBZHVsdHM8
L3RpdGxlPjwvdGl0bGVzPjxwYWdlcz4yOS00MzwvcGFnZXM+PHNlY3Rpb24+RXBpZGVtaW9sb2d5
LCBEZW1vZ3JhcGhpY3MgYW5kIE5hdHVyYWwgSGlzdG9yeTwvc2VjdGlvbj48ZGF0ZXM+PHllYXI+
MjAxNDwveWVhcj48L2RhdGVzPjxwdWItbG9jYXRpb24+TWlsYW48L3B1Yi1sb2NhdGlvbj48cHVi
bGlzaGVyPlNwcmluZ2VyLVZlcmxhZyBJdGFsaWE8L3B1Ymxpc2hlcj48dXJscz48L3VybHM+PGVs
ZWN0cm9uaWMtcmVzb3VyY2UtbnVtPjEwLjEwMDcvOTc4LTg4LTQ3MC01NDkyLTk8L2VsZWN0cm9u
aWMtcmVzb3VyY2UtbnVtPjwvcmVjb3JkPjwvQ2l0ZT48Q2l0ZT48QXV0aG9yPkhhcnRvZmlsYWtp
ZGlzPC9BdXRob3I+PFllYXI+MjAwMDwvWWVhcj48UmVjTnVtPjE4PC9SZWNOdW0+PHJlY29yZD48
cmVjLW51bWJlcj4xODwvcmVjLW51bWJlcj48Zm9yZWlnbi1rZXlzPjxrZXkgYXBwPSJFTiIgZGIt
aWQ9IjBwcHBkMHJlNnBkZWZzZWZ3ZXJwYWU1NHQwdzVzczJ0cHRhdiI+MTg8L2tleT48L2ZvcmVp
Z24ta2V5cz48cmVmLXR5cGUgbmFtZT0iSm91cm5hbCBBcnRpY2xlIj4xNzwvcmVmLXR5cGU+PGNv
bnRyaWJ1dG9ycz48YXV0aG9ycz48YXV0aG9yPkhhcnRvZmlsYWtpZGlzLCBHLjwvYXV0aG9yPjxh
dXRob3I+S2FyYWNoYWxpb3MsIFQuPC9hdXRob3I+PGF1dGhvcj5TdGFtb3MsIEsuIEcuPC9hdXRo
b3I+PC9hdXRob3JzPjwvY29udHJpYnV0b3JzPjxhdXRoLWFkZHJlc3M+RGVwYXJ0bWVudCBvZiBP
cnRob3BlZGljIFN1cmdlcnksIFVuaXZlcnNpdHkgb2YgQXRoZW5zLCBHcmVlY2UuPC9hdXRoLWFk
ZHJlc3M+PHRpdGxlcz48dGl0bGU+RXBpZGVtaW9sb2d5LCBkZW1vZ3JhcGhpY3MsIGFuZCBuYXR1
cmFsIGhpc3Rvcnkgb2YgY29uZ2VuaXRhbCBoaXAgZGlzZWFzZSBpbiBhZHVsdHM8L3RpdGxlPjxz
ZWNvbmRhcnktdGl0bGU+T3J0aG9wZWRpY3M8L3NlY29uZGFyeS10aXRsZT48L3RpdGxlcz48cGVy
aW9kaWNhbD48ZnVsbC10aXRsZT5PcnRob3BlZGljczwvZnVsbC10aXRsZT48L3BlcmlvZGljYWw+
PHBhZ2VzPjgyMy03PC9wYWdlcz48dm9sdW1lPjIzPC92b2x1bWU+PG51bWJlcj44PC9udW1iZXI+
PGVkaXRpb24+MjAwMC8wOC8yMjwvZWRpdGlvbj48a2V5d29yZHM+PGtleXdvcmQ+QWR1bHQ8L2tl
eXdvcmQ+PGtleXdvcmQ+QWdlIERpc3RyaWJ1dGlvbjwva2V5d29yZD48a2V5d29yZD5GZW1hbGU8
L2tleXdvcmQ+PGtleXdvcmQ+SGlwIERpc2xvY2F0aW9uLCBDb25nZW5pdGFsLyplcGlkZW1pb2xv
Z3kvcmFkaW9ncmFwaHkvKnN1cmdlcnk8L2tleXdvcmQ+PGtleXdvcmQ+SHVtYW5zPC9rZXl3b3Jk
PjxrZXl3b3JkPkluY2lkZW5jZTwva2V5d29yZD48a2V5d29yZD5NYWxlPC9rZXl3b3JkPjxrZXl3
b3JkPk1pZGRsZSBBZ2VkPC9rZXl3b3JkPjxrZXl3b3JkPk9zdGVvdG9teS8qbWV0aG9kczwva2V5
d29yZD48a2V5d29yZD5Qcm9nbm9zaXM8L2tleXdvcmQ+PGtleXdvcmQ+UmlzayBGYWN0b3JzPC9r
ZXl3b3JkPjxrZXl3b3JkPlNldmVyaXR5IG9mIElsbG5lc3MgSW5kZXg8L2tleXdvcmQ+PGtleXdv
cmQ+U2V4IERpc3RyaWJ1dGlvbjwva2V5d29yZD48a2V5d29yZD5UcmVhdG1lbnQgT3V0Y29tZTwv
a2V5d29yZD48L2tleXdvcmRzPjxkYXRlcz48eWVhcj4yMDAwPC95ZWFyPjxwdWItZGF0ZXM+PGRh
dGU+QXVnPC9kYXRlPjwvcHViLWRhdGVzPjwvZGF0ZXM+PGlzYm4+MDE0Ny03NDQ3IChQcmludCkm
I3hEOzAxNDctNzQ0NyAoTGlua2luZyk8L2lzYm4+PGFjY2Vzc2lvbi1udW0+MTA5NTIwNDU8L2Fj
Y2Vzc2lvbi1udW0+PHVybHM+PHJlbGF0ZWQtdXJscz48dXJsPmh0dHA6Ly93d3cubmNiaS5ubG0u
bmloLmdvdi9lbnRyZXovcXVlcnkuZmNnaT9jbWQ9UmV0cmlldmUmYW1wO2RiPVB1Yk1lZCZhbXA7
ZG9wdD1DaXRhdGlvbiZhbXA7bGlzdF91aWRzPTEwOTUyMDQ1PC91cmw+PC9yZWxhdGVkLXVybHM+
PC91cmxzPjxsYW5ndWFnZT5lbmc8L2xhbmd1YWdlPjwvcmVjb3JkPjwvQ2l0ZT48L0VuZE5vdGU+
AG==
</w:fldData>
        </w:fldChar>
      </w:r>
      <w:r w:rsidR="00653F69" w:rsidRPr="00781FB9">
        <w:rPr>
          <w:rFonts w:ascii="Book Antiqua" w:hAnsi="Book Antiqua"/>
          <w:lang w:val="en-GB"/>
        </w:rPr>
        <w:instrText xml:space="preserve"> ADDIN EN.CITE </w:instrText>
      </w:r>
      <w:r w:rsidR="00331C2D" w:rsidRPr="00781FB9">
        <w:rPr>
          <w:rFonts w:ascii="Book Antiqua" w:hAnsi="Book Antiqua"/>
          <w:lang w:val="en-GB"/>
        </w:rPr>
        <w:fldChar w:fldCharType="begin">
          <w:fldData xml:space="preserve">PEVuZE5vdGU+PENpdGU+PEF1dGhvcj5IYXJ0b2ZpbGFraWRpczwvQXV0aG9yPjxZZWFyPjIwMTQ8
L1llYXI+PFJlY051bT4xNzwvUmVjTnVtPjxyZWNvcmQ+PHJlYy1udW1iZXI+MTc8L3JlYy1udW1i
ZXI+PGZvcmVpZ24ta2V5cz48a2V5IGFwcD0iRU4iIGRiLWlkPSIwcHBwZDByZTZwZGVmc2Vmd2Vy
cGFlNTR0MHc1c3MydHB0YXYiPjE3PC9rZXk+PC9mb3JlaWduLWtleXM+PHJlZi10eXBlIG5hbWU9
IkJvb2sgU2VjdGlvbiI+NTwvcmVmLXR5cGU+PGNvbnRyaWJ1dG9ycz48YXV0aG9ycz48YXV0aG9y
PkhhcnRvZmlsYWtpZGlzLCBHLjwvYXV0aG9yPjxhdXRob3I+QmFiaXMsIEcuQy48L2F1dGhvcj48
YXV0aG9yPkxhbXByb3BvdWxvdS1BZGFtaWRvdSwgSy48L2F1dGhvcj48L2F1dGhvcnM+PC9jb250
cmlidXRvcnM+PHRpdGxlcz48dGl0bGU+Q29uZ2VuaXRhbCBIaXAgRGlzZWFzZSBpbiBBZHVsdHM8
L3RpdGxlPjwvdGl0bGVzPjxwYWdlcz4yOS00MzwvcGFnZXM+PHNlY3Rpb24+RXBpZGVtaW9sb2d5
LCBEZW1vZ3JhcGhpY3MgYW5kIE5hdHVyYWwgSGlzdG9yeTwvc2VjdGlvbj48ZGF0ZXM+PHllYXI+
MjAxNDwveWVhcj48L2RhdGVzPjxwdWItbG9jYXRpb24+TWlsYW48L3B1Yi1sb2NhdGlvbj48cHVi
bGlzaGVyPlNwcmluZ2VyLVZlcmxhZyBJdGFsaWE8L3B1Ymxpc2hlcj48dXJscz48L3VybHM+PGVs
ZWN0cm9uaWMtcmVzb3VyY2UtbnVtPjEwLjEwMDcvOTc4LTg4LTQ3MC01NDkyLTk8L2VsZWN0cm9u
aWMtcmVzb3VyY2UtbnVtPjwvcmVjb3JkPjwvQ2l0ZT48Q2l0ZT48QXV0aG9yPkhhcnRvZmlsYWtp
ZGlzPC9BdXRob3I+PFllYXI+MjAwMDwvWWVhcj48UmVjTnVtPjE4PC9SZWNOdW0+PHJlY29yZD48
cmVjLW51bWJlcj4xODwvcmVjLW51bWJlcj48Zm9yZWlnbi1rZXlzPjxrZXkgYXBwPSJFTiIgZGIt
aWQ9IjBwcHBkMHJlNnBkZWZzZWZ3ZXJwYWU1NHQwdzVzczJ0cHRhdiI+MTg8L2tleT48L2ZvcmVp
Z24ta2V5cz48cmVmLXR5cGUgbmFtZT0iSm91cm5hbCBBcnRpY2xlIj4xNzwvcmVmLXR5cGU+PGNv
bnRyaWJ1dG9ycz48YXV0aG9ycz48YXV0aG9yPkhhcnRvZmlsYWtpZGlzLCBHLjwvYXV0aG9yPjxh
dXRob3I+S2FyYWNoYWxpb3MsIFQuPC9hdXRob3I+PGF1dGhvcj5TdGFtb3MsIEsuIEcuPC9hdXRo
b3I+PC9hdXRob3JzPjwvY29udHJpYnV0b3JzPjxhdXRoLWFkZHJlc3M+RGVwYXJ0bWVudCBvZiBP
cnRob3BlZGljIFN1cmdlcnksIFVuaXZlcnNpdHkgb2YgQXRoZW5zLCBHcmVlY2UuPC9hdXRoLWFk
ZHJlc3M+PHRpdGxlcz48dGl0bGU+RXBpZGVtaW9sb2d5LCBkZW1vZ3JhcGhpY3MsIGFuZCBuYXR1
cmFsIGhpc3Rvcnkgb2YgY29uZ2VuaXRhbCBoaXAgZGlzZWFzZSBpbiBhZHVsdHM8L3RpdGxlPjxz
ZWNvbmRhcnktdGl0bGU+T3J0aG9wZWRpY3M8L3NlY29uZGFyeS10aXRsZT48L3RpdGxlcz48cGVy
aW9kaWNhbD48ZnVsbC10aXRsZT5PcnRob3BlZGljczwvZnVsbC10aXRsZT48L3BlcmlvZGljYWw+
PHBhZ2VzPjgyMy03PC9wYWdlcz48dm9sdW1lPjIzPC92b2x1bWU+PG51bWJlcj44PC9udW1iZXI+
PGVkaXRpb24+MjAwMC8wOC8yMjwvZWRpdGlvbj48a2V5d29yZHM+PGtleXdvcmQ+QWR1bHQ8L2tl
eXdvcmQ+PGtleXdvcmQ+QWdlIERpc3RyaWJ1dGlvbjwva2V5d29yZD48a2V5d29yZD5GZW1hbGU8
L2tleXdvcmQ+PGtleXdvcmQ+SGlwIERpc2xvY2F0aW9uLCBDb25nZW5pdGFsLyplcGlkZW1pb2xv
Z3kvcmFkaW9ncmFwaHkvKnN1cmdlcnk8L2tleXdvcmQ+PGtleXdvcmQ+SHVtYW5zPC9rZXl3b3Jk
PjxrZXl3b3JkPkluY2lkZW5jZTwva2V5d29yZD48a2V5d29yZD5NYWxlPC9rZXl3b3JkPjxrZXl3
b3JkPk1pZGRsZSBBZ2VkPC9rZXl3b3JkPjxrZXl3b3JkPk9zdGVvdG9teS8qbWV0aG9kczwva2V5
d29yZD48a2V5d29yZD5Qcm9nbm9zaXM8L2tleXdvcmQ+PGtleXdvcmQ+UmlzayBGYWN0b3JzPC9r
ZXl3b3JkPjxrZXl3b3JkPlNldmVyaXR5IG9mIElsbG5lc3MgSW5kZXg8L2tleXdvcmQ+PGtleXdv
cmQ+U2V4IERpc3RyaWJ1dGlvbjwva2V5d29yZD48a2V5d29yZD5UcmVhdG1lbnQgT3V0Y29tZTwv
a2V5d29yZD48L2tleXdvcmRzPjxkYXRlcz48eWVhcj4yMDAwPC95ZWFyPjxwdWItZGF0ZXM+PGRh
dGU+QXVnPC9kYXRlPjwvcHViLWRhdGVzPjwvZGF0ZXM+PGlzYm4+MDE0Ny03NDQ3IChQcmludCkm
I3hEOzAxNDctNzQ0NyAoTGlua2luZyk8L2lzYm4+PGFjY2Vzc2lvbi1udW0+MTA5NTIwNDU8L2Fj
Y2Vzc2lvbi1udW0+PHVybHM+PHJlbGF0ZWQtdXJscz48dXJsPmh0dHA6Ly93d3cubmNiaS5ubG0u
bmloLmdvdi9lbnRyZXovcXVlcnkuZmNnaT9jbWQ9UmV0cmlldmUmYW1wO2RiPVB1Yk1lZCZhbXA7
ZG9wdD1DaXRhdGlvbiZhbXA7bGlzdF91aWRzPTEwOTUyMDQ1PC91cmw+PC9yZWxhdGVkLXVybHM+
PC91cmxzPjxsYW5ndWFnZT5lbmc8L2xhbmd1YWdlPjwvcmVjb3JkPjwvQ2l0ZT48L0VuZE5vdGU+
AG==
</w:fldData>
        </w:fldChar>
      </w:r>
      <w:r w:rsidR="00653F69" w:rsidRPr="00781FB9">
        <w:rPr>
          <w:rFonts w:ascii="Book Antiqua" w:hAnsi="Book Antiqua"/>
          <w:lang w:val="en-GB"/>
        </w:rPr>
        <w:instrText xml:space="preserve"> ADDIN EN.CITE.DATA </w:instrText>
      </w:r>
      <w:r w:rsidR="00331C2D" w:rsidRPr="00781FB9">
        <w:rPr>
          <w:rFonts w:ascii="Book Antiqua" w:hAnsi="Book Antiqua"/>
          <w:lang w:val="en-GB"/>
        </w:rPr>
      </w:r>
      <w:r w:rsidR="00331C2D" w:rsidRPr="00781FB9">
        <w:rPr>
          <w:rFonts w:ascii="Book Antiqua" w:hAnsi="Book Antiqua"/>
          <w:lang w:val="en-GB"/>
        </w:rPr>
        <w:fldChar w:fldCharType="end"/>
      </w:r>
      <w:r w:rsidR="00331C2D" w:rsidRPr="00781FB9">
        <w:rPr>
          <w:rFonts w:ascii="Book Antiqua" w:hAnsi="Book Antiqua"/>
          <w:lang w:val="en-GB"/>
        </w:rPr>
      </w:r>
      <w:r w:rsidR="00331C2D" w:rsidRPr="00781FB9">
        <w:rPr>
          <w:rFonts w:ascii="Book Antiqua" w:hAnsi="Book Antiqua"/>
          <w:lang w:val="en-GB"/>
        </w:rPr>
        <w:fldChar w:fldCharType="separate"/>
      </w:r>
      <w:r w:rsidR="00653F69" w:rsidRPr="00781FB9">
        <w:rPr>
          <w:rFonts w:ascii="Book Antiqua" w:hAnsi="Book Antiqua"/>
          <w:noProof/>
          <w:vertAlign w:val="superscript"/>
          <w:lang w:val="en-GB"/>
        </w:rPr>
        <w:t>[11,12]</w:t>
      </w:r>
      <w:r w:rsidR="00331C2D" w:rsidRPr="00781FB9">
        <w:rPr>
          <w:rFonts w:ascii="Book Antiqua" w:hAnsi="Book Antiqua"/>
          <w:lang w:val="en-GB"/>
        </w:rPr>
        <w:fldChar w:fldCharType="end"/>
      </w:r>
      <w:r w:rsidRPr="00781FB9">
        <w:rPr>
          <w:rFonts w:ascii="Book Antiqua" w:hAnsi="Book Antiqua"/>
          <w:lang w:val="en-GB"/>
        </w:rPr>
        <w:t>.</w:t>
      </w:r>
    </w:p>
    <w:p w:rsidR="00133054" w:rsidRPr="00781FB9" w:rsidRDefault="00133054" w:rsidP="00343817">
      <w:pPr>
        <w:widowControl w:val="0"/>
        <w:adjustRightInd w:val="0"/>
        <w:snapToGrid w:val="0"/>
        <w:spacing w:line="360" w:lineRule="auto"/>
        <w:ind w:firstLine="567"/>
        <w:jc w:val="both"/>
        <w:rPr>
          <w:rFonts w:ascii="Book Antiqua" w:hAnsi="Book Antiqua"/>
          <w:b/>
          <w:lang w:val="en-GB"/>
        </w:rPr>
      </w:pPr>
    </w:p>
    <w:p w:rsidR="00133054" w:rsidRPr="00781FB9" w:rsidRDefault="00133054" w:rsidP="00343817">
      <w:pPr>
        <w:widowControl w:val="0"/>
        <w:adjustRightInd w:val="0"/>
        <w:snapToGrid w:val="0"/>
        <w:spacing w:line="360" w:lineRule="auto"/>
        <w:jc w:val="both"/>
        <w:rPr>
          <w:rFonts w:ascii="Book Antiqua" w:hAnsi="Book Antiqua"/>
          <w:b/>
          <w:i/>
          <w:lang w:val="en-GB"/>
        </w:rPr>
      </w:pPr>
      <w:r w:rsidRPr="00781FB9">
        <w:rPr>
          <w:rFonts w:ascii="Book Antiqua" w:hAnsi="Book Antiqua"/>
          <w:b/>
          <w:i/>
          <w:lang w:val="en-GB"/>
        </w:rPr>
        <w:t>Lesson 3</w:t>
      </w:r>
    </w:p>
    <w:p w:rsidR="00133054" w:rsidRPr="00781FB9" w:rsidRDefault="00133054" w:rsidP="00343817">
      <w:pPr>
        <w:widowControl w:val="0"/>
        <w:adjustRightInd w:val="0"/>
        <w:snapToGrid w:val="0"/>
        <w:spacing w:line="360" w:lineRule="auto"/>
        <w:jc w:val="both"/>
        <w:rPr>
          <w:rFonts w:ascii="Book Antiqua" w:hAnsi="Book Antiqua"/>
          <w:lang w:val="en-GB"/>
        </w:rPr>
      </w:pPr>
      <w:r w:rsidRPr="00781FB9">
        <w:rPr>
          <w:rFonts w:ascii="Book Antiqua" w:hAnsi="Book Antiqua"/>
          <w:lang w:val="en-GB"/>
        </w:rPr>
        <w:t>Another lesson learned was that THR is a difficult operation and should be performed by experienced surgeons and when there is an absolute indication</w:t>
      </w:r>
      <w:r w:rsidR="00A97244" w:rsidRPr="00781FB9">
        <w:rPr>
          <w:rFonts w:ascii="Book Antiqua" w:hAnsi="Book Antiqua"/>
          <w:lang w:val="en-GB"/>
        </w:rPr>
        <w:t>,</w:t>
      </w:r>
      <w:r w:rsidR="004B711F" w:rsidRPr="00781FB9">
        <w:rPr>
          <w:rFonts w:ascii="Book Antiqua" w:hAnsi="Book Antiqua"/>
          <w:lang w:val="en-GB"/>
        </w:rPr>
        <w:t xml:space="preserve"> based on patients’ symptoms, psychological problems, clinical findings and the potential of development of each case</w:t>
      </w:r>
      <w:r w:rsidRPr="00781FB9">
        <w:rPr>
          <w:rFonts w:ascii="Book Antiqua" w:hAnsi="Book Antiqua"/>
          <w:lang w:val="en-GB"/>
        </w:rPr>
        <w:t>. Several technic</w:t>
      </w:r>
      <w:r w:rsidR="00B06861">
        <w:rPr>
          <w:rFonts w:ascii="Book Antiqua" w:hAnsi="Book Antiqua"/>
          <w:lang w:val="en-GB"/>
        </w:rPr>
        <w:t>al details should be considered</w:t>
      </w:r>
      <w:r w:rsidR="00331C2D" w:rsidRPr="00781FB9">
        <w:rPr>
          <w:rFonts w:ascii="Book Antiqua" w:hAnsi="Book Antiqua"/>
          <w:lang w:val="en-GB"/>
        </w:rPr>
        <w:fldChar w:fldCharType="begin">
          <w:fldData xml:space="preserve">PEVuZE5vdGU+PENpdGU+PEF1dGhvcj5IYXJ0b2ZpbGFraWRpczwvQXV0aG9yPjxZZWFyPjIwMTQ8
L1llYXI+PFJlY051bT4yODwvUmVjTnVtPjxyZWNvcmQ+PHJlYy1udW1iZXI+Mjg8L3JlYy1udW1i
ZXI+PGZvcmVpZ24ta2V5cz48a2V5IGFwcD0iRU4iIGRiLWlkPSIwcHBwZDByZTZwZGVmc2Vmd2Vy
cGFlNTR0MHc1c3MydHB0YXYiPjI4PC9rZXk+PC9mb3JlaWduLWtleXM+PHJlZi10eXBlIG5hbWU9
IkJvb2sgU2VjdGlvbiI+NTwvcmVmLXR5cGU+PGNvbnRyaWJ1dG9ycz48YXV0aG9ycz48YXV0aG9y
PkhhcnRvZmlsYWtpZGlzLCBHLjwvYXV0aG9yPjxhdXRob3I+QmFiaXMsIEcuIEMuPC9hdXRob3I+
PGF1dGhvcj5MYW1wcm9wb3Vsb3UtQWRhbWlkb3UsIEsuPC9hdXRob3I+PC9hdXRob3JzPjwvY29u
dHJpYnV0b3JzPjx0aXRsZXM+PHRpdGxlPkNvbmdlbml0YWwgSGlwIERpc2Vhc2UgaW4gQWR1bHRz
PC90aXRsZT48L3RpdGxlcz48cGFnZXM+NjMtNzU8L3BhZ2VzPjxzZWN0aW9uPlRlY2huaWNhbCBD
b25zaWRlcmF0aW9uczwvc2VjdGlvbj48ZGF0ZXM+PHllYXI+MjAxNDwveWVhcj48L2RhdGVzPjxw
dWJsaXNoZXI+U3ByaW5nZXItVmVybGFnIEl0YWxpYTwvcHVibGlzaGVyPjx1cmxzPjwvdXJscz48
ZWxlY3Ryb25pYy1yZXNvdXJjZS1udW0+MTAuMTAwNy85NzgtODgtNDcwLTU0OTItOTwvZWxlY3Ry
b25pYy1yZXNvdXJjZS1udW0+PC9yZWNvcmQ+PC9DaXRlPjxDaXRlPjxBdXRob3I+SGFydG9maWxh
a2lkaXM8L0F1dGhvcj48WWVhcj4xOTk4PC9ZZWFyPjxSZWNOdW0+MjE8L1JlY051bT48cmVjb3Jk
PjxyZWMtbnVtYmVyPjIxPC9yZWMtbnVtYmVyPjxmb3JlaWduLWtleXM+PGtleSBhcHA9IkVOIiBk
Yi1pZD0iMHBwcGQwcmU2cGRlZnNlZndlcnBhZTU0dDB3NXNzMnRwdGF2Ij4yMTwva2V5PjwvZm9y
ZWlnbi1rZXlzPjxyZWYtdHlwZSBuYW1lPSJKb3VybmFsIEFydGljbGUiPjE3PC9yZWYtdHlwZT48
Y29udHJpYnV0b3JzPjxhdXRob3JzPjxhdXRob3I+SGFydG9maWxha2lkaXMsIEcuPC9hdXRob3I+
PGF1dGhvcj5TdGFtb3MsIEsuPC9hdXRob3I+PGF1dGhvcj5LYXJhY2hhbGlvcywgVC48L2F1dGhv
cj48L2F1dGhvcnM+PC9jb250cmlidXRvcnM+PGF1dGgtYWRkcmVzcz5PcnRob3BhZWRpYyBEZXBh
cnRtZW50LCBBdGhlbnMgVW5pdmVyc2l0eSwgSy5BLlQuIEhvc3BpdGFsLCBHcmVlY2UuPC9hdXRo
LWFkZHJlc3M+PHRpdGxlcz48dGl0bGU+VHJlYXRtZW50IG9mIGhpZ2ggZGlzbG9jYXRpb24gb2Yg
dGhlIGhpcCBpbiBhZHVsdHMgd2l0aCB0b3RhbCBoaXAgYXJ0aHJvcGxhc3R5LiBPcGVyYXRpdmUg
dGVjaG5pcXVlIGFuZCBsb25nLXRlcm0gY2xpbmljYWwgcmVzdWx0czwvdGl0bGU+PHNlY29uZGFy
eS10aXRsZT5KIEJvbmUgSm9pbnQgU3VyZyBBbTwvc2Vjb25kYXJ5LXRpdGxlPjwvdGl0bGVzPjxw
ZXJpb2RpY2FsPjxmdWxsLXRpdGxlPkogQm9uZSBKb2ludCBTdXJnIEFtPC9mdWxsLXRpdGxlPjwv
cGVyaW9kaWNhbD48cGFnZXM+NTEwLTc8L3BhZ2VzPjx2b2x1bWU+ODA8L3ZvbHVtZT48bnVtYmVy
PjQ8L251bWJlcj48ZWRpdGlvbj4xOTk4LzA1LzAxPC9lZGl0aW9uPjxrZXl3b3Jkcz48a2V5d29y
ZD5BZHVsdDwva2V5d29yZD48a2V5d29yZD5BZ2VkPC9rZXl3b3JkPjxrZXl3b3JkPkFydGhyb3Bs
YXN0eSwgUmVwbGFjZW1lbnQsIEhpcC9hZHZlcnNlIGVmZmVjdHMvKm1ldGhvZHM8L2tleXdvcmQ+
PGtleXdvcmQ+RmVtYWxlPC9rZXl3b3JkPjxrZXl3b3JkPkZvbGxvdy1VcCBTdHVkaWVzPC9rZXl3
b3JkPjxrZXl3b3JkPkhpcCBEaXNsb2NhdGlvbi9ldGlvbG9neS9zdXJnZXJ5PC9rZXl3b3JkPjxr
ZXl3b3JkPkhpcCBEaXNsb2NhdGlvbiwgQ29uZ2VuaXRhbC9yYWRpb2dyYXBoeS8qc3VyZ2VyeTwv
a2V5d29yZD48a2V5d29yZD5IaXAgSm9pbnQvcmFkaW9ncmFwaHk8L2tleXdvcmQ+PGtleXdvcmQ+
SGlwIFByb3N0aGVzaXM8L2tleXdvcmQ+PGtleXdvcmQ+SHVtYW5zPC9rZXl3b3JkPjxrZXl3b3Jk
Pk1pZGRsZSBBZ2VkPC9rZXl3b3JkPjxrZXl3b3JkPlBvc3RvcGVyYXRpdmUgQ29tcGxpY2F0aW9u
czwva2V5d29yZD48a2V5d29yZD5Qcm9zdGhlc2lzIEZhaWx1cmU8L2tleXdvcmQ+PGtleXdvcmQ+
UmVvcGVyYXRpb248L2tleXdvcmQ+PGtleXdvcmQ+U3Vydml2YWwgQW5hbHlzaXM8L2tleXdvcmQ+
PC9rZXl3b3Jkcz48ZGF0ZXM+PHllYXI+MTk5ODwveWVhcj48cHViLWRhdGVzPjxkYXRlPkFwcjwv
ZGF0ZT48L3B1Yi1kYXRlcz48L2RhdGVzPjxpc2JuPjAwMjEtOTM1NSAoUHJpbnQpPC9pc2JuPjxh
Y2Nlc3Npb24tbnVtPjk1NjMzODA8L2FjY2Vzc2lvbi1udW0+PHVybHM+PHJlbGF0ZWQtdXJscz48
dXJsPmh0dHA6Ly93d3cubmNiaS5ubG0ubmloLmdvdi9lbnRyZXovcXVlcnkuZmNnaT9jbWQ9UmV0
cmlldmUmYW1wO2RiPVB1Yk1lZCZhbXA7ZG9wdD1DaXRhdGlvbiZhbXA7bGlzdF91aWRzPTk1NjMz
ODA8L3VybD48L3JlbGF0ZWQtdXJscz48L3VybHM+PGxhbmd1YWdlPmVuZzwvbGFuZ3VhZ2U+PC9y
ZWNvcmQ+PC9DaXRlPjxDaXRlPjxBdXRob3I+U3RhbW9zPC9BdXRob3I+PFllYXI+MjAwMDwvWWVh
cj48UmVjTnVtPjI5PC9SZWNOdW0+PHJlY29yZD48cmVjLW51bWJlcj4yOTwvcmVjLW51bWJlcj48
Zm9yZWlnbi1rZXlzPjxrZXkgYXBwPSJFTiIgZGItaWQ9IjBwcHBkMHJlNnBkZWZzZWZ3ZXJwYWU1
NHQwdzVzczJ0cHRhdiI+Mjk8L2tleT48L2ZvcmVpZ24ta2V5cz48cmVmLXR5cGUgbmFtZT0iSm91
cm5hbCBBcnRpY2xlIj4xNzwvcmVmLXR5cGU+PGNvbnRyaWJ1dG9ycz48YXV0aG9ycz48YXV0aG9y
PlN0YW1vcywgSy4gRy48L2F1dGhvcj48YXV0aG9yPkthcmFjaGFsaW9zLCBULjwvYXV0aG9yPjxh
dXRob3I+UGFwYWdlbG9wb3Vsb3MsIFAuIEouPC9hdXRob3I+PGF1dGhvcj5YZW5ha2lzLCBULjwv
YXV0aG9yPjxhdXRob3I+S29ycmVzLCBELiBTLjwvYXV0aG9yPjxhdXRob3I+S29yb25lb3MsIEUu
PC9hdXRob3I+PGF1dGhvcj5IYXJ0b2ZpbGFraWRpcywgRy48L2F1dGhvcj48L2F1dGhvcnM+PC9j
b250cmlidXRvcnM+PGF1dGgtYWRkcmVzcz5PcnRob3BlZGljIERlcGFydG1lbnQsIEF0aGVucyBV
bml2ZXJzaXR5LCBLQVQgSG9zcGl0YWwsIEdyZWVjZS48L2F1dGgtYWRkcmVzcz48dGl0bGVzPjx0
aXRsZT5Mb25nLXRlcm0gbWVjaGFuaWNhbCBzdGFiaWxpdHkgb2YgdGhlIGltcGFjdGVkIG1vcnNl
bGl6ZWQgZ3JhZnQtY2VtZW50IGludGVyZmFjZSBpbiB0b3RhbCBqb2ludCByZXBsYWNlbWVudDog
YW4gZXhwZXJpbWVudGFsIHN0dWR5IGluIGRvZ3M8L3RpdGxlPjxzZWNvbmRhcnktdGl0bGU+T3J0
aG9wZWRpY3M8L3NlY29uZGFyeS10aXRsZT48L3RpdGxlcz48cGVyaW9kaWNhbD48ZnVsbC10aXRs
ZT5PcnRob3BlZGljczwvZnVsbC10aXRsZT48L3BlcmlvZGljYWw+PHBhZ2VzPjgwOS0xNDwvcGFn
ZXM+PHZvbHVtZT4yMzwvdm9sdW1lPjxudW1iZXI+ODwvbnVtYmVyPjxlZGl0aW9uPjIwMDAvMDgv
MjI8L2VkaXRpb24+PGtleXdvcmRzPjxrZXl3b3JkPkFuaW1hbHM8L2tleXdvcmQ+PGtleXdvcmQ+
QXJ0aHJvcGxhc3R5LCBSZXBsYWNlbWVudCwgSGlwL21ldGhvZHM8L2tleXdvcmQ+PGtleXdvcmQ+
QmlvbWVjaGFuaWNhbCBQaGVub21lbmE8L2tleXdvcmQ+PGtleXdvcmQ+KkJvbmUgQ2VtZW50czwv
a2V5d29yZD48a2V5d29yZD5Cb25lIFJlbW9kZWxpbmcvcGh5c2lvbG9neTwva2V5d29yZD48a2V5
d29yZD5Eb2dzPC9rZXl3b3JkPjxrZXl3b3JkPkZlbXVyLypzdXJnZXJ5PC9rZXl3b3JkPjxrZXl3
b3JkPk1hbGU8L2tleXdvcmQ+PGtleXdvcmQ+Kk1hdGVyaWFscyBUZXN0aW5nPC9rZXl3b3JkPjxr
ZXl3b3JkPk1vZGVscywgQW5pbWFsPC9rZXl3b3JkPjxrZXl3b3JkPlNlbnNpdGl2aXR5IGFuZCBT
cGVjaWZpY2l0eTwva2V5d29yZD48a2V5d29yZD5TdGF0aXN0aWNzLCBOb25wYXJhbWV0cmljPC9r
ZXl3b3JkPjxrZXl3b3JkPlN0cmVzcywgTWVjaGFuaWNhbDwva2V5d29yZD48L2tleXdvcmRzPjxk
YXRlcz48eWVhcj4yMDAwPC95ZWFyPjxwdWItZGF0ZXM+PGRhdGU+QXVnPC9kYXRlPjwvcHViLWRh
dGVzPjwvZGF0ZXM+PGlzYm4+MDE0Ny03NDQ3IChQcmludCkmI3hEOzAxNDctNzQ0NyAoTGlua2lu
Zyk8L2lzYm4+PGFjY2Vzc2lvbi1udW0+MTA5NTIwNDM8L2FjY2Vzc2lvbi1udW0+PHVybHM+PHJl
bGF0ZWQtdXJscz48dXJsPmh0dHA6Ly93d3cubmNiaS5ubG0ubmloLmdvdi9lbnRyZXovcXVlcnku
ZmNnaT9jbWQ9UmV0cmlldmUmYW1wO2RiPVB1Yk1lZCZhbXA7ZG9wdD1DaXRhdGlvbiZhbXA7bGlz
dF91aWRzPTEwOTUyMDQzPC91cmw+PC9yZWxhdGVkLXVybHM+PC91cmxzPjxsYW5ndWFnZT5lbmc8
L2xhbmd1YWdlPjwvcmVjb3JkPjwvQ2l0ZT48Q2l0ZT48QXV0aG9yPkhhcnRvZmlsYWtpZGlzPC9B
dXRob3I+PFllYXI+MjAwNDwvWWVhcj48UmVjTnVtPjMwPC9SZWNOdW0+PHJlY29yZD48cmVjLW51
bWJlcj4zMDwvcmVjLW51bWJlcj48Zm9yZWlnbi1rZXlzPjxrZXkgYXBwPSJFTiIgZGItaWQ9IjBw
cHBkMHJlNnBkZWZzZWZ3ZXJwYWU1NHQwdzVzczJ0cHRhdiI+MzA8L2tleT48L2ZvcmVpZ24ta2V5
cz48cmVmLXR5cGUgbmFtZT0iSm91cm5hbCBBcnRpY2xlIj4xNzwvcmVmLXR5cGU+PGNvbnRyaWJ1
dG9ycz48YXV0aG9ycz48YXV0aG9yPkhhcnRvZmlsYWtpZGlzLCBHLjwvYXV0aG9yPjxhdXRob3I+
S2FyYWNoYWxpb3MsIFQuPC9hdXRob3I+PC9hdXRob3JzPjwvY29udHJpYnV0b3JzPjxhdXRoLWFk
ZHJlc3M+RGVwYXJ0bWVudCBvZiBPcnRob3BhZWRpYyBTdXJnZXJ5LCBTY2hvb2wgb2YgSGVhbHRo
IFN0dWRpZXMsIFVuaXZlcnNpdHkgb2YgVGhlc3NhbHksIDIyIFBhcGFraXppYXppIFN0cmVldCwg
TGFyaXNhLCBHcmVlY2UuIGhhcnRvZmlsYWtpZGlzQHlhaG9vLmdyPC9hdXRoLWFkZHJlc3M+PHRp
dGxlcz48dGl0bGU+VG90YWwgaGlwIGFydGhyb3BsYXN0eSBmb3IgY29uZ2VuaXRhbCBoaXAgZGlz
ZWFzZTwvdGl0bGU+PHNlY29uZGFyeS10aXRsZT5KIEJvbmUgSm9pbnQgU3VyZyBBbTwvc2Vjb25k
YXJ5LXRpdGxlPjwvdGl0bGVzPjxwZXJpb2RpY2FsPjxmdWxsLXRpdGxlPkogQm9uZSBKb2ludCBT
dXJnIEFtPC9mdWxsLXRpdGxlPjwvcGVyaW9kaWNhbD48cGFnZXM+MjQyLTUwPC9wYWdlcz48dm9s
dW1lPjg2LUE8L3ZvbHVtZT48bnVtYmVyPjI8L251bWJlcj48ZWRpdGlvbj4yMDA0LzAyLzEzPC9l
ZGl0aW9uPjxrZXl3b3Jkcz48a2V5d29yZD5BZHVsdDwva2V5d29yZD48a2V5d29yZD5BZ2VkPC9r
ZXl3b3JkPjxrZXl3b3JkPkFnZWQsIDgwIGFuZCBvdmVyPC9rZXl3b3JkPjxrZXl3b3JkPipBcnRo
cm9wbGFzdHksIFJlcGxhY2VtZW50LCBIaXAvYWR2ZXJzZSBlZmZlY3RzPC9rZXl3b3JkPjxrZXl3
b3JkPkZlbWFsZTwva2V5d29yZD48a2V5d29yZD5Gb2xsb3ctVXAgU3R1ZGllczwva2V5d29yZD48
a2V5d29yZD5IaXAgRGlzbG9jYXRpb24sIENvbmdlbml0YWwvcmFkaW9ncmFwaHkvKnN1cmdlcnk8
L2tleXdvcmQ+PGtleXdvcmQ+SHVtYW5zPC9rZXl3b3JkPjxrZXl3b3JkPk1hbGU8L2tleXdvcmQ+
PGtleXdvcmQ+TWlkZGxlIEFnZWQ8L2tleXdvcmQ+PGtleXdvcmQ+VGltZSBGYWN0b3JzPC9rZXl3
b3JkPjwva2V5d29yZHM+PGRhdGVzPjx5ZWFyPjIwMDQ8L3llYXI+PHB1Yi1kYXRlcz48ZGF0ZT5G
ZWI8L2RhdGU+PC9wdWItZGF0ZXM+PC9kYXRlcz48aXNibj4wMDIxLTkzNTUgKFByaW50KTwvaXNi
bj48YWNjZXNzaW9uLW51bT4xNDk2MDY2NzwvYWNjZXNzaW9uLW51bT48dXJscz48cmVsYXRlZC11
cmxzPjx1cmw+aHR0cDovL3d3dy5uY2JpLm5sbS5uaWguZ292L2VudHJlei9xdWVyeS5mY2dpP2Nt
ZD1SZXRyaWV2ZSZhbXA7ZGI9UHViTWVkJmFtcDtkb3B0PUNpdGF0aW9uJmFtcDtsaXN0X3VpZHM9
MTQ5NjA2Njc8L3VybD48L3JlbGF0ZWQtdXJscz48L3VybHM+PGxhbmd1YWdlPmVuZzwvbGFuZ3Vh
Z2U+PC9yZWNvcmQ+PC9DaXRlPjxDaXRlPjxBdXRob3I+S2FyYWNoYWxpb3M8L0F1dGhvcj48WWVh
cj4yMDEwPC9ZZWFyPjxSZWNOdW0+MTU8L1JlY051bT48cmVjb3JkPjxyZWMtbnVtYmVyPjE1PC9y
ZWMtbnVtYmVyPjxmb3JlaWduLWtleXM+PGtleSBhcHA9IkVOIiBkYi1pZD0iMHBwcGQwcmU2cGRl
ZnNlZndlcnBhZTU0dDB3NXNzMnRwdGF2Ij4xNTwva2V5PjwvZm9yZWlnbi1rZXlzPjxyZWYtdHlw
ZSBuYW1lPSJKb3VybmFsIEFydGljbGUiPjE3PC9yZWYtdHlwZT48Y29udHJpYnV0b3JzPjxhdXRo
b3JzPjxhdXRob3I+S2FyYWNoYWxpb3MsIFQuPC9hdXRob3I+PGF1dGhvcj5IYXJ0b2ZpbGFraWRp
cywgRy48L2F1dGhvcj48L2F1dGhvcnM+PC9jb250cmlidXRvcnM+PGF1dGgtYWRkcmVzcz5PcnRo
b3BhZWRpYyBEZXBhcnRtZW50IEZhY3VsdHkgb2YgTWVkaWNpbmUsIFNjaG9vbCBvZiBIZWFsdGgg
U2NpZW5jZXMsIFVuaXZlcnNpdHkgb2YgVGhlc3NhbGlhLCBMYXJpc3NhIDQxMTEwLCBHcmVlY2Uu
IGthckBtZWQudXRoLmdyPC9hdXRoLWFkZHJlc3M+PHRpdGxlcz48dGl0bGU+Q29uZ2VuaXRhbCBo
aXAgZGlzZWFzZSBpbiBhZHVsdHM6IHRlcm1pbm9sb2d5LCBjbGFzc2lmaWNhdGlvbiwgcHJlLW9w
ZXJhdGl2ZSBwbGFubmluZyBhbmQgbWFuYWdlbWVudDwvdGl0bGU+PHNlY29uZGFyeS10aXRsZT5K
IEJvbmUgSm9pbnQgU3VyZyBCcjwvc2Vjb25kYXJ5LXRpdGxlPjwvdGl0bGVzPjxwZXJpb2RpY2Fs
PjxmdWxsLXRpdGxlPkogQm9uZSBKb2ludCBTdXJnIEJyPC9mdWxsLXRpdGxlPjwvcGVyaW9kaWNh
bD48cGFnZXM+OTE0LTIxPC9wYWdlcz48dm9sdW1lPjkyPC92b2x1bWU+PG51bWJlcj43PC9udW1i
ZXI+PGVkaXRpb24+MjAxMC8wNy8wMzwvZWRpdGlvbj48a2V5d29yZHM+PGtleXdvcmQ+QWR1bHQ8
L2tleXdvcmQ+PGtleXdvcmQ+QXJ0aHJvcGxhc3R5LCBSZXBsYWNlbWVudCwgSGlwL21ldGhvZHM8
L2tleXdvcmQ+PGtleXdvcmQ+SGlwIERpc2xvY2F0aW9uLCBDb25nZW5pdGFsL2NsYXNzaWZpY2F0
aW9uL3JhZGlvZ3JhcGh5LypzdXJnZXJ5PC9rZXl3b3JkPjxrZXl3b3JkPkh1bWFuczwva2V5d29y
ZD48a2V5d29yZD5QcmVvcGVyYXRpdmUgQ2FyZS9tZXRob2RzPC9rZXl3b3JkPjxrZXl3b3JkPlRl
cm1pbm9sb2d5IGFzIFRvcGljPC9rZXl3b3JkPjxrZXl3b3JkPlRvbW9ncmFwaHksIFgtUmF5IENv
bXB1dGVkPC9rZXl3b3JkPjxrZXl3b3JkPlRyZWF0bWVudCBPdXRjb21lPC9rZXl3b3JkPjwva2V5
d29yZHM+PGRhdGVzPjx5ZWFyPjIwMTA8L3llYXI+PHB1Yi1kYXRlcz48ZGF0ZT5KdWw8L2RhdGU+
PC9wdWItZGF0ZXM+PC9kYXRlcz48aXNibj4wMzAxLTYyMFggKFByaW50KSYjeEQ7MDMwMS02MjBY
IChMaW5raW5nKTwvaXNibj48YWNjZXNzaW9uLW51bT4yMDU5NTEwNzwvYWNjZXNzaW9uLW51bT48
dXJscz48cmVsYXRlZC11cmxzPjx1cmw+aHR0cDovL3d3dy5uY2JpLm5sbS5uaWguZ292L2VudHJl
ei9xdWVyeS5mY2dpP2NtZD1SZXRyaWV2ZSZhbXA7ZGI9UHViTWVkJmFtcDtkb3B0PUNpdGF0aW9u
JmFtcDtsaXN0X3VpZHM9MjA1OTUxMDc8L3VybD48L3JlbGF0ZWQtdXJscz48L3VybHM+PGVsZWN0
cm9uaWMtcmVzb3VyY2UtbnVtPjkyLUIvNy85MTQgW3BpaV0mI3hEOzEwLjEzMDIvMDMwMS02MjBY
LjkyQjcuMjQxMTQ8L2VsZWN0cm9uaWMtcmVzb3VyY2UtbnVtPjxsYW5ndWFnZT5lbmc8L2xhbmd1
YWdlPjwvcmVjb3JkPjwvQ2l0ZT48Q2l0ZT48QXV0aG9yPkhhcnRvZmlsYWtpZGlzPC9BdXRob3I+
PFllYXI+MjAxMTwvWWVhcj48UmVjTnVtPjE5PC9SZWNOdW0+PHJlY29yZD48cmVjLW51bWJlcj4x
OTwvcmVjLW51bWJlcj48Zm9yZWlnbi1rZXlzPjxrZXkgYXBwPSJFTiIgZGItaWQ9IjBwcHBkMHJl
NnBkZWZzZWZ3ZXJwYWU1NHQwdzVzczJ0cHRhdiI+MTk8L2tleT48L2ZvcmVpZ24ta2V5cz48cmVm
LXR5cGUgbmFtZT0iSm91cm5hbCBBcnRpY2xlIj4xNzwvcmVmLXR5cGU+PGNvbnRyaWJ1dG9ycz48
YXV0aG9ycz48YXV0aG9yPkhhcnRvZmlsYWtpZGlzLCBHLjwvYXV0aG9yPjxhdXRob3I+QmFiaXMs
IEcuIEMuPC9hdXRob3I+PGF1dGhvcj5HZW9yZ2lhZGVzLCBHLjwvYXV0aG9yPjxhdXRob3I+S291
cmxhYmEsIEcuPC9hdXRob3I+PC9hdXRob3JzPjwvY29udHJpYnV0b3JzPjxhdXRoLWFkZHJlc3M+
VW5pdmVyc2l0eSBvZiBBdGhlbnMgTWVkaWNhbCBTY2hvb2wsIDIxIEZvdGlvdSBQYXRyaWFyY2hv
dSBTdHJlZXQsIEF0aGVucyAxMTQ3MSwgR3JlZWNlLiBnZW9AaGFydDcuY29tPC9hdXRoLWFkZHJl
c3M+PHRpdGxlcz48dGl0bGU+VHJvY2hhbnRlcmljIG9zdGVvdG9teSBpbiB0b3RhbCBoaXAgcmVw
bGFjZW1lbnQgZm9yIGNvbmdlbml0YWwgaGlwIGRpc2Vhc2U8L3RpdGxlPjxzZWNvbmRhcnktdGl0
bGU+SiBCb25lIEpvaW50IFN1cmcgQnI8L3NlY29uZGFyeS10aXRsZT48L3RpdGxlcz48cGVyaW9k
aWNhbD48ZnVsbC10aXRsZT5KIEJvbmUgSm9pbnQgU3VyZyBCcjwvZnVsbC10aXRsZT48L3Blcmlv
ZGljYWw+PHBhZ2VzPjYwMS03PC9wYWdlcz48dm9sdW1lPjkzPC92b2x1bWU+PG51bWJlcj41PC9u
dW1iZXI+PGVkaXRpb24+MjAxMS8wNC8yMzwvZWRpdGlvbj48a2V5d29yZHM+PGtleXdvcmQ+QWR1
bHQ8L2tleXdvcmQ+PGtleXdvcmQ+QWdlZDwva2V5d29yZD48a2V5d29yZD5BcnRocm9wbGFzdHks
IFJlcGxhY2VtZW50LCBIaXAvKm1ldGhvZHM8L2tleXdvcmQ+PGtleXdvcmQ+QnVyc2l0aXMvZXRp
b2xvZ3k8L2tleXdvcmQ+PGtleXdvcmQ+RmVtYWxlPC9rZXl3b3JkPjxrZXl3b3JkPkZlbXVyLypz
dXJnZXJ5PC9rZXl3b3JkPjxrZXl3b3JkPkdhaXQ8L2tleXdvcmQ+PGtleXdvcmQ+SGlwIERpc2xv
Y2F0aW9uL2V0aW9sb2d5PC9rZXl3b3JkPjxrZXl3b3JkPkhpcCBEaXNsb2NhdGlvbiwgQ29uZ2Vu
aXRhbC8qY29tcGxpY2F0aW9uczwva2V5d29yZD48a2V5d29yZD5IdW1hbnM8L2tleXdvcmQ+PGtl
eXdvcmQ+TWFsZTwva2V5d29yZD48a2V5d29yZD5NaWRkbGUgQWdlZDwva2V5d29yZD48a2V5d29y
ZD5Pc3NpZmljYXRpb24sIEhldGVyb3RvcGljL2V0aW9sb2d5PC9rZXl3b3JkPjxrZXl3b3JkPk9z
dGVvYXJ0aHJpdGlzLCBIaXAvZXRpb2xvZ3kvKnN1cmdlcnk8L2tleXdvcmQ+PGtleXdvcmQ+T3N0
ZW90b215LyptZXRob2RzPC9rZXl3b3JkPjxrZXl3b3JkPlBhcmFseXNpcy9ldGlvbG9neTwva2V5
d29yZD48a2V5d29yZD5Qb3N0b3BlcmF0aXZlIENvbXBsaWNhdGlvbnM8L2tleXdvcmQ+PGtleXdv
cmQ+UHJvc3RoZXNpcyBGYWlsdXJlPC9rZXl3b3JkPjxrZXl3b3JkPlJldHJvc3BlY3RpdmUgU3R1
ZGllczwva2V5d29yZD48a2V5d29yZD5UcmVhdG1lbnQgT3V0Y29tZTwva2V5d29yZD48L2tleXdv
cmRzPjxkYXRlcz48eWVhcj4yMDExPC95ZWFyPjxwdWItZGF0ZXM+PGRhdGU+TWF5PC9kYXRlPjwv
cHViLWRhdGVzPjwvZGF0ZXM+PGlzYm4+MDMwMS02MjBYIChQcmludCkmI3hEOzAzMDEtNjIwWCAo
TGlua2luZyk8L2lzYm4+PGFjY2Vzc2lvbi1udW0+MjE1MTE5MjQ8L2FjY2Vzc2lvbi1udW0+PHVy
bHM+PHJlbGF0ZWQtdXJscz48dXJsPmh0dHA6Ly93d3cubmNiaS5ubG0ubmloLmdvdi9lbnRyZXov
cXVlcnkuZmNnaT9jbWQ9UmV0cmlldmUmYW1wO2RiPVB1Yk1lZCZhbXA7ZG9wdD1DaXRhdGlvbiZh
bXA7bGlzdF91aWRzPTIxNTExOTI0PC91cmw+PC9yZWxhdGVkLXVybHM+PC91cmxzPjxlbGVjdHJv
bmljLXJlc291cmNlLW51bT45My1CLzUvNjAxIFtwaWldJiN4RDsxMC4xMzAyLzAzMDEtNjIwWC45
M0I1LjI0NzgwPC9lbGVjdHJvbmljLXJlc291cmNlLW51bT48bGFuZ3VhZ2U+ZW5nPC9sYW5ndWFn
ZT48L3JlY29yZD48L0NpdGU+PENpdGU+PEF1dGhvcj5IYXJ0b2ZpbGFraWRpczwvQXV0aG9yPjxZ
ZWFyPjIwMTE8L1llYXI+PFJlY051bT4zMTwvUmVjTnVtPjxyZWNvcmQ+PHJlYy1udW1iZXI+MzE8
L3JlYy1udW1iZXI+PGZvcmVpZ24ta2V5cz48a2V5IGFwcD0iRU4iIGRiLWlkPSIwcHBwZDByZTZw
ZGVmc2Vmd2VycGFlNTR0MHc1c3MydHB0YXYiPjMxPC9rZXk+PC9mb3JlaWduLWtleXM+PHJlZi10
eXBlIG5hbWU9IkpvdXJuYWwgQXJ0aWNsZSI+MTc8L3JlZi10eXBlPjxjb250cmlidXRvcnM+PGF1
dGhvcnM+PGF1dGhvcj5IYXJ0b2ZpbGFraWRpcywgRy48L2F1dGhvcj48YXV0aG9yPkthcmFjaGFs
aW9zLCBULjwvYXV0aG9yPjxhdXRob3I+R2VvcmdpYWRlcywgRy48L2F1dGhvcj48YXV0aG9yPktv
dXJsYWJhLCBHLjwvYXV0aG9yPjwvYXV0aG9ycz48L2NvbnRyaWJ1dG9ycz48YXV0aC1hZGRyZXNz
PlVuaXZlcnNpdHkgb2YgQXRoZW5zIE1lZGljYWwgU2Nob29sLCAyMSBGb3Rpb3UgUGF0cmlhcmNo
b3UgU3RyZWV0LCBBdGhlbnMgMTE0NzEsIEdyZWVjZS4gZ2VvQGhhcnQ3LmNvbTwvYXV0aC1hZGRy
ZXNzPjx0aXRsZXM+PHRpdGxlPlRvdGFsIGhpcCBhcnRocm9wbGFzdHkgaW4gcGF0aWVudHMgd2l0
aCBoaWdoIGRpc2xvY2F0aW9uOiBhIGNvbmNpc2UgZm9sbG93LXVwLCBhdCBhIG1pbmltdW0gb2Yg
ZmlmdGVlbiB5ZWFycywgb2YgcHJldmlvdXMgcmVwb3J0czwvdGl0bGU+PHNlY29uZGFyeS10aXRs
ZT5KIEJvbmUgSm9pbnQgU3VyZyBBbTwvc2Vjb25kYXJ5LXRpdGxlPjwvdGl0bGVzPjxwZXJpb2Rp
Y2FsPjxmdWxsLXRpdGxlPkogQm9uZSBKb2ludCBTdXJnIEFtPC9mdWxsLXRpdGxlPjwvcGVyaW9k
aWNhbD48cGFnZXM+MTYxNC04PC9wYWdlcz48dm9sdW1lPjkzPC92b2x1bWU+PG51bWJlcj4xNzwv
bnVtYmVyPjxlZGl0aW9uPjIwMTEvMDkvMTU8L2VkaXRpb24+PGtleXdvcmRzPjxrZXl3b3JkPkFk
dWx0PC9rZXl3b3JkPjxrZXl3b3JkPkFnZWQ8L2tleXdvcmQ+PGtleXdvcmQ+QXJ0aHJvcGxhc3R5
LCBSZXBsYWNlbWVudCwgSGlwL2FkdmVyc2UgZWZmZWN0cy8qbWV0aG9kczwva2V5d29yZD48a2V5
d29yZD5DZW1lbnRhdGlvbjwva2V5d29yZD48a2V5d29yZD5Db2hvcnQgU3R1ZGllczwva2V5d29y
ZD48a2V5d29yZD5GZW1hbGU8L2tleXdvcmQ+PGtleXdvcmQ+Rm9sbG93LVVwIFN0dWRpZXM8L2tl
eXdvcmQ+PGtleXdvcmQ+SGlwIERpc2xvY2F0aW9uLypkaWFnbm9zaXMvcGh5c2lvcGF0aG9sb2d5
LypzdXJnZXJ5PC9rZXl3b3JkPjxrZXl3b3JkPipIaXAgUHJvc3RoZXNpczwva2V5d29yZD48a2V5
d29yZD5IdW1hbnM8L2tleXdvcmQ+PGtleXdvcmQ+TWlkZGxlIEFnZWQ8L2tleXdvcmQ+PGtleXdv
cmQ+UHJvc3RoZXNpcyBEZXNpZ248L2tleXdvcmQ+PGtleXdvcmQ+KlByb3N0aGVzaXMgRmFpbHVy
ZTwva2V5d29yZD48a2V5d29yZD5SZWNvdmVyeSBvZiBGdW5jdGlvbjwva2V5d29yZD48a2V5d29y
ZD5SZW9wZXJhdGlvbi9tZXRob2RzPC9rZXl3b3JkPjxrZXl3b3JkPlJldHJvc3BlY3RpdmUgU3R1
ZGllczwva2V5d29yZD48a2V5d29yZD5SaXNrIEFzc2Vzc21lbnQ8L2tleXdvcmQ+PGtleXdvcmQ+
U2V2ZXJpdHkgb2YgSWxsbmVzcyBJbmRleDwva2V5d29yZD48a2V5d29yZD5UaW1lIEZhY3RvcnM8
L2tleXdvcmQ+PGtleXdvcmQ+VHJlYXRtZW50IE91dGNvbWU8L2tleXdvcmQ+PGtleXdvcmQ+WW91
bmcgQWR1bHQ8L2tleXdvcmQ+PC9rZXl3b3Jkcz48ZGF0ZXM+PHllYXI+MjAxMTwveWVhcj48cHVi
LWRhdGVzPjxkYXRlPlNlcCA3PC9kYXRlPjwvcHViLWRhdGVzPjwvZGF0ZXM+PGlzYm4+MTUzNS0x
Mzg2IChFbGVjdHJvbmljKTwvaXNibj48YWNjZXNzaW9uLW51bT4yMTkxNTU3NjwvYWNjZXNzaW9u
LW51bT48dXJscz48cmVsYXRlZC11cmxzPjx1cmw+aHR0cDovL3d3dy5uY2JpLm5sbS5uaWguZ292
L2VudHJlei9xdWVyeS5mY2dpP2NtZD1SZXRyaWV2ZSZhbXA7ZGI9UHViTWVkJmFtcDtkb3B0PUNp
dGF0aW9uJmFtcDtsaXN0X3VpZHM9MjE5MTU1NzY8L3VybD48L3JlbGF0ZWQtdXJscz48L3VybHM+
PGVsZWN0cm9uaWMtcmVzb3VyY2UtbnVtPjEwLjIxMDYvSkJKUy5KLjAwODc1PC9lbGVjdHJvbmlj
LXJlc291cmNlLW51bT48bGFuZ3VhZ2U+ZW5nPC9sYW5ndWFnZT48L3JlY29yZD48L0NpdGU+PC9F
bmROb3RlPn==
</w:fldData>
        </w:fldChar>
      </w:r>
      <w:r w:rsidR="00653F69" w:rsidRPr="00781FB9">
        <w:rPr>
          <w:rFonts w:ascii="Book Antiqua" w:hAnsi="Book Antiqua"/>
          <w:lang w:val="en-GB"/>
        </w:rPr>
        <w:instrText xml:space="preserve"> ADDIN EN.CITE </w:instrText>
      </w:r>
      <w:r w:rsidR="00331C2D" w:rsidRPr="00781FB9">
        <w:rPr>
          <w:rFonts w:ascii="Book Antiqua" w:hAnsi="Book Antiqua"/>
          <w:lang w:val="en-GB"/>
        </w:rPr>
        <w:fldChar w:fldCharType="begin">
          <w:fldData xml:space="preserve">PEVuZE5vdGU+PENpdGU+PEF1dGhvcj5IYXJ0b2ZpbGFraWRpczwvQXV0aG9yPjxZZWFyPjIwMTQ8
L1llYXI+PFJlY051bT4yODwvUmVjTnVtPjxyZWNvcmQ+PHJlYy1udW1iZXI+Mjg8L3JlYy1udW1i
ZXI+PGZvcmVpZ24ta2V5cz48a2V5IGFwcD0iRU4iIGRiLWlkPSIwcHBwZDByZTZwZGVmc2Vmd2Vy
cGFlNTR0MHc1c3MydHB0YXYiPjI4PC9rZXk+PC9mb3JlaWduLWtleXM+PHJlZi10eXBlIG5hbWU9
IkJvb2sgU2VjdGlvbiI+NTwvcmVmLXR5cGU+PGNvbnRyaWJ1dG9ycz48YXV0aG9ycz48YXV0aG9y
PkhhcnRvZmlsYWtpZGlzLCBHLjwvYXV0aG9yPjxhdXRob3I+QmFiaXMsIEcuIEMuPC9hdXRob3I+
PGF1dGhvcj5MYW1wcm9wb3Vsb3UtQWRhbWlkb3UsIEsuPC9hdXRob3I+PC9hdXRob3JzPjwvY29u
dHJpYnV0b3JzPjx0aXRsZXM+PHRpdGxlPkNvbmdlbml0YWwgSGlwIERpc2Vhc2UgaW4gQWR1bHRz
PC90aXRsZT48L3RpdGxlcz48cGFnZXM+NjMtNzU8L3BhZ2VzPjxzZWN0aW9uPlRlY2huaWNhbCBD
b25zaWRlcmF0aW9uczwvc2VjdGlvbj48ZGF0ZXM+PHllYXI+MjAxNDwveWVhcj48L2RhdGVzPjxw
dWJsaXNoZXI+U3ByaW5nZXItVmVybGFnIEl0YWxpYTwvcHVibGlzaGVyPjx1cmxzPjwvdXJscz48
ZWxlY3Ryb25pYy1yZXNvdXJjZS1udW0+MTAuMTAwNy85NzgtODgtNDcwLTU0OTItOTwvZWxlY3Ry
b25pYy1yZXNvdXJjZS1udW0+PC9yZWNvcmQ+PC9DaXRlPjxDaXRlPjxBdXRob3I+SGFydG9maWxh
a2lkaXM8L0F1dGhvcj48WWVhcj4xOTk4PC9ZZWFyPjxSZWNOdW0+MjE8L1JlY051bT48cmVjb3Jk
PjxyZWMtbnVtYmVyPjIxPC9yZWMtbnVtYmVyPjxmb3JlaWduLWtleXM+PGtleSBhcHA9IkVOIiBk
Yi1pZD0iMHBwcGQwcmU2cGRlZnNlZndlcnBhZTU0dDB3NXNzMnRwdGF2Ij4yMTwva2V5PjwvZm9y
ZWlnbi1rZXlzPjxyZWYtdHlwZSBuYW1lPSJKb3VybmFsIEFydGljbGUiPjE3PC9yZWYtdHlwZT48
Y29udHJpYnV0b3JzPjxhdXRob3JzPjxhdXRob3I+SGFydG9maWxha2lkaXMsIEcuPC9hdXRob3I+
PGF1dGhvcj5TdGFtb3MsIEsuPC9hdXRob3I+PGF1dGhvcj5LYXJhY2hhbGlvcywgVC48L2F1dGhv
cj48L2F1dGhvcnM+PC9jb250cmlidXRvcnM+PGF1dGgtYWRkcmVzcz5PcnRob3BhZWRpYyBEZXBh
cnRtZW50LCBBdGhlbnMgVW5pdmVyc2l0eSwgSy5BLlQuIEhvc3BpdGFsLCBHcmVlY2UuPC9hdXRo
LWFkZHJlc3M+PHRpdGxlcz48dGl0bGU+VHJlYXRtZW50IG9mIGhpZ2ggZGlzbG9jYXRpb24gb2Yg
dGhlIGhpcCBpbiBhZHVsdHMgd2l0aCB0b3RhbCBoaXAgYXJ0aHJvcGxhc3R5LiBPcGVyYXRpdmUg
dGVjaG5pcXVlIGFuZCBsb25nLXRlcm0gY2xpbmljYWwgcmVzdWx0czwvdGl0bGU+PHNlY29uZGFy
eS10aXRsZT5KIEJvbmUgSm9pbnQgU3VyZyBBbTwvc2Vjb25kYXJ5LXRpdGxlPjwvdGl0bGVzPjxw
ZXJpb2RpY2FsPjxmdWxsLXRpdGxlPkogQm9uZSBKb2ludCBTdXJnIEFtPC9mdWxsLXRpdGxlPjwv
cGVyaW9kaWNhbD48cGFnZXM+NTEwLTc8L3BhZ2VzPjx2b2x1bWU+ODA8L3ZvbHVtZT48bnVtYmVy
PjQ8L251bWJlcj48ZWRpdGlvbj4xOTk4LzA1LzAxPC9lZGl0aW9uPjxrZXl3b3Jkcz48a2V5d29y
ZD5BZHVsdDwva2V5d29yZD48a2V5d29yZD5BZ2VkPC9rZXl3b3JkPjxrZXl3b3JkPkFydGhyb3Bs
YXN0eSwgUmVwbGFjZW1lbnQsIEhpcC9hZHZlcnNlIGVmZmVjdHMvKm1ldGhvZHM8L2tleXdvcmQ+
PGtleXdvcmQ+RmVtYWxlPC9rZXl3b3JkPjxrZXl3b3JkPkZvbGxvdy1VcCBTdHVkaWVzPC9rZXl3
b3JkPjxrZXl3b3JkPkhpcCBEaXNsb2NhdGlvbi9ldGlvbG9neS9zdXJnZXJ5PC9rZXl3b3JkPjxr
ZXl3b3JkPkhpcCBEaXNsb2NhdGlvbiwgQ29uZ2VuaXRhbC9yYWRpb2dyYXBoeS8qc3VyZ2VyeTwv
a2V5d29yZD48a2V5d29yZD5IaXAgSm9pbnQvcmFkaW9ncmFwaHk8L2tleXdvcmQ+PGtleXdvcmQ+
SGlwIFByb3N0aGVzaXM8L2tleXdvcmQ+PGtleXdvcmQ+SHVtYW5zPC9rZXl3b3JkPjxrZXl3b3Jk
Pk1pZGRsZSBBZ2VkPC9rZXl3b3JkPjxrZXl3b3JkPlBvc3RvcGVyYXRpdmUgQ29tcGxpY2F0aW9u
czwva2V5d29yZD48a2V5d29yZD5Qcm9zdGhlc2lzIEZhaWx1cmU8L2tleXdvcmQ+PGtleXdvcmQ+
UmVvcGVyYXRpb248L2tleXdvcmQ+PGtleXdvcmQ+U3Vydml2YWwgQW5hbHlzaXM8L2tleXdvcmQ+
PC9rZXl3b3Jkcz48ZGF0ZXM+PHllYXI+MTk5ODwveWVhcj48cHViLWRhdGVzPjxkYXRlPkFwcjwv
ZGF0ZT48L3B1Yi1kYXRlcz48L2RhdGVzPjxpc2JuPjAwMjEtOTM1NSAoUHJpbnQpPC9pc2JuPjxh
Y2Nlc3Npb24tbnVtPjk1NjMzODA8L2FjY2Vzc2lvbi1udW0+PHVybHM+PHJlbGF0ZWQtdXJscz48
dXJsPmh0dHA6Ly93d3cubmNiaS5ubG0ubmloLmdvdi9lbnRyZXovcXVlcnkuZmNnaT9jbWQ9UmV0
cmlldmUmYW1wO2RiPVB1Yk1lZCZhbXA7ZG9wdD1DaXRhdGlvbiZhbXA7bGlzdF91aWRzPTk1NjMz
ODA8L3VybD48L3JlbGF0ZWQtdXJscz48L3VybHM+PGxhbmd1YWdlPmVuZzwvbGFuZ3VhZ2U+PC9y
ZWNvcmQ+PC9DaXRlPjxDaXRlPjxBdXRob3I+U3RhbW9zPC9BdXRob3I+PFllYXI+MjAwMDwvWWVh
cj48UmVjTnVtPjI5PC9SZWNOdW0+PHJlY29yZD48cmVjLW51bWJlcj4yOTwvcmVjLW51bWJlcj48
Zm9yZWlnbi1rZXlzPjxrZXkgYXBwPSJFTiIgZGItaWQ9IjBwcHBkMHJlNnBkZWZzZWZ3ZXJwYWU1
NHQwdzVzczJ0cHRhdiI+Mjk8L2tleT48L2ZvcmVpZ24ta2V5cz48cmVmLXR5cGUgbmFtZT0iSm91
cm5hbCBBcnRpY2xlIj4xNzwvcmVmLXR5cGU+PGNvbnRyaWJ1dG9ycz48YXV0aG9ycz48YXV0aG9y
PlN0YW1vcywgSy4gRy48L2F1dGhvcj48YXV0aG9yPkthcmFjaGFsaW9zLCBULjwvYXV0aG9yPjxh
dXRob3I+UGFwYWdlbG9wb3Vsb3MsIFAuIEouPC9hdXRob3I+PGF1dGhvcj5YZW5ha2lzLCBULjwv
YXV0aG9yPjxhdXRob3I+S29ycmVzLCBELiBTLjwvYXV0aG9yPjxhdXRob3I+S29yb25lb3MsIEUu
PC9hdXRob3I+PGF1dGhvcj5IYXJ0b2ZpbGFraWRpcywgRy48L2F1dGhvcj48L2F1dGhvcnM+PC9j
b250cmlidXRvcnM+PGF1dGgtYWRkcmVzcz5PcnRob3BlZGljIERlcGFydG1lbnQsIEF0aGVucyBV
bml2ZXJzaXR5LCBLQVQgSG9zcGl0YWwsIEdyZWVjZS48L2F1dGgtYWRkcmVzcz48dGl0bGVzPjx0
aXRsZT5Mb25nLXRlcm0gbWVjaGFuaWNhbCBzdGFiaWxpdHkgb2YgdGhlIGltcGFjdGVkIG1vcnNl
bGl6ZWQgZ3JhZnQtY2VtZW50IGludGVyZmFjZSBpbiB0b3RhbCBqb2ludCByZXBsYWNlbWVudDog
YW4gZXhwZXJpbWVudGFsIHN0dWR5IGluIGRvZ3M8L3RpdGxlPjxzZWNvbmRhcnktdGl0bGU+T3J0
aG9wZWRpY3M8L3NlY29uZGFyeS10aXRsZT48L3RpdGxlcz48cGVyaW9kaWNhbD48ZnVsbC10aXRs
ZT5PcnRob3BlZGljczwvZnVsbC10aXRsZT48L3BlcmlvZGljYWw+PHBhZ2VzPjgwOS0xNDwvcGFn
ZXM+PHZvbHVtZT4yMzwvdm9sdW1lPjxudW1iZXI+ODwvbnVtYmVyPjxlZGl0aW9uPjIwMDAvMDgv
MjI8L2VkaXRpb24+PGtleXdvcmRzPjxrZXl3b3JkPkFuaW1hbHM8L2tleXdvcmQ+PGtleXdvcmQ+
QXJ0aHJvcGxhc3R5LCBSZXBsYWNlbWVudCwgSGlwL21ldGhvZHM8L2tleXdvcmQ+PGtleXdvcmQ+
QmlvbWVjaGFuaWNhbCBQaGVub21lbmE8L2tleXdvcmQ+PGtleXdvcmQ+KkJvbmUgQ2VtZW50czwv
a2V5d29yZD48a2V5d29yZD5Cb25lIFJlbW9kZWxpbmcvcGh5c2lvbG9neTwva2V5d29yZD48a2V5
d29yZD5Eb2dzPC9rZXl3b3JkPjxrZXl3b3JkPkZlbXVyLypzdXJnZXJ5PC9rZXl3b3JkPjxrZXl3
b3JkPk1hbGU8L2tleXdvcmQ+PGtleXdvcmQ+Kk1hdGVyaWFscyBUZXN0aW5nPC9rZXl3b3JkPjxr
ZXl3b3JkPk1vZGVscywgQW5pbWFsPC9rZXl3b3JkPjxrZXl3b3JkPlNlbnNpdGl2aXR5IGFuZCBT
cGVjaWZpY2l0eTwva2V5d29yZD48a2V5d29yZD5TdGF0aXN0aWNzLCBOb25wYXJhbWV0cmljPC9r
ZXl3b3JkPjxrZXl3b3JkPlN0cmVzcywgTWVjaGFuaWNhbDwva2V5d29yZD48L2tleXdvcmRzPjxk
YXRlcz48eWVhcj4yMDAwPC95ZWFyPjxwdWItZGF0ZXM+PGRhdGU+QXVnPC9kYXRlPjwvcHViLWRh
dGVzPjwvZGF0ZXM+PGlzYm4+MDE0Ny03NDQ3IChQcmludCkmI3hEOzAxNDctNzQ0NyAoTGlua2lu
Zyk8L2lzYm4+PGFjY2Vzc2lvbi1udW0+MTA5NTIwNDM8L2FjY2Vzc2lvbi1udW0+PHVybHM+PHJl
bGF0ZWQtdXJscz48dXJsPmh0dHA6Ly93d3cubmNiaS5ubG0ubmloLmdvdi9lbnRyZXovcXVlcnku
ZmNnaT9jbWQ9UmV0cmlldmUmYW1wO2RiPVB1Yk1lZCZhbXA7ZG9wdD1DaXRhdGlvbiZhbXA7bGlz
dF91aWRzPTEwOTUyMDQzPC91cmw+PC9yZWxhdGVkLXVybHM+PC91cmxzPjxsYW5ndWFnZT5lbmc8
L2xhbmd1YWdlPjwvcmVjb3JkPjwvQ2l0ZT48Q2l0ZT48QXV0aG9yPkhhcnRvZmlsYWtpZGlzPC9B
dXRob3I+PFllYXI+MjAwNDwvWWVhcj48UmVjTnVtPjMwPC9SZWNOdW0+PHJlY29yZD48cmVjLW51
bWJlcj4zMDwvcmVjLW51bWJlcj48Zm9yZWlnbi1rZXlzPjxrZXkgYXBwPSJFTiIgZGItaWQ9IjBw
cHBkMHJlNnBkZWZzZWZ3ZXJwYWU1NHQwdzVzczJ0cHRhdiI+MzA8L2tleT48L2ZvcmVpZ24ta2V5
cz48cmVmLXR5cGUgbmFtZT0iSm91cm5hbCBBcnRpY2xlIj4xNzwvcmVmLXR5cGU+PGNvbnRyaWJ1
dG9ycz48YXV0aG9ycz48YXV0aG9yPkhhcnRvZmlsYWtpZGlzLCBHLjwvYXV0aG9yPjxhdXRob3I+
S2FyYWNoYWxpb3MsIFQuPC9hdXRob3I+PC9hdXRob3JzPjwvY29udHJpYnV0b3JzPjxhdXRoLWFk
ZHJlc3M+RGVwYXJ0bWVudCBvZiBPcnRob3BhZWRpYyBTdXJnZXJ5LCBTY2hvb2wgb2YgSGVhbHRo
IFN0dWRpZXMsIFVuaXZlcnNpdHkgb2YgVGhlc3NhbHksIDIyIFBhcGFraXppYXppIFN0cmVldCwg
TGFyaXNhLCBHcmVlY2UuIGhhcnRvZmlsYWtpZGlzQHlhaG9vLmdyPC9hdXRoLWFkZHJlc3M+PHRp
dGxlcz48dGl0bGU+VG90YWwgaGlwIGFydGhyb3BsYXN0eSBmb3IgY29uZ2VuaXRhbCBoaXAgZGlz
ZWFzZTwvdGl0bGU+PHNlY29uZGFyeS10aXRsZT5KIEJvbmUgSm9pbnQgU3VyZyBBbTwvc2Vjb25k
YXJ5LXRpdGxlPjwvdGl0bGVzPjxwZXJpb2RpY2FsPjxmdWxsLXRpdGxlPkogQm9uZSBKb2ludCBT
dXJnIEFtPC9mdWxsLXRpdGxlPjwvcGVyaW9kaWNhbD48cGFnZXM+MjQyLTUwPC9wYWdlcz48dm9s
dW1lPjg2LUE8L3ZvbHVtZT48bnVtYmVyPjI8L251bWJlcj48ZWRpdGlvbj4yMDA0LzAyLzEzPC9l
ZGl0aW9uPjxrZXl3b3Jkcz48a2V5d29yZD5BZHVsdDwva2V5d29yZD48a2V5d29yZD5BZ2VkPC9r
ZXl3b3JkPjxrZXl3b3JkPkFnZWQsIDgwIGFuZCBvdmVyPC9rZXl3b3JkPjxrZXl3b3JkPipBcnRo
cm9wbGFzdHksIFJlcGxhY2VtZW50LCBIaXAvYWR2ZXJzZSBlZmZlY3RzPC9rZXl3b3JkPjxrZXl3
b3JkPkZlbWFsZTwva2V5d29yZD48a2V5d29yZD5Gb2xsb3ctVXAgU3R1ZGllczwva2V5d29yZD48
a2V5d29yZD5IaXAgRGlzbG9jYXRpb24sIENvbmdlbml0YWwvcmFkaW9ncmFwaHkvKnN1cmdlcnk8
L2tleXdvcmQ+PGtleXdvcmQ+SHVtYW5zPC9rZXl3b3JkPjxrZXl3b3JkPk1hbGU8L2tleXdvcmQ+
PGtleXdvcmQ+TWlkZGxlIEFnZWQ8L2tleXdvcmQ+PGtleXdvcmQ+VGltZSBGYWN0b3JzPC9rZXl3
b3JkPjwva2V5d29yZHM+PGRhdGVzPjx5ZWFyPjIwMDQ8L3llYXI+PHB1Yi1kYXRlcz48ZGF0ZT5G
ZWI8L2RhdGU+PC9wdWItZGF0ZXM+PC9kYXRlcz48aXNibj4wMDIxLTkzNTUgKFByaW50KTwvaXNi
bj48YWNjZXNzaW9uLW51bT4xNDk2MDY2NzwvYWNjZXNzaW9uLW51bT48dXJscz48cmVsYXRlZC11
cmxzPjx1cmw+aHR0cDovL3d3dy5uY2JpLm5sbS5uaWguZ292L2VudHJlei9xdWVyeS5mY2dpP2Nt
ZD1SZXRyaWV2ZSZhbXA7ZGI9UHViTWVkJmFtcDtkb3B0PUNpdGF0aW9uJmFtcDtsaXN0X3VpZHM9
MTQ5NjA2Njc8L3VybD48L3JlbGF0ZWQtdXJscz48L3VybHM+PGxhbmd1YWdlPmVuZzwvbGFuZ3Vh
Z2U+PC9yZWNvcmQ+PC9DaXRlPjxDaXRlPjxBdXRob3I+S2FyYWNoYWxpb3M8L0F1dGhvcj48WWVh
cj4yMDEwPC9ZZWFyPjxSZWNOdW0+MTU8L1JlY051bT48cmVjb3JkPjxyZWMtbnVtYmVyPjE1PC9y
ZWMtbnVtYmVyPjxmb3JlaWduLWtleXM+PGtleSBhcHA9IkVOIiBkYi1pZD0iMHBwcGQwcmU2cGRl
ZnNlZndlcnBhZTU0dDB3NXNzMnRwdGF2Ij4xNTwva2V5PjwvZm9yZWlnbi1rZXlzPjxyZWYtdHlw
ZSBuYW1lPSJKb3VybmFsIEFydGljbGUiPjE3PC9yZWYtdHlwZT48Y29udHJpYnV0b3JzPjxhdXRo
b3JzPjxhdXRob3I+S2FyYWNoYWxpb3MsIFQuPC9hdXRob3I+PGF1dGhvcj5IYXJ0b2ZpbGFraWRp
cywgRy48L2F1dGhvcj48L2F1dGhvcnM+PC9jb250cmlidXRvcnM+PGF1dGgtYWRkcmVzcz5PcnRo
b3BhZWRpYyBEZXBhcnRtZW50IEZhY3VsdHkgb2YgTWVkaWNpbmUsIFNjaG9vbCBvZiBIZWFsdGgg
U2NpZW5jZXMsIFVuaXZlcnNpdHkgb2YgVGhlc3NhbGlhLCBMYXJpc3NhIDQxMTEwLCBHcmVlY2Uu
IGthckBtZWQudXRoLmdyPC9hdXRoLWFkZHJlc3M+PHRpdGxlcz48dGl0bGU+Q29uZ2VuaXRhbCBo
aXAgZGlzZWFzZSBpbiBhZHVsdHM6IHRlcm1pbm9sb2d5LCBjbGFzc2lmaWNhdGlvbiwgcHJlLW9w
ZXJhdGl2ZSBwbGFubmluZyBhbmQgbWFuYWdlbWVudDwvdGl0bGU+PHNlY29uZGFyeS10aXRsZT5K
IEJvbmUgSm9pbnQgU3VyZyBCcjwvc2Vjb25kYXJ5LXRpdGxlPjwvdGl0bGVzPjxwZXJpb2RpY2Fs
PjxmdWxsLXRpdGxlPkogQm9uZSBKb2ludCBTdXJnIEJyPC9mdWxsLXRpdGxlPjwvcGVyaW9kaWNh
bD48cGFnZXM+OTE0LTIxPC9wYWdlcz48dm9sdW1lPjkyPC92b2x1bWU+PG51bWJlcj43PC9udW1i
ZXI+PGVkaXRpb24+MjAxMC8wNy8wMzwvZWRpdGlvbj48a2V5d29yZHM+PGtleXdvcmQ+QWR1bHQ8
L2tleXdvcmQ+PGtleXdvcmQ+QXJ0aHJvcGxhc3R5LCBSZXBsYWNlbWVudCwgSGlwL21ldGhvZHM8
L2tleXdvcmQ+PGtleXdvcmQ+SGlwIERpc2xvY2F0aW9uLCBDb25nZW5pdGFsL2NsYXNzaWZpY2F0
aW9uL3JhZGlvZ3JhcGh5LypzdXJnZXJ5PC9rZXl3b3JkPjxrZXl3b3JkPkh1bWFuczwva2V5d29y
ZD48a2V5d29yZD5QcmVvcGVyYXRpdmUgQ2FyZS9tZXRob2RzPC9rZXl3b3JkPjxrZXl3b3JkPlRl
cm1pbm9sb2d5IGFzIFRvcGljPC9rZXl3b3JkPjxrZXl3b3JkPlRvbW9ncmFwaHksIFgtUmF5IENv
bXB1dGVkPC9rZXl3b3JkPjxrZXl3b3JkPlRyZWF0bWVudCBPdXRjb21lPC9rZXl3b3JkPjwva2V5
d29yZHM+PGRhdGVzPjx5ZWFyPjIwMTA8L3llYXI+PHB1Yi1kYXRlcz48ZGF0ZT5KdWw8L2RhdGU+
PC9wdWItZGF0ZXM+PC9kYXRlcz48aXNibj4wMzAxLTYyMFggKFByaW50KSYjeEQ7MDMwMS02MjBY
IChMaW5raW5nKTwvaXNibj48YWNjZXNzaW9uLW51bT4yMDU5NTEwNzwvYWNjZXNzaW9uLW51bT48
dXJscz48cmVsYXRlZC11cmxzPjx1cmw+aHR0cDovL3d3dy5uY2JpLm5sbS5uaWguZ292L2VudHJl
ei9xdWVyeS5mY2dpP2NtZD1SZXRyaWV2ZSZhbXA7ZGI9UHViTWVkJmFtcDtkb3B0PUNpdGF0aW9u
JmFtcDtsaXN0X3VpZHM9MjA1OTUxMDc8L3VybD48L3JlbGF0ZWQtdXJscz48L3VybHM+PGVsZWN0
cm9uaWMtcmVzb3VyY2UtbnVtPjkyLUIvNy85MTQgW3BpaV0mI3hEOzEwLjEzMDIvMDMwMS02MjBY
LjkyQjcuMjQxMTQ8L2VsZWN0cm9uaWMtcmVzb3VyY2UtbnVtPjxsYW5ndWFnZT5lbmc8L2xhbmd1
YWdlPjwvcmVjb3JkPjwvQ2l0ZT48Q2l0ZT48QXV0aG9yPkhhcnRvZmlsYWtpZGlzPC9BdXRob3I+
PFllYXI+MjAxMTwvWWVhcj48UmVjTnVtPjE5PC9SZWNOdW0+PHJlY29yZD48cmVjLW51bWJlcj4x
OTwvcmVjLW51bWJlcj48Zm9yZWlnbi1rZXlzPjxrZXkgYXBwPSJFTiIgZGItaWQ9IjBwcHBkMHJl
NnBkZWZzZWZ3ZXJwYWU1NHQwdzVzczJ0cHRhdiI+MTk8L2tleT48L2ZvcmVpZ24ta2V5cz48cmVm
LXR5cGUgbmFtZT0iSm91cm5hbCBBcnRpY2xlIj4xNzwvcmVmLXR5cGU+PGNvbnRyaWJ1dG9ycz48
YXV0aG9ycz48YXV0aG9yPkhhcnRvZmlsYWtpZGlzLCBHLjwvYXV0aG9yPjxhdXRob3I+QmFiaXMs
IEcuIEMuPC9hdXRob3I+PGF1dGhvcj5HZW9yZ2lhZGVzLCBHLjwvYXV0aG9yPjxhdXRob3I+S291
cmxhYmEsIEcuPC9hdXRob3I+PC9hdXRob3JzPjwvY29udHJpYnV0b3JzPjxhdXRoLWFkZHJlc3M+
VW5pdmVyc2l0eSBvZiBBdGhlbnMgTWVkaWNhbCBTY2hvb2wsIDIxIEZvdGlvdSBQYXRyaWFyY2hv
dSBTdHJlZXQsIEF0aGVucyAxMTQ3MSwgR3JlZWNlLiBnZW9AaGFydDcuY29tPC9hdXRoLWFkZHJl
c3M+PHRpdGxlcz48dGl0bGU+VHJvY2hhbnRlcmljIG9zdGVvdG9teSBpbiB0b3RhbCBoaXAgcmVw
bGFjZW1lbnQgZm9yIGNvbmdlbml0YWwgaGlwIGRpc2Vhc2U8L3RpdGxlPjxzZWNvbmRhcnktdGl0
bGU+SiBCb25lIEpvaW50IFN1cmcgQnI8L3NlY29uZGFyeS10aXRsZT48L3RpdGxlcz48cGVyaW9k
aWNhbD48ZnVsbC10aXRsZT5KIEJvbmUgSm9pbnQgU3VyZyBCcjwvZnVsbC10aXRsZT48L3Blcmlv
ZGljYWw+PHBhZ2VzPjYwMS03PC9wYWdlcz48dm9sdW1lPjkzPC92b2x1bWU+PG51bWJlcj41PC9u
dW1iZXI+PGVkaXRpb24+MjAxMS8wNC8yMzwvZWRpdGlvbj48a2V5d29yZHM+PGtleXdvcmQ+QWR1
bHQ8L2tleXdvcmQ+PGtleXdvcmQ+QWdlZDwva2V5d29yZD48a2V5d29yZD5BcnRocm9wbGFzdHks
IFJlcGxhY2VtZW50LCBIaXAvKm1ldGhvZHM8L2tleXdvcmQ+PGtleXdvcmQ+QnVyc2l0aXMvZXRp
b2xvZ3k8L2tleXdvcmQ+PGtleXdvcmQ+RmVtYWxlPC9rZXl3b3JkPjxrZXl3b3JkPkZlbXVyLypz
dXJnZXJ5PC9rZXl3b3JkPjxrZXl3b3JkPkdhaXQ8L2tleXdvcmQ+PGtleXdvcmQ+SGlwIERpc2xv
Y2F0aW9uL2V0aW9sb2d5PC9rZXl3b3JkPjxrZXl3b3JkPkhpcCBEaXNsb2NhdGlvbiwgQ29uZ2Vu
aXRhbC8qY29tcGxpY2F0aW9uczwva2V5d29yZD48a2V5d29yZD5IdW1hbnM8L2tleXdvcmQ+PGtl
eXdvcmQ+TWFsZTwva2V5d29yZD48a2V5d29yZD5NaWRkbGUgQWdlZDwva2V5d29yZD48a2V5d29y
ZD5Pc3NpZmljYXRpb24sIEhldGVyb3RvcGljL2V0aW9sb2d5PC9rZXl3b3JkPjxrZXl3b3JkPk9z
dGVvYXJ0aHJpdGlzLCBIaXAvZXRpb2xvZ3kvKnN1cmdlcnk8L2tleXdvcmQ+PGtleXdvcmQ+T3N0
ZW90b215LyptZXRob2RzPC9rZXl3b3JkPjxrZXl3b3JkPlBhcmFseXNpcy9ldGlvbG9neTwva2V5
d29yZD48a2V5d29yZD5Qb3N0b3BlcmF0aXZlIENvbXBsaWNhdGlvbnM8L2tleXdvcmQ+PGtleXdv
cmQ+UHJvc3RoZXNpcyBGYWlsdXJlPC9rZXl3b3JkPjxrZXl3b3JkPlJldHJvc3BlY3RpdmUgU3R1
ZGllczwva2V5d29yZD48a2V5d29yZD5UcmVhdG1lbnQgT3V0Y29tZTwva2V5d29yZD48L2tleXdv
cmRzPjxkYXRlcz48eWVhcj4yMDExPC95ZWFyPjxwdWItZGF0ZXM+PGRhdGU+TWF5PC9kYXRlPjwv
cHViLWRhdGVzPjwvZGF0ZXM+PGlzYm4+MDMwMS02MjBYIChQcmludCkmI3hEOzAzMDEtNjIwWCAo
TGlua2luZyk8L2lzYm4+PGFjY2Vzc2lvbi1udW0+MjE1MTE5MjQ8L2FjY2Vzc2lvbi1udW0+PHVy
bHM+PHJlbGF0ZWQtdXJscz48dXJsPmh0dHA6Ly93d3cubmNiaS5ubG0ubmloLmdvdi9lbnRyZXov
cXVlcnkuZmNnaT9jbWQ9UmV0cmlldmUmYW1wO2RiPVB1Yk1lZCZhbXA7ZG9wdD1DaXRhdGlvbiZh
bXA7bGlzdF91aWRzPTIxNTExOTI0PC91cmw+PC9yZWxhdGVkLXVybHM+PC91cmxzPjxlbGVjdHJv
bmljLXJlc291cmNlLW51bT45My1CLzUvNjAxIFtwaWldJiN4RDsxMC4xMzAyLzAzMDEtNjIwWC45
M0I1LjI0NzgwPC9lbGVjdHJvbmljLXJlc291cmNlLW51bT48bGFuZ3VhZ2U+ZW5nPC9sYW5ndWFn
ZT48L3JlY29yZD48L0NpdGU+PENpdGU+PEF1dGhvcj5IYXJ0b2ZpbGFraWRpczwvQXV0aG9yPjxZ
ZWFyPjIwMTE8L1llYXI+PFJlY051bT4zMTwvUmVjTnVtPjxyZWNvcmQ+PHJlYy1udW1iZXI+MzE8
L3JlYy1udW1iZXI+PGZvcmVpZ24ta2V5cz48a2V5IGFwcD0iRU4iIGRiLWlkPSIwcHBwZDByZTZw
ZGVmc2Vmd2VycGFlNTR0MHc1c3MydHB0YXYiPjMxPC9rZXk+PC9mb3JlaWduLWtleXM+PHJlZi10
eXBlIG5hbWU9IkpvdXJuYWwgQXJ0aWNsZSI+MTc8L3JlZi10eXBlPjxjb250cmlidXRvcnM+PGF1
dGhvcnM+PGF1dGhvcj5IYXJ0b2ZpbGFraWRpcywgRy48L2F1dGhvcj48YXV0aG9yPkthcmFjaGFs
aW9zLCBULjwvYXV0aG9yPjxhdXRob3I+R2VvcmdpYWRlcywgRy48L2F1dGhvcj48YXV0aG9yPktv
dXJsYWJhLCBHLjwvYXV0aG9yPjwvYXV0aG9ycz48L2NvbnRyaWJ1dG9ycz48YXV0aC1hZGRyZXNz
PlVuaXZlcnNpdHkgb2YgQXRoZW5zIE1lZGljYWwgU2Nob29sLCAyMSBGb3Rpb3UgUGF0cmlhcmNo
b3UgU3RyZWV0LCBBdGhlbnMgMTE0NzEsIEdyZWVjZS4gZ2VvQGhhcnQ3LmNvbTwvYXV0aC1hZGRy
ZXNzPjx0aXRsZXM+PHRpdGxlPlRvdGFsIGhpcCBhcnRocm9wbGFzdHkgaW4gcGF0aWVudHMgd2l0
aCBoaWdoIGRpc2xvY2F0aW9uOiBhIGNvbmNpc2UgZm9sbG93LXVwLCBhdCBhIG1pbmltdW0gb2Yg
ZmlmdGVlbiB5ZWFycywgb2YgcHJldmlvdXMgcmVwb3J0czwvdGl0bGU+PHNlY29uZGFyeS10aXRs
ZT5KIEJvbmUgSm9pbnQgU3VyZyBBbTwvc2Vjb25kYXJ5LXRpdGxlPjwvdGl0bGVzPjxwZXJpb2Rp
Y2FsPjxmdWxsLXRpdGxlPkogQm9uZSBKb2ludCBTdXJnIEFtPC9mdWxsLXRpdGxlPjwvcGVyaW9k
aWNhbD48cGFnZXM+MTYxNC04PC9wYWdlcz48dm9sdW1lPjkzPC92b2x1bWU+PG51bWJlcj4xNzwv
bnVtYmVyPjxlZGl0aW9uPjIwMTEvMDkvMTU8L2VkaXRpb24+PGtleXdvcmRzPjxrZXl3b3JkPkFk
dWx0PC9rZXl3b3JkPjxrZXl3b3JkPkFnZWQ8L2tleXdvcmQ+PGtleXdvcmQ+QXJ0aHJvcGxhc3R5
LCBSZXBsYWNlbWVudCwgSGlwL2FkdmVyc2UgZWZmZWN0cy8qbWV0aG9kczwva2V5d29yZD48a2V5
d29yZD5DZW1lbnRhdGlvbjwva2V5d29yZD48a2V5d29yZD5Db2hvcnQgU3R1ZGllczwva2V5d29y
ZD48a2V5d29yZD5GZW1hbGU8L2tleXdvcmQ+PGtleXdvcmQ+Rm9sbG93LVVwIFN0dWRpZXM8L2tl
eXdvcmQ+PGtleXdvcmQ+SGlwIERpc2xvY2F0aW9uLypkaWFnbm9zaXMvcGh5c2lvcGF0aG9sb2d5
LypzdXJnZXJ5PC9rZXl3b3JkPjxrZXl3b3JkPipIaXAgUHJvc3RoZXNpczwva2V5d29yZD48a2V5
d29yZD5IdW1hbnM8L2tleXdvcmQ+PGtleXdvcmQ+TWlkZGxlIEFnZWQ8L2tleXdvcmQ+PGtleXdv
cmQ+UHJvc3RoZXNpcyBEZXNpZ248L2tleXdvcmQ+PGtleXdvcmQ+KlByb3N0aGVzaXMgRmFpbHVy
ZTwva2V5d29yZD48a2V5d29yZD5SZWNvdmVyeSBvZiBGdW5jdGlvbjwva2V5d29yZD48a2V5d29y
ZD5SZW9wZXJhdGlvbi9tZXRob2RzPC9rZXl3b3JkPjxrZXl3b3JkPlJldHJvc3BlY3RpdmUgU3R1
ZGllczwva2V5d29yZD48a2V5d29yZD5SaXNrIEFzc2Vzc21lbnQ8L2tleXdvcmQ+PGtleXdvcmQ+
U2V2ZXJpdHkgb2YgSWxsbmVzcyBJbmRleDwva2V5d29yZD48a2V5d29yZD5UaW1lIEZhY3RvcnM8
L2tleXdvcmQ+PGtleXdvcmQ+VHJlYXRtZW50IE91dGNvbWU8L2tleXdvcmQ+PGtleXdvcmQ+WW91
bmcgQWR1bHQ8L2tleXdvcmQ+PC9rZXl3b3Jkcz48ZGF0ZXM+PHllYXI+MjAxMTwveWVhcj48cHVi
LWRhdGVzPjxkYXRlPlNlcCA3PC9kYXRlPjwvcHViLWRhdGVzPjwvZGF0ZXM+PGlzYm4+MTUzNS0x
Mzg2IChFbGVjdHJvbmljKTwvaXNibj48YWNjZXNzaW9uLW51bT4yMTkxNTU3NjwvYWNjZXNzaW9u
LW51bT48dXJscz48cmVsYXRlZC11cmxzPjx1cmw+aHR0cDovL3d3dy5uY2JpLm5sbS5uaWguZ292
L2VudHJlei9xdWVyeS5mY2dpP2NtZD1SZXRyaWV2ZSZhbXA7ZGI9UHViTWVkJmFtcDtkb3B0PUNp
dGF0aW9uJmFtcDtsaXN0X3VpZHM9MjE5MTU1NzY8L3VybD48L3JlbGF0ZWQtdXJscz48L3VybHM+
PGVsZWN0cm9uaWMtcmVzb3VyY2UtbnVtPjEwLjIxMDYvSkJKUy5KLjAwODc1PC9lbGVjdHJvbmlj
LXJlc291cmNlLW51bT48bGFuZ3VhZ2U+ZW5nPC9sYW5ndWFnZT48L3JlY29yZD48L0NpdGU+PC9F
bmROb3RlPn==
</w:fldData>
        </w:fldChar>
      </w:r>
      <w:r w:rsidR="00653F69" w:rsidRPr="00781FB9">
        <w:rPr>
          <w:rFonts w:ascii="Book Antiqua" w:hAnsi="Book Antiqua"/>
          <w:lang w:val="en-GB"/>
        </w:rPr>
        <w:instrText xml:space="preserve"> ADDIN EN.CITE.DATA </w:instrText>
      </w:r>
      <w:r w:rsidR="00331C2D" w:rsidRPr="00781FB9">
        <w:rPr>
          <w:rFonts w:ascii="Book Antiqua" w:hAnsi="Book Antiqua"/>
          <w:lang w:val="en-GB"/>
        </w:rPr>
      </w:r>
      <w:r w:rsidR="00331C2D" w:rsidRPr="00781FB9">
        <w:rPr>
          <w:rFonts w:ascii="Book Antiqua" w:hAnsi="Book Antiqua"/>
          <w:lang w:val="en-GB"/>
        </w:rPr>
        <w:fldChar w:fldCharType="end"/>
      </w:r>
      <w:r w:rsidR="00331C2D" w:rsidRPr="00781FB9">
        <w:rPr>
          <w:rFonts w:ascii="Book Antiqua" w:hAnsi="Book Antiqua"/>
          <w:lang w:val="en-GB"/>
        </w:rPr>
      </w:r>
      <w:r w:rsidR="00331C2D" w:rsidRPr="00781FB9">
        <w:rPr>
          <w:rFonts w:ascii="Book Antiqua" w:hAnsi="Book Antiqua"/>
          <w:lang w:val="en-GB"/>
        </w:rPr>
        <w:fldChar w:fldCharType="separate"/>
      </w:r>
      <w:r w:rsidR="00653F69" w:rsidRPr="00781FB9">
        <w:rPr>
          <w:rFonts w:ascii="Book Antiqua" w:hAnsi="Book Antiqua"/>
          <w:noProof/>
          <w:vertAlign w:val="superscript"/>
          <w:lang w:val="en-GB"/>
        </w:rPr>
        <w:t>[9,13-18]</w:t>
      </w:r>
      <w:r w:rsidR="00331C2D" w:rsidRPr="00781FB9">
        <w:rPr>
          <w:rFonts w:ascii="Book Antiqua" w:hAnsi="Book Antiqua"/>
          <w:lang w:val="en-GB"/>
        </w:rPr>
        <w:fldChar w:fldCharType="end"/>
      </w:r>
      <w:r w:rsidRPr="00781FB9">
        <w:rPr>
          <w:rFonts w:ascii="Book Antiqua" w:hAnsi="Book Antiqua"/>
          <w:lang w:val="en-GB"/>
        </w:rPr>
        <w:t>.</w:t>
      </w:r>
    </w:p>
    <w:p w:rsidR="005934C4" w:rsidRPr="00781FB9" w:rsidRDefault="005934C4" w:rsidP="00343817">
      <w:pPr>
        <w:widowControl w:val="0"/>
        <w:adjustRightInd w:val="0"/>
        <w:snapToGrid w:val="0"/>
        <w:spacing w:line="360" w:lineRule="auto"/>
        <w:jc w:val="both"/>
        <w:rPr>
          <w:rFonts w:ascii="Book Antiqua" w:hAnsi="Book Antiqua"/>
          <w:lang w:val="en-GB" w:eastAsia="zh-CN"/>
        </w:rPr>
      </w:pPr>
    </w:p>
    <w:p w:rsidR="00A80207" w:rsidRPr="00781FB9" w:rsidDel="00A80207" w:rsidRDefault="00133054" w:rsidP="00343817">
      <w:pPr>
        <w:widowControl w:val="0"/>
        <w:adjustRightInd w:val="0"/>
        <w:snapToGrid w:val="0"/>
        <w:spacing w:line="360" w:lineRule="auto"/>
        <w:jc w:val="both"/>
        <w:rPr>
          <w:rFonts w:ascii="Book Antiqua" w:hAnsi="Book Antiqua"/>
          <w:lang w:val="en-GB"/>
        </w:rPr>
      </w:pPr>
      <w:proofErr w:type="spellStart"/>
      <w:r w:rsidRPr="00781FB9">
        <w:rPr>
          <w:rFonts w:ascii="Book Antiqua" w:hAnsi="Book Antiqua"/>
          <w:b/>
          <w:lang w:val="en-GB"/>
        </w:rPr>
        <w:t>Transtrochanteric</w:t>
      </w:r>
      <w:proofErr w:type="spellEnd"/>
      <w:r w:rsidRPr="00781FB9">
        <w:rPr>
          <w:rFonts w:ascii="Book Antiqua" w:hAnsi="Book Antiqua"/>
          <w:b/>
          <w:lang w:val="en-GB"/>
        </w:rPr>
        <w:t xml:space="preserve"> approach</w:t>
      </w:r>
      <w:r w:rsidR="005934C4" w:rsidRPr="00781FB9">
        <w:rPr>
          <w:rFonts w:ascii="Book Antiqua" w:hAnsi="Book Antiqua"/>
          <w:b/>
          <w:lang w:val="en-GB" w:eastAsia="zh-CN"/>
        </w:rPr>
        <w:t>:</w:t>
      </w:r>
      <w:r w:rsidRPr="00781FB9">
        <w:rPr>
          <w:rFonts w:ascii="Book Antiqua" w:hAnsi="Book Antiqua"/>
          <w:b/>
          <w:lang w:val="en-GB"/>
        </w:rPr>
        <w:t xml:space="preserve"> </w:t>
      </w:r>
      <w:r w:rsidRPr="00781FB9">
        <w:rPr>
          <w:rFonts w:ascii="Book Antiqua" w:hAnsi="Book Antiqua"/>
          <w:lang w:val="en-GB"/>
        </w:rPr>
        <w:t>Wide exposure is essential for the reconstruction</w:t>
      </w:r>
      <w:r w:rsidR="00A97244" w:rsidRPr="00781FB9">
        <w:rPr>
          <w:rFonts w:ascii="Book Antiqua" w:hAnsi="Book Antiqua"/>
          <w:lang w:val="en-GB"/>
        </w:rPr>
        <w:t>,</w:t>
      </w:r>
      <w:r w:rsidRPr="00781FB9">
        <w:rPr>
          <w:rFonts w:ascii="Book Antiqua" w:hAnsi="Book Antiqua"/>
          <w:lang w:val="en-GB"/>
        </w:rPr>
        <w:t xml:space="preserve"> especially of hips with low and high dislocation. We learned that the complications of this exposure were less</w:t>
      </w:r>
      <w:r w:rsidR="00B06861">
        <w:rPr>
          <w:rFonts w:ascii="Book Antiqua" w:hAnsi="Book Antiqua"/>
          <w:lang w:val="en-GB"/>
        </w:rPr>
        <w:t xml:space="preserve"> important than benefits gained</w:t>
      </w:r>
      <w:r w:rsidR="00331C2D" w:rsidRPr="00781FB9">
        <w:rPr>
          <w:rFonts w:ascii="Book Antiqua" w:hAnsi="Book Antiqua"/>
          <w:lang w:val="en-GB"/>
        </w:rPr>
        <w:fldChar w:fldCharType="begin">
          <w:fldData xml:space="preserve">PEVuZE5vdGU+PENpdGU+PEF1dGhvcj5IYXJ0b2ZpbGFraWRpczwvQXV0aG9yPjxZZWFyPjIwMTE8
L1llYXI+PFJlY051bT4xOTwvUmVjTnVtPjxyZWNvcmQ+PHJlYy1udW1iZXI+MTk8L3JlYy1udW1i
ZXI+PGZvcmVpZ24ta2V5cz48a2V5IGFwcD0iRU4iIGRiLWlkPSIwcHBwZDByZTZwZGVmc2Vmd2Vy
cGFlNTR0MHc1c3MydHB0YXYiPjE5PC9rZXk+PC9mb3JlaWduLWtleXM+PHJlZi10eXBlIG5hbWU9
IkpvdXJuYWwgQXJ0aWNsZSI+MTc8L3JlZi10eXBlPjxjb250cmlidXRvcnM+PGF1dGhvcnM+PGF1
dGhvcj5IYXJ0b2ZpbGFraWRpcywgRy48L2F1dGhvcj48YXV0aG9yPkJhYmlzLCBHLiBDLjwvYXV0
aG9yPjxhdXRob3I+R2VvcmdpYWRlcywgRy48L2F1dGhvcj48YXV0aG9yPktvdXJsYWJhLCBHLjwv
YXV0aG9yPjwvYXV0aG9ycz48L2NvbnRyaWJ1dG9ycz48YXV0aC1hZGRyZXNzPlVuaXZlcnNpdHkg
b2YgQXRoZW5zIE1lZGljYWwgU2Nob29sLCAyMSBGb3Rpb3UgUGF0cmlhcmNob3UgU3RyZWV0LCBB
dGhlbnMgMTE0NzEsIEdyZWVjZS4gZ2VvQGhhcnQ3LmNvbTwvYXV0aC1hZGRyZXNzPjx0aXRsZXM+
PHRpdGxlPlRyb2NoYW50ZXJpYyBvc3Rlb3RvbXkgaW4gdG90YWwgaGlwIHJlcGxhY2VtZW50IGZv
ciBjb25nZW5pdGFsIGhpcCBkaXNlYXNlPC90aXRsZT48c2Vjb25kYXJ5LXRpdGxlPkogQm9uZSBK
b2ludCBTdXJnIEJyPC9zZWNvbmRhcnktdGl0bGU+PC90aXRsZXM+PHBlcmlvZGljYWw+PGZ1bGwt
dGl0bGU+SiBCb25lIEpvaW50IFN1cmcgQnI8L2Z1bGwtdGl0bGU+PC9wZXJpb2RpY2FsPjxwYWdl
cz42MDEtNzwvcGFnZXM+PHZvbHVtZT45Mzwvdm9sdW1lPjxudW1iZXI+NTwvbnVtYmVyPjxlZGl0
aW9uPjIwMTEvMDQvMjM8L2VkaXRpb24+PGtleXdvcmRzPjxrZXl3b3JkPkFkdWx0PC9rZXl3b3Jk
PjxrZXl3b3JkPkFnZWQ8L2tleXdvcmQ+PGtleXdvcmQ+QXJ0aHJvcGxhc3R5LCBSZXBsYWNlbWVu
dCwgSGlwLyptZXRob2RzPC9rZXl3b3JkPjxrZXl3b3JkPkJ1cnNpdGlzL2V0aW9sb2d5PC9rZXl3
b3JkPjxrZXl3b3JkPkZlbWFsZTwva2V5d29yZD48a2V5d29yZD5GZW11ci8qc3VyZ2VyeTwva2V5
d29yZD48a2V5d29yZD5HYWl0PC9rZXl3b3JkPjxrZXl3b3JkPkhpcCBEaXNsb2NhdGlvbi9ldGlv
bG9neTwva2V5d29yZD48a2V5d29yZD5IaXAgRGlzbG9jYXRpb24sIENvbmdlbml0YWwvKmNvbXBs
aWNhdGlvbnM8L2tleXdvcmQ+PGtleXdvcmQ+SHVtYW5zPC9rZXl3b3JkPjxrZXl3b3JkPk1hbGU8
L2tleXdvcmQ+PGtleXdvcmQ+TWlkZGxlIEFnZWQ8L2tleXdvcmQ+PGtleXdvcmQ+T3NzaWZpY2F0
aW9uLCBIZXRlcm90b3BpYy9ldGlvbG9neTwva2V5d29yZD48a2V5d29yZD5Pc3Rlb2FydGhyaXRp
cywgSGlwL2V0aW9sb2d5LypzdXJnZXJ5PC9rZXl3b3JkPjxrZXl3b3JkPk9zdGVvdG9teS8qbWV0
aG9kczwva2V5d29yZD48a2V5d29yZD5QYXJhbHlzaXMvZXRpb2xvZ3k8L2tleXdvcmQ+PGtleXdv
cmQ+UG9zdG9wZXJhdGl2ZSBDb21wbGljYXRpb25zPC9rZXl3b3JkPjxrZXl3b3JkPlByb3N0aGVz
aXMgRmFpbHVyZTwva2V5d29yZD48a2V5d29yZD5SZXRyb3NwZWN0aXZlIFN0dWRpZXM8L2tleXdv
cmQ+PGtleXdvcmQ+VHJlYXRtZW50IE91dGNvbWU8L2tleXdvcmQ+PC9rZXl3b3Jkcz48ZGF0ZXM+
PHllYXI+MjAxMTwveWVhcj48cHViLWRhdGVzPjxkYXRlPk1heTwvZGF0ZT48L3B1Yi1kYXRlcz48
L2RhdGVzPjxpc2JuPjAzMDEtNjIwWCAoUHJpbnQpJiN4RDswMzAxLTYyMFggKExpbmtpbmcpPC9p
c2JuPjxhY2Nlc3Npb24tbnVtPjIxNTExOTI0PC9hY2Nlc3Npb24tbnVtPjx1cmxzPjxyZWxhdGVk
LXVybHM+PHVybD5odHRwOi8vd3d3Lm5jYmkubmxtLm5paC5nb3YvZW50cmV6L3F1ZXJ5LmZjZ2k/
Y21kPVJldHJpZXZlJmFtcDtkYj1QdWJNZWQmYW1wO2RvcHQ9Q2l0YXRpb24mYW1wO2xpc3RfdWlk
cz0yMTUxMTkyNDwvdXJsPjwvcmVsYXRlZC11cmxzPjwvdXJscz48ZWxlY3Ryb25pYy1yZXNvdXJj
ZS1udW0+OTMtQi81LzYwMSBbcGlpXSYjeEQ7MTAuMTMwMi8wMzAxLTYyMFguOTNCNS4yNDc4MDwv
ZWxlY3Ryb25pYy1yZXNvdXJjZS1udW0+PGxhbmd1YWdlPmVuZzwvbGFuZ3VhZ2U+PC9yZWNvcmQ+
PC9DaXRlPjwvRW5kTm90ZT5=
</w:fldData>
        </w:fldChar>
      </w:r>
      <w:r w:rsidR="00653F69" w:rsidRPr="00781FB9">
        <w:rPr>
          <w:rFonts w:ascii="Book Antiqua" w:hAnsi="Book Antiqua"/>
          <w:lang w:val="en-GB"/>
        </w:rPr>
        <w:instrText xml:space="preserve"> ADDIN EN.CITE </w:instrText>
      </w:r>
      <w:r w:rsidR="00331C2D" w:rsidRPr="00781FB9">
        <w:rPr>
          <w:rFonts w:ascii="Book Antiqua" w:hAnsi="Book Antiqua"/>
          <w:lang w:val="en-GB"/>
        </w:rPr>
        <w:fldChar w:fldCharType="begin">
          <w:fldData xml:space="preserve">PEVuZE5vdGU+PENpdGU+PEF1dGhvcj5IYXJ0b2ZpbGFraWRpczwvQXV0aG9yPjxZZWFyPjIwMTE8
L1llYXI+PFJlY051bT4xOTwvUmVjTnVtPjxyZWNvcmQ+PHJlYy1udW1iZXI+MTk8L3JlYy1udW1i
ZXI+PGZvcmVpZ24ta2V5cz48a2V5IGFwcD0iRU4iIGRiLWlkPSIwcHBwZDByZTZwZGVmc2Vmd2Vy
cGFlNTR0MHc1c3MydHB0YXYiPjE5PC9rZXk+PC9mb3JlaWduLWtleXM+PHJlZi10eXBlIG5hbWU9
IkpvdXJuYWwgQXJ0aWNsZSI+MTc8L3JlZi10eXBlPjxjb250cmlidXRvcnM+PGF1dGhvcnM+PGF1
dGhvcj5IYXJ0b2ZpbGFraWRpcywgRy48L2F1dGhvcj48YXV0aG9yPkJhYmlzLCBHLiBDLjwvYXV0
aG9yPjxhdXRob3I+R2VvcmdpYWRlcywgRy48L2F1dGhvcj48YXV0aG9yPktvdXJsYWJhLCBHLjwv
YXV0aG9yPjwvYXV0aG9ycz48L2NvbnRyaWJ1dG9ycz48YXV0aC1hZGRyZXNzPlVuaXZlcnNpdHkg
b2YgQXRoZW5zIE1lZGljYWwgU2Nob29sLCAyMSBGb3Rpb3UgUGF0cmlhcmNob3UgU3RyZWV0LCBB
dGhlbnMgMTE0NzEsIEdyZWVjZS4gZ2VvQGhhcnQ3LmNvbTwvYXV0aC1hZGRyZXNzPjx0aXRsZXM+
PHRpdGxlPlRyb2NoYW50ZXJpYyBvc3Rlb3RvbXkgaW4gdG90YWwgaGlwIHJlcGxhY2VtZW50IGZv
ciBjb25nZW5pdGFsIGhpcCBkaXNlYXNlPC90aXRsZT48c2Vjb25kYXJ5LXRpdGxlPkogQm9uZSBK
b2ludCBTdXJnIEJyPC9zZWNvbmRhcnktdGl0bGU+PC90aXRsZXM+PHBlcmlvZGljYWw+PGZ1bGwt
dGl0bGU+SiBCb25lIEpvaW50IFN1cmcgQnI8L2Z1bGwtdGl0bGU+PC9wZXJpb2RpY2FsPjxwYWdl
cz42MDEtNzwvcGFnZXM+PHZvbHVtZT45Mzwvdm9sdW1lPjxudW1iZXI+NTwvbnVtYmVyPjxlZGl0
aW9uPjIwMTEvMDQvMjM8L2VkaXRpb24+PGtleXdvcmRzPjxrZXl3b3JkPkFkdWx0PC9rZXl3b3Jk
PjxrZXl3b3JkPkFnZWQ8L2tleXdvcmQ+PGtleXdvcmQ+QXJ0aHJvcGxhc3R5LCBSZXBsYWNlbWVu
dCwgSGlwLyptZXRob2RzPC9rZXl3b3JkPjxrZXl3b3JkPkJ1cnNpdGlzL2V0aW9sb2d5PC9rZXl3
b3JkPjxrZXl3b3JkPkZlbWFsZTwva2V5d29yZD48a2V5d29yZD5GZW11ci8qc3VyZ2VyeTwva2V5
d29yZD48a2V5d29yZD5HYWl0PC9rZXl3b3JkPjxrZXl3b3JkPkhpcCBEaXNsb2NhdGlvbi9ldGlv
bG9neTwva2V5d29yZD48a2V5d29yZD5IaXAgRGlzbG9jYXRpb24sIENvbmdlbml0YWwvKmNvbXBs
aWNhdGlvbnM8L2tleXdvcmQ+PGtleXdvcmQ+SHVtYW5zPC9rZXl3b3JkPjxrZXl3b3JkPk1hbGU8
L2tleXdvcmQ+PGtleXdvcmQ+TWlkZGxlIEFnZWQ8L2tleXdvcmQ+PGtleXdvcmQ+T3NzaWZpY2F0
aW9uLCBIZXRlcm90b3BpYy9ldGlvbG9neTwva2V5d29yZD48a2V5d29yZD5Pc3Rlb2FydGhyaXRp
cywgSGlwL2V0aW9sb2d5LypzdXJnZXJ5PC9rZXl3b3JkPjxrZXl3b3JkPk9zdGVvdG9teS8qbWV0
aG9kczwva2V5d29yZD48a2V5d29yZD5QYXJhbHlzaXMvZXRpb2xvZ3k8L2tleXdvcmQ+PGtleXdv
cmQ+UG9zdG9wZXJhdGl2ZSBDb21wbGljYXRpb25zPC9rZXl3b3JkPjxrZXl3b3JkPlByb3N0aGVz
aXMgRmFpbHVyZTwva2V5d29yZD48a2V5d29yZD5SZXRyb3NwZWN0aXZlIFN0dWRpZXM8L2tleXdv
cmQ+PGtleXdvcmQ+VHJlYXRtZW50IE91dGNvbWU8L2tleXdvcmQ+PC9rZXl3b3Jkcz48ZGF0ZXM+
PHllYXI+MjAxMTwveWVhcj48cHViLWRhdGVzPjxkYXRlPk1heTwvZGF0ZT48L3B1Yi1kYXRlcz48
L2RhdGVzPjxpc2JuPjAzMDEtNjIwWCAoUHJpbnQpJiN4RDswMzAxLTYyMFggKExpbmtpbmcpPC9p
c2JuPjxhY2Nlc3Npb24tbnVtPjIxNTExOTI0PC9hY2Nlc3Npb24tbnVtPjx1cmxzPjxyZWxhdGVk
LXVybHM+PHVybD5odHRwOi8vd3d3Lm5jYmkubmxtLm5paC5nb3YvZW50cmV6L3F1ZXJ5LmZjZ2k/
Y21kPVJldHJpZXZlJmFtcDtkYj1QdWJNZWQmYW1wO2RvcHQ9Q2l0YXRpb24mYW1wO2xpc3RfdWlk
cz0yMTUxMTkyNDwvdXJsPjwvcmVsYXRlZC11cmxzPjwvdXJscz48ZWxlY3Ryb25pYy1yZXNvdXJj
ZS1udW0+OTMtQi81LzYwMSBbcGlpXSYjeEQ7MTAuMTMwMi8wMzAxLTYyMFguOTNCNS4yNDc4MDwv
ZWxlY3Ryb25pYy1yZXNvdXJjZS1udW0+PGxhbmd1YWdlPmVuZzwvbGFuZ3VhZ2U+PC9yZWNvcmQ+
PC9DaXRlPjwvRW5kTm90ZT5=
</w:fldData>
        </w:fldChar>
      </w:r>
      <w:r w:rsidR="00653F69" w:rsidRPr="00781FB9">
        <w:rPr>
          <w:rFonts w:ascii="Book Antiqua" w:hAnsi="Book Antiqua"/>
          <w:lang w:val="en-GB"/>
        </w:rPr>
        <w:instrText xml:space="preserve"> ADDIN EN.CITE.DATA </w:instrText>
      </w:r>
      <w:r w:rsidR="00331C2D" w:rsidRPr="00781FB9">
        <w:rPr>
          <w:rFonts w:ascii="Book Antiqua" w:hAnsi="Book Antiqua"/>
          <w:lang w:val="en-GB"/>
        </w:rPr>
      </w:r>
      <w:r w:rsidR="00331C2D" w:rsidRPr="00781FB9">
        <w:rPr>
          <w:rFonts w:ascii="Book Antiqua" w:hAnsi="Book Antiqua"/>
          <w:lang w:val="en-GB"/>
        </w:rPr>
        <w:fldChar w:fldCharType="end"/>
      </w:r>
      <w:r w:rsidR="00331C2D" w:rsidRPr="00781FB9">
        <w:rPr>
          <w:rFonts w:ascii="Book Antiqua" w:hAnsi="Book Antiqua"/>
          <w:lang w:val="en-GB"/>
        </w:rPr>
      </w:r>
      <w:r w:rsidR="00331C2D" w:rsidRPr="00781FB9">
        <w:rPr>
          <w:rFonts w:ascii="Book Antiqua" w:hAnsi="Book Antiqua"/>
          <w:lang w:val="en-GB"/>
        </w:rPr>
        <w:fldChar w:fldCharType="separate"/>
      </w:r>
      <w:r w:rsidR="00653F69" w:rsidRPr="00781FB9">
        <w:rPr>
          <w:rFonts w:ascii="Book Antiqua" w:hAnsi="Book Antiqua"/>
          <w:noProof/>
          <w:vertAlign w:val="superscript"/>
          <w:lang w:val="en-GB"/>
        </w:rPr>
        <w:t>[17]</w:t>
      </w:r>
      <w:r w:rsidR="00331C2D" w:rsidRPr="00781FB9">
        <w:rPr>
          <w:rFonts w:ascii="Book Antiqua" w:hAnsi="Book Antiqua"/>
          <w:lang w:val="en-GB"/>
        </w:rPr>
        <w:fldChar w:fldCharType="end"/>
      </w:r>
      <w:r w:rsidRPr="00781FB9">
        <w:rPr>
          <w:rFonts w:ascii="Book Antiqua" w:hAnsi="Book Antiqua"/>
          <w:lang w:val="en-GB"/>
        </w:rPr>
        <w:t xml:space="preserve">. </w:t>
      </w:r>
    </w:p>
    <w:p w:rsidR="00826B0A" w:rsidRPr="00781FB9" w:rsidRDefault="00826B0A" w:rsidP="00343817">
      <w:pPr>
        <w:widowControl w:val="0"/>
        <w:adjustRightInd w:val="0"/>
        <w:snapToGrid w:val="0"/>
        <w:spacing w:line="360" w:lineRule="auto"/>
        <w:jc w:val="both"/>
        <w:rPr>
          <w:rFonts w:ascii="Book Antiqua" w:hAnsi="Book Antiqua"/>
          <w:lang w:val="en-GB" w:eastAsia="zh-CN"/>
        </w:rPr>
      </w:pPr>
    </w:p>
    <w:p w:rsidR="00826B0A" w:rsidRPr="00781FB9" w:rsidRDefault="00826B0A" w:rsidP="00343817">
      <w:pPr>
        <w:widowControl w:val="0"/>
        <w:adjustRightInd w:val="0"/>
        <w:snapToGrid w:val="0"/>
        <w:spacing w:line="360" w:lineRule="auto"/>
        <w:jc w:val="both"/>
        <w:rPr>
          <w:rFonts w:ascii="Book Antiqua" w:hAnsi="Book Antiqua"/>
          <w:b/>
          <w:lang w:val="en-GB" w:eastAsia="zh-CN"/>
        </w:rPr>
      </w:pPr>
    </w:p>
    <w:p w:rsidR="00A80207" w:rsidRPr="00781FB9" w:rsidRDefault="00133054" w:rsidP="00343817">
      <w:pPr>
        <w:widowControl w:val="0"/>
        <w:adjustRightInd w:val="0"/>
        <w:snapToGrid w:val="0"/>
        <w:spacing w:line="360" w:lineRule="auto"/>
        <w:jc w:val="both"/>
        <w:rPr>
          <w:rFonts w:ascii="Book Antiqua" w:hAnsi="Book Antiqua"/>
          <w:lang w:val="en-GB"/>
        </w:rPr>
      </w:pPr>
      <w:r w:rsidRPr="00781FB9">
        <w:rPr>
          <w:rFonts w:ascii="Book Antiqua" w:hAnsi="Book Antiqua"/>
          <w:b/>
          <w:lang w:val="en-GB"/>
        </w:rPr>
        <w:t>Restoration of the normal centre o</w:t>
      </w:r>
      <w:r w:rsidRPr="00781FB9">
        <w:rPr>
          <w:rFonts w:ascii="Book Antiqua" w:hAnsi="Book Antiqua"/>
          <w:lang w:val="en-GB"/>
        </w:rPr>
        <w:t>f rotation of the joint</w:t>
      </w:r>
      <w:r w:rsidR="00826B0A" w:rsidRPr="00781FB9">
        <w:rPr>
          <w:rFonts w:ascii="Book Antiqua" w:hAnsi="Book Antiqua"/>
          <w:lang w:val="en-GB" w:eastAsia="zh-CN"/>
        </w:rPr>
        <w:t>:</w:t>
      </w:r>
      <w:r w:rsidRPr="00781FB9">
        <w:rPr>
          <w:rFonts w:ascii="Book Antiqua" w:hAnsi="Book Antiqua"/>
          <w:lang w:val="en-GB"/>
        </w:rPr>
        <w:t xml:space="preserve"> </w:t>
      </w:r>
      <w:r w:rsidR="00826B0A" w:rsidRPr="00781FB9">
        <w:rPr>
          <w:rFonts w:ascii="Book Antiqua" w:hAnsi="Book Antiqua"/>
          <w:lang w:val="en-GB"/>
        </w:rPr>
        <w:t>P</w:t>
      </w:r>
      <w:r w:rsidRPr="00781FB9">
        <w:rPr>
          <w:rFonts w:ascii="Book Antiqua" w:hAnsi="Book Antiqua"/>
          <w:lang w:val="en-GB"/>
        </w:rPr>
        <w:t xml:space="preserve">lacement of the acetabular component at the level of true acetabulum is essential for restoration of the hip biomechanics and improvement of survival of the prosthesis. However, it is not always possible to achieve bony coverage of the acetabular component at this level. Two alternative techniques have been used to solve this problem. When the reamed acetabulum can provide at least 80% osseous coverage of the implant, we use an </w:t>
      </w:r>
      <w:proofErr w:type="spellStart"/>
      <w:r w:rsidRPr="00781FB9">
        <w:rPr>
          <w:rFonts w:ascii="Book Antiqua" w:hAnsi="Book Antiqua"/>
          <w:lang w:val="en-GB"/>
        </w:rPr>
        <w:t>uncemented</w:t>
      </w:r>
      <w:proofErr w:type="spellEnd"/>
      <w:r w:rsidRPr="00781FB9">
        <w:rPr>
          <w:rFonts w:ascii="Book Antiqua" w:hAnsi="Book Antiqua"/>
          <w:lang w:val="en-GB"/>
        </w:rPr>
        <w:t xml:space="preserve"> small 40-42 mm metal backed acetabular component. If this is not feasible, the </w:t>
      </w:r>
      <w:proofErr w:type="spellStart"/>
      <w:r w:rsidRPr="00781FB9">
        <w:rPr>
          <w:rFonts w:ascii="Book Antiqua" w:hAnsi="Book Antiqua"/>
          <w:lang w:val="en-GB"/>
        </w:rPr>
        <w:t>cotyloplasty</w:t>
      </w:r>
      <w:proofErr w:type="spellEnd"/>
      <w:r w:rsidRPr="00781FB9">
        <w:rPr>
          <w:rFonts w:ascii="Book Antiqua" w:hAnsi="Book Antiqua"/>
          <w:lang w:val="en-GB"/>
        </w:rPr>
        <w:t xml:space="preserve"> technique is a good alternative. </w:t>
      </w:r>
      <w:proofErr w:type="spellStart"/>
      <w:r w:rsidRPr="00781FB9">
        <w:rPr>
          <w:rFonts w:ascii="Book Antiqua" w:hAnsi="Book Antiqua"/>
          <w:lang w:val="en-GB"/>
        </w:rPr>
        <w:t>Cotyloplasty</w:t>
      </w:r>
      <w:proofErr w:type="spellEnd"/>
      <w:r w:rsidRPr="00781FB9">
        <w:rPr>
          <w:rFonts w:ascii="Book Antiqua" w:hAnsi="Book Antiqua"/>
          <w:lang w:val="en-GB"/>
        </w:rPr>
        <w:t xml:space="preserve"> involves medialization of the acetabular floor by the creation of a </w:t>
      </w:r>
      <w:proofErr w:type="spellStart"/>
      <w:r w:rsidRPr="00781FB9">
        <w:rPr>
          <w:rFonts w:ascii="Book Antiqua" w:hAnsi="Book Antiqua"/>
          <w:lang w:val="en-GB"/>
        </w:rPr>
        <w:t>comminuted</w:t>
      </w:r>
      <w:proofErr w:type="spellEnd"/>
      <w:r w:rsidRPr="00781FB9">
        <w:rPr>
          <w:rFonts w:ascii="Book Antiqua" w:hAnsi="Book Antiqua"/>
          <w:lang w:val="en-GB"/>
        </w:rPr>
        <w:t xml:space="preserve"> fracture of the entire medial wall, impaction of autogenous cancellous </w:t>
      </w:r>
      <w:proofErr w:type="spellStart"/>
      <w:r w:rsidRPr="00781FB9">
        <w:rPr>
          <w:rFonts w:ascii="Book Antiqua" w:hAnsi="Book Antiqua"/>
          <w:lang w:val="en-GB"/>
        </w:rPr>
        <w:t>morselized</w:t>
      </w:r>
      <w:proofErr w:type="spellEnd"/>
      <w:r w:rsidRPr="00781FB9">
        <w:rPr>
          <w:rFonts w:ascii="Book Antiqua" w:hAnsi="Book Antiqua"/>
          <w:lang w:val="en-GB"/>
        </w:rPr>
        <w:t xml:space="preserve"> bone grafts and the implantation of a small, all-polyethylene (PE), usually the offset</w:t>
      </w:r>
      <w:r w:rsidR="00B06861">
        <w:rPr>
          <w:rFonts w:ascii="Book Antiqua" w:hAnsi="Book Antiqua"/>
          <w:lang w:val="en-GB"/>
        </w:rPr>
        <w:t>-bore acetabular cup (Figure 8)</w:t>
      </w:r>
      <w:r w:rsidR="00331C2D" w:rsidRPr="00781FB9">
        <w:rPr>
          <w:rFonts w:ascii="Book Antiqua" w:hAnsi="Book Antiqua"/>
          <w:lang w:val="en-GB"/>
        </w:rPr>
        <w:fldChar w:fldCharType="begin">
          <w:fldData xml:space="preserve">PEVuZE5vdGU+PENpdGU+PEF1dGhvcj5IYXJ0b2ZpbGFraWRpczwvQXV0aG9yPjxZZWFyPjE5OTY8
L1llYXI+PFJlY051bT4yMDwvUmVjTnVtPjxyZWNvcmQ+PHJlYy1udW1iZXI+MjA8L3JlYy1udW1i
ZXI+PGZvcmVpZ24ta2V5cz48a2V5IGFwcD0iRU4iIGRiLWlkPSIwcHBwZDByZTZwZGVmc2Vmd2Vy
cGFlNTR0MHc1c3MydHB0YXYiPjIwPC9rZXk+PC9mb3JlaWduLWtleXM+PHJlZi10eXBlIG5hbWU9
IkpvdXJuYWwgQXJ0aWNsZSI+MTc8L3JlZi10eXBlPjxjb250cmlidXRvcnM+PGF1dGhvcnM+PGF1
dGhvcj5IYXJ0b2ZpbGFraWRpcywgRy48L2F1dGhvcj48YXV0aG9yPlN0YW1vcywgSy48L2F1dGhv
cj48YXV0aG9yPkthcmFjaGFsaW9zLCBULjwvYXV0aG9yPjxhdXRob3I+SW9hbm5pZGlzLCBULiBU
LjwvYXV0aG9yPjxhdXRob3I+WmFjaGFyYWtpcywgTi48L2F1dGhvcj48L2F1dGhvcnM+PC9jb250
cmlidXRvcnM+PGF1dGgtYWRkcmVzcz5PcnRob3BhZWRpYyBEZXBhcnRtZW50LCBBdGhlbnMgVW5p
dmVyc2l0eSwgSy5BLlQuIEhvc3BpdGFsLCBHcmVlY2UuPC9hdXRoLWFkZHJlc3M+PHRpdGxlcz48
dGl0bGU+Q29uZ2VuaXRhbCBoaXAgZGlzZWFzZSBpbiBhZHVsdHMuIENsYXNzaWZpY2F0aW9uIG9m
IGFjZXRhYnVsYXIgZGVmaWNpZW5jaWVzIGFuZCBvcGVyYXRpdmUgdHJlYXRtZW50IHdpdGggYWNl
dGFidWxvcGxhc3R5IGNvbWJpbmVkIHdpdGggdG90YWwgaGlwIGFydGhyb3BsYXN0eTwvdGl0bGU+
PHNlY29uZGFyeS10aXRsZT5KIEJvbmUgSm9pbnQgU3VyZyBBbTwvc2Vjb25kYXJ5LXRpdGxlPjwv
dGl0bGVzPjxwZXJpb2RpY2FsPjxmdWxsLXRpdGxlPkogQm9uZSBKb2ludCBTdXJnIEFtPC9mdWxs
LXRpdGxlPjwvcGVyaW9kaWNhbD48cGFnZXM+NjgzLTkyPC9wYWdlcz48dm9sdW1lPjc4PC92b2x1
bWU+PG51bWJlcj41PC9udW1iZXI+PGVkaXRpb24+MTk5Ni8wNS8wMTwvZWRpdGlvbj48a2V5d29y
ZHM+PGtleXdvcmQ+QWNldGFidWx1bS9yYWRpb2dyYXBoeS8qc3VyZ2VyeTwva2V5d29yZD48a2V5
d29yZD5BZHVsdDwva2V5d29yZD48a2V5d29yZD5IaXAgRGlzbG9jYXRpb24sIENvbmdlbml0YWwv
Y2xhc3NpZmljYXRpb24vcmFkaW9ncmFwaHkvKnN1cmdlcnk8L2tleXdvcmQ+PGtleXdvcmQ+Kkhp
cCBQcm9zdGhlc2lzPC9rZXl3b3JkPjxrZXl3b3JkPkh1bWFuczwva2V5d29yZD48a2V5d29yZD5U
cmVhdG1lbnQgT3V0Y29tZTwva2V5d29yZD48L2tleXdvcmRzPjxkYXRlcz48eWVhcj4xOTk2PC95
ZWFyPjxwdWItZGF0ZXM+PGRhdGU+TWF5PC9kYXRlPjwvcHViLWRhdGVzPjwvZGF0ZXM+PGlzYm4+
MDAyMS05MzU1IChQcmludCk8L2lzYm4+PGFjY2Vzc2lvbi1udW0+ODY0MjAyNDwvYWNjZXNzaW9u
LW51bT48dXJscz48cmVsYXRlZC11cmxzPjx1cmw+aHR0cDovL3d3dy5uY2JpLm5sbS5uaWguZ292
L2VudHJlei9xdWVyeS5mY2dpP2NtZD1SZXRyaWV2ZSZhbXA7ZGI9UHViTWVkJmFtcDtkb3B0PUNp
dGF0aW9uJmFtcDtsaXN0X3VpZHM9ODY0MjAyNDwvdXJsPjwvcmVsYXRlZC11cmxzPjwvdXJscz48
bGFuZ3VhZ2U+ZW5nPC9sYW5ndWFnZT48L3JlY29yZD48L0NpdGU+PENpdGU+PEF1dGhvcj5IYXJ0
b2ZpbGFraWRpczwvQXV0aG9yPjxZZWFyPjE5OTg8L1llYXI+PFJlY051bT4yMTwvUmVjTnVtPjxy
ZWNvcmQ+PHJlYy1udW1iZXI+MjE8L3JlYy1udW1iZXI+PGZvcmVpZ24ta2V5cz48a2V5IGFwcD0i
RU4iIGRiLWlkPSIwcHBwZDByZTZwZGVmc2Vmd2VycGFlNTR0MHc1c3MydHB0YXYiPjIxPC9rZXk+
PC9mb3JlaWduLWtleXM+PHJlZi10eXBlIG5hbWU9IkpvdXJuYWwgQXJ0aWNsZSI+MTc8L3JlZi10
eXBlPjxjb250cmlidXRvcnM+PGF1dGhvcnM+PGF1dGhvcj5IYXJ0b2ZpbGFraWRpcywgRy48L2F1
dGhvcj48YXV0aG9yPlN0YW1vcywgSy48L2F1dGhvcj48YXV0aG9yPkthcmFjaGFsaW9zLCBULjwv
YXV0aG9yPjwvYXV0aG9ycz48L2NvbnRyaWJ1dG9ycz48YXV0aC1hZGRyZXNzPk9ydGhvcGFlZGlj
IERlcGFydG1lbnQsIEF0aGVucyBVbml2ZXJzaXR5LCBLLkEuVC4gSG9zcGl0YWwsIEdyZWVjZS48
L2F1dGgtYWRkcmVzcz48dGl0bGVzPjx0aXRsZT5UcmVhdG1lbnQgb2YgaGlnaCBkaXNsb2NhdGlv
biBvZiB0aGUgaGlwIGluIGFkdWx0cyB3aXRoIHRvdGFsIGhpcCBhcnRocm9wbGFzdHkuIE9wZXJh
dGl2ZSB0ZWNobmlxdWUgYW5kIGxvbmctdGVybSBjbGluaWNhbCByZXN1bHRzPC90aXRsZT48c2Vj
b25kYXJ5LXRpdGxlPkogQm9uZSBKb2ludCBTdXJnIEFtPC9zZWNvbmRhcnktdGl0bGU+PC90aXRs
ZXM+PHBlcmlvZGljYWw+PGZ1bGwtdGl0bGU+SiBCb25lIEpvaW50IFN1cmcgQW08L2Z1bGwtdGl0
bGU+PC9wZXJpb2RpY2FsPjxwYWdlcz41MTAtNzwvcGFnZXM+PHZvbHVtZT44MDwvdm9sdW1lPjxu
dW1iZXI+NDwvbnVtYmVyPjxlZGl0aW9uPjE5OTgvMDUvMDE8L2VkaXRpb24+PGtleXdvcmRzPjxr
ZXl3b3JkPkFkdWx0PC9rZXl3b3JkPjxrZXl3b3JkPkFnZWQ8L2tleXdvcmQ+PGtleXdvcmQ+QXJ0
aHJvcGxhc3R5LCBSZXBsYWNlbWVudCwgSGlwL2FkdmVyc2UgZWZmZWN0cy8qbWV0aG9kczwva2V5
d29yZD48a2V5d29yZD5GZW1hbGU8L2tleXdvcmQ+PGtleXdvcmQ+Rm9sbG93LVVwIFN0dWRpZXM8
L2tleXdvcmQ+PGtleXdvcmQ+SGlwIERpc2xvY2F0aW9uL2V0aW9sb2d5L3N1cmdlcnk8L2tleXdv
cmQ+PGtleXdvcmQ+SGlwIERpc2xvY2F0aW9uLCBDb25nZW5pdGFsL3JhZGlvZ3JhcGh5LypzdXJn
ZXJ5PC9rZXl3b3JkPjxrZXl3b3JkPkhpcCBKb2ludC9yYWRpb2dyYXBoeTwva2V5d29yZD48a2V5
d29yZD5IaXAgUHJvc3RoZXNpczwva2V5d29yZD48a2V5d29yZD5IdW1hbnM8L2tleXdvcmQ+PGtl
eXdvcmQ+TWlkZGxlIEFnZWQ8L2tleXdvcmQ+PGtleXdvcmQ+UG9zdG9wZXJhdGl2ZSBDb21wbGlj
YXRpb25zPC9rZXl3b3JkPjxrZXl3b3JkPlByb3N0aGVzaXMgRmFpbHVyZTwva2V5d29yZD48a2V5
d29yZD5SZW9wZXJhdGlvbjwva2V5d29yZD48a2V5d29yZD5TdXJ2aXZhbCBBbmFseXNpczwva2V5
d29yZD48L2tleXdvcmRzPjxkYXRlcz48eWVhcj4xOTk4PC95ZWFyPjxwdWItZGF0ZXM+PGRhdGU+
QXByPC9kYXRlPjwvcHViLWRhdGVzPjwvZGF0ZXM+PGlzYm4+MDAyMS05MzU1IChQcmludCk8L2lz
Ym4+PGFjY2Vzc2lvbi1udW0+OTU2MzM4MDwvYWNjZXNzaW9uLW51bT48dXJscz48cmVsYXRlZC11
cmxzPjx1cmw+aHR0cDovL3d3dy5uY2JpLm5sbS5uaWguZ292L2VudHJlei9xdWVyeS5mY2dpP2Nt
ZD1SZXRyaWV2ZSZhbXA7ZGI9UHViTWVkJmFtcDtkb3B0PUNpdGF0aW9uJmFtcDtsaXN0X3VpZHM9
OTU2MzM4MDwvdXJsPjwvcmVsYXRlZC11cmxzPjwvdXJscz48bGFuZ3VhZ2U+ZW5nPC9sYW5ndWFn
ZT48L3JlY29yZD48L0NpdGU+PENpdGU+PEF1dGhvcj5LYXJhY2hhbGlvczwvQXV0aG9yPjxZZWFy
PjIwMTA8L1llYXI+PFJlY051bT4xNTwvUmVjTnVtPjxyZWNvcmQ+PHJlYy1udW1iZXI+MTU8L3Jl
Yy1udW1iZXI+PGZvcmVpZ24ta2V5cz48a2V5IGFwcD0iRU4iIGRiLWlkPSIwcHBwZDByZTZwZGVm
c2Vmd2VycGFlNTR0MHc1c3MydHB0YXYiPjE1PC9rZXk+PC9mb3JlaWduLWtleXM+PHJlZi10eXBl
IG5hbWU9IkpvdXJuYWwgQXJ0aWNsZSI+MTc8L3JlZi10eXBlPjxjb250cmlidXRvcnM+PGF1dGhv
cnM+PGF1dGhvcj5LYXJhY2hhbGlvcywgVC48L2F1dGhvcj48YXV0aG9yPkhhcnRvZmlsYWtpZGlz
LCBHLjwvYXV0aG9yPjwvYXV0aG9ycz48L2NvbnRyaWJ1dG9ycz48YXV0aC1hZGRyZXNzPk9ydGhv
cGFlZGljIERlcGFydG1lbnQgRmFjdWx0eSBvZiBNZWRpY2luZSwgU2Nob29sIG9mIEhlYWx0aCBT
Y2llbmNlcywgVW5pdmVyc2l0eSBvZiBUaGVzc2FsaWEsIExhcmlzc2EgNDExMTAsIEdyZWVjZS4g
a2FyQG1lZC51dGguZ3I8L2F1dGgtYWRkcmVzcz48dGl0bGVzPjx0aXRsZT5Db25nZW5pdGFsIGhp
cCBkaXNlYXNlIGluIGFkdWx0czogdGVybWlub2xvZ3ksIGNsYXNzaWZpY2F0aW9uLCBwcmUtb3Bl
cmF0aXZlIHBsYW5uaW5nIGFuZCBtYW5hZ2VtZW50PC90aXRsZT48c2Vjb25kYXJ5LXRpdGxlPkog
Qm9uZSBKb2ludCBTdXJnIEJyPC9zZWNvbmRhcnktdGl0bGU+PC90aXRsZXM+PHBlcmlvZGljYWw+
PGZ1bGwtdGl0bGU+SiBCb25lIEpvaW50IFN1cmcgQnI8L2Z1bGwtdGl0bGU+PC9wZXJpb2RpY2Fs
PjxwYWdlcz45MTQtMjE8L3BhZ2VzPjx2b2x1bWU+OTI8L3ZvbHVtZT48bnVtYmVyPjc8L251bWJl
cj48ZWRpdGlvbj4yMDEwLzA3LzAzPC9lZGl0aW9uPjxrZXl3b3Jkcz48a2V5d29yZD5BZHVsdDwv
a2V5d29yZD48a2V5d29yZD5BcnRocm9wbGFzdHksIFJlcGxhY2VtZW50LCBIaXAvbWV0aG9kczwv
a2V5d29yZD48a2V5d29yZD5IaXAgRGlzbG9jYXRpb24sIENvbmdlbml0YWwvY2xhc3NpZmljYXRp
b24vcmFkaW9ncmFwaHkvKnN1cmdlcnk8L2tleXdvcmQ+PGtleXdvcmQ+SHVtYW5zPC9rZXl3b3Jk
PjxrZXl3b3JkPlByZW9wZXJhdGl2ZSBDYXJlL21ldGhvZHM8L2tleXdvcmQ+PGtleXdvcmQ+VGVy
bWlub2xvZ3kgYXMgVG9waWM8L2tleXdvcmQ+PGtleXdvcmQ+VG9tb2dyYXBoeSwgWC1SYXkgQ29t
cHV0ZWQ8L2tleXdvcmQ+PGtleXdvcmQ+VHJlYXRtZW50IE91dGNvbWU8L2tleXdvcmQ+PC9rZXl3
b3Jkcz48ZGF0ZXM+PHllYXI+MjAxMDwveWVhcj48cHViLWRhdGVzPjxkYXRlPkp1bDwvZGF0ZT48
L3B1Yi1kYXRlcz48L2RhdGVzPjxpc2JuPjAzMDEtNjIwWCAoUHJpbnQpJiN4RDswMzAxLTYyMFgg
KExpbmtpbmcpPC9pc2JuPjxhY2Nlc3Npb24tbnVtPjIwNTk1MTA3PC9hY2Nlc3Npb24tbnVtPjx1
cmxzPjxyZWxhdGVkLXVybHM+PHVybD5odHRwOi8vd3d3Lm5jYmkubmxtLm5paC5nb3YvZW50cmV6
L3F1ZXJ5LmZjZ2k/Y21kPVJldHJpZXZlJmFtcDtkYj1QdWJNZWQmYW1wO2RvcHQ9Q2l0YXRpb24m
YW1wO2xpc3RfdWlkcz0yMDU5NTEwNzwvdXJsPjwvcmVsYXRlZC11cmxzPjwvdXJscz48ZWxlY3Ry
b25pYy1yZXNvdXJjZS1udW0+OTItQi83LzkxNCBbcGlpXSYjeEQ7MTAuMTMwMi8wMzAxLTYyMFgu
OTJCNy4yNDExNDwvZWxlY3Ryb25pYy1yZXNvdXJjZS1udW0+PGxhbmd1YWdlPmVuZzwvbGFuZ3Vh
Z2U+PC9yZWNvcmQ+PC9DaXRlPjwvRW5kTm90ZT5=
</w:fldData>
        </w:fldChar>
      </w:r>
      <w:r w:rsidR="00653F69" w:rsidRPr="00781FB9">
        <w:rPr>
          <w:rFonts w:ascii="Book Antiqua" w:hAnsi="Book Antiqua"/>
          <w:lang w:val="en-GB"/>
        </w:rPr>
        <w:instrText xml:space="preserve"> ADDIN EN.CITE </w:instrText>
      </w:r>
      <w:r w:rsidR="00331C2D" w:rsidRPr="00781FB9">
        <w:rPr>
          <w:rFonts w:ascii="Book Antiqua" w:hAnsi="Book Antiqua"/>
          <w:lang w:val="en-GB"/>
        </w:rPr>
        <w:fldChar w:fldCharType="begin">
          <w:fldData xml:space="preserve">PEVuZE5vdGU+PENpdGU+PEF1dGhvcj5IYXJ0b2ZpbGFraWRpczwvQXV0aG9yPjxZZWFyPjE5OTY8
L1llYXI+PFJlY051bT4yMDwvUmVjTnVtPjxyZWNvcmQ+PHJlYy1udW1iZXI+MjA8L3JlYy1udW1i
ZXI+PGZvcmVpZ24ta2V5cz48a2V5IGFwcD0iRU4iIGRiLWlkPSIwcHBwZDByZTZwZGVmc2Vmd2Vy
cGFlNTR0MHc1c3MydHB0YXYiPjIwPC9rZXk+PC9mb3JlaWduLWtleXM+PHJlZi10eXBlIG5hbWU9
IkpvdXJuYWwgQXJ0aWNsZSI+MTc8L3JlZi10eXBlPjxjb250cmlidXRvcnM+PGF1dGhvcnM+PGF1
dGhvcj5IYXJ0b2ZpbGFraWRpcywgRy48L2F1dGhvcj48YXV0aG9yPlN0YW1vcywgSy48L2F1dGhv
cj48YXV0aG9yPkthcmFjaGFsaW9zLCBULjwvYXV0aG9yPjxhdXRob3I+SW9hbm5pZGlzLCBULiBU
LjwvYXV0aG9yPjxhdXRob3I+WmFjaGFyYWtpcywgTi48L2F1dGhvcj48L2F1dGhvcnM+PC9jb250
cmlidXRvcnM+PGF1dGgtYWRkcmVzcz5PcnRob3BhZWRpYyBEZXBhcnRtZW50LCBBdGhlbnMgVW5p
dmVyc2l0eSwgSy5BLlQuIEhvc3BpdGFsLCBHcmVlY2UuPC9hdXRoLWFkZHJlc3M+PHRpdGxlcz48
dGl0bGU+Q29uZ2VuaXRhbCBoaXAgZGlzZWFzZSBpbiBhZHVsdHMuIENsYXNzaWZpY2F0aW9uIG9m
IGFjZXRhYnVsYXIgZGVmaWNpZW5jaWVzIGFuZCBvcGVyYXRpdmUgdHJlYXRtZW50IHdpdGggYWNl
dGFidWxvcGxhc3R5IGNvbWJpbmVkIHdpdGggdG90YWwgaGlwIGFydGhyb3BsYXN0eTwvdGl0bGU+
PHNlY29uZGFyeS10aXRsZT5KIEJvbmUgSm9pbnQgU3VyZyBBbTwvc2Vjb25kYXJ5LXRpdGxlPjwv
dGl0bGVzPjxwZXJpb2RpY2FsPjxmdWxsLXRpdGxlPkogQm9uZSBKb2ludCBTdXJnIEFtPC9mdWxs
LXRpdGxlPjwvcGVyaW9kaWNhbD48cGFnZXM+NjgzLTkyPC9wYWdlcz48dm9sdW1lPjc4PC92b2x1
bWU+PG51bWJlcj41PC9udW1iZXI+PGVkaXRpb24+MTk5Ni8wNS8wMTwvZWRpdGlvbj48a2V5d29y
ZHM+PGtleXdvcmQ+QWNldGFidWx1bS9yYWRpb2dyYXBoeS8qc3VyZ2VyeTwva2V5d29yZD48a2V5
d29yZD5BZHVsdDwva2V5d29yZD48a2V5d29yZD5IaXAgRGlzbG9jYXRpb24sIENvbmdlbml0YWwv
Y2xhc3NpZmljYXRpb24vcmFkaW9ncmFwaHkvKnN1cmdlcnk8L2tleXdvcmQ+PGtleXdvcmQ+Kkhp
cCBQcm9zdGhlc2lzPC9rZXl3b3JkPjxrZXl3b3JkPkh1bWFuczwva2V5d29yZD48a2V5d29yZD5U
cmVhdG1lbnQgT3V0Y29tZTwva2V5d29yZD48L2tleXdvcmRzPjxkYXRlcz48eWVhcj4xOTk2PC95
ZWFyPjxwdWItZGF0ZXM+PGRhdGU+TWF5PC9kYXRlPjwvcHViLWRhdGVzPjwvZGF0ZXM+PGlzYm4+
MDAyMS05MzU1IChQcmludCk8L2lzYm4+PGFjY2Vzc2lvbi1udW0+ODY0MjAyNDwvYWNjZXNzaW9u
LW51bT48dXJscz48cmVsYXRlZC11cmxzPjx1cmw+aHR0cDovL3d3dy5uY2JpLm5sbS5uaWguZ292
L2VudHJlei9xdWVyeS5mY2dpP2NtZD1SZXRyaWV2ZSZhbXA7ZGI9UHViTWVkJmFtcDtkb3B0PUNp
dGF0aW9uJmFtcDtsaXN0X3VpZHM9ODY0MjAyNDwvdXJsPjwvcmVsYXRlZC11cmxzPjwvdXJscz48
bGFuZ3VhZ2U+ZW5nPC9sYW5ndWFnZT48L3JlY29yZD48L0NpdGU+PENpdGU+PEF1dGhvcj5IYXJ0
b2ZpbGFraWRpczwvQXV0aG9yPjxZZWFyPjE5OTg8L1llYXI+PFJlY051bT4yMTwvUmVjTnVtPjxy
ZWNvcmQ+PHJlYy1udW1iZXI+MjE8L3JlYy1udW1iZXI+PGZvcmVpZ24ta2V5cz48a2V5IGFwcD0i
RU4iIGRiLWlkPSIwcHBwZDByZTZwZGVmc2Vmd2VycGFlNTR0MHc1c3MydHB0YXYiPjIxPC9rZXk+
PC9mb3JlaWduLWtleXM+PHJlZi10eXBlIG5hbWU9IkpvdXJuYWwgQXJ0aWNsZSI+MTc8L3JlZi10
eXBlPjxjb250cmlidXRvcnM+PGF1dGhvcnM+PGF1dGhvcj5IYXJ0b2ZpbGFraWRpcywgRy48L2F1
dGhvcj48YXV0aG9yPlN0YW1vcywgSy48L2F1dGhvcj48YXV0aG9yPkthcmFjaGFsaW9zLCBULjwv
YXV0aG9yPjwvYXV0aG9ycz48L2NvbnRyaWJ1dG9ycz48YXV0aC1hZGRyZXNzPk9ydGhvcGFlZGlj
IERlcGFydG1lbnQsIEF0aGVucyBVbml2ZXJzaXR5LCBLLkEuVC4gSG9zcGl0YWwsIEdyZWVjZS48
L2F1dGgtYWRkcmVzcz48dGl0bGVzPjx0aXRsZT5UcmVhdG1lbnQgb2YgaGlnaCBkaXNsb2NhdGlv
biBvZiB0aGUgaGlwIGluIGFkdWx0cyB3aXRoIHRvdGFsIGhpcCBhcnRocm9wbGFzdHkuIE9wZXJh
dGl2ZSB0ZWNobmlxdWUgYW5kIGxvbmctdGVybSBjbGluaWNhbCByZXN1bHRzPC90aXRsZT48c2Vj
b25kYXJ5LXRpdGxlPkogQm9uZSBKb2ludCBTdXJnIEFtPC9zZWNvbmRhcnktdGl0bGU+PC90aXRs
ZXM+PHBlcmlvZGljYWw+PGZ1bGwtdGl0bGU+SiBCb25lIEpvaW50IFN1cmcgQW08L2Z1bGwtdGl0
bGU+PC9wZXJpb2RpY2FsPjxwYWdlcz41MTAtNzwvcGFnZXM+PHZvbHVtZT44MDwvdm9sdW1lPjxu
dW1iZXI+NDwvbnVtYmVyPjxlZGl0aW9uPjE5OTgvMDUvMDE8L2VkaXRpb24+PGtleXdvcmRzPjxr
ZXl3b3JkPkFkdWx0PC9rZXl3b3JkPjxrZXl3b3JkPkFnZWQ8L2tleXdvcmQ+PGtleXdvcmQ+QXJ0
aHJvcGxhc3R5LCBSZXBsYWNlbWVudCwgSGlwL2FkdmVyc2UgZWZmZWN0cy8qbWV0aG9kczwva2V5
d29yZD48a2V5d29yZD5GZW1hbGU8L2tleXdvcmQ+PGtleXdvcmQ+Rm9sbG93LVVwIFN0dWRpZXM8
L2tleXdvcmQ+PGtleXdvcmQ+SGlwIERpc2xvY2F0aW9uL2V0aW9sb2d5L3N1cmdlcnk8L2tleXdv
cmQ+PGtleXdvcmQ+SGlwIERpc2xvY2F0aW9uLCBDb25nZW5pdGFsL3JhZGlvZ3JhcGh5LypzdXJn
ZXJ5PC9rZXl3b3JkPjxrZXl3b3JkPkhpcCBKb2ludC9yYWRpb2dyYXBoeTwva2V5d29yZD48a2V5
d29yZD5IaXAgUHJvc3RoZXNpczwva2V5d29yZD48a2V5d29yZD5IdW1hbnM8L2tleXdvcmQ+PGtl
eXdvcmQ+TWlkZGxlIEFnZWQ8L2tleXdvcmQ+PGtleXdvcmQ+UG9zdG9wZXJhdGl2ZSBDb21wbGlj
YXRpb25zPC9rZXl3b3JkPjxrZXl3b3JkPlByb3N0aGVzaXMgRmFpbHVyZTwva2V5d29yZD48a2V5
d29yZD5SZW9wZXJhdGlvbjwva2V5d29yZD48a2V5d29yZD5TdXJ2aXZhbCBBbmFseXNpczwva2V5
d29yZD48L2tleXdvcmRzPjxkYXRlcz48eWVhcj4xOTk4PC95ZWFyPjxwdWItZGF0ZXM+PGRhdGU+
QXByPC9kYXRlPjwvcHViLWRhdGVzPjwvZGF0ZXM+PGlzYm4+MDAyMS05MzU1IChQcmludCk8L2lz
Ym4+PGFjY2Vzc2lvbi1udW0+OTU2MzM4MDwvYWNjZXNzaW9uLW51bT48dXJscz48cmVsYXRlZC11
cmxzPjx1cmw+aHR0cDovL3d3dy5uY2JpLm5sbS5uaWguZ292L2VudHJlei9xdWVyeS5mY2dpP2Nt
ZD1SZXRyaWV2ZSZhbXA7ZGI9UHViTWVkJmFtcDtkb3B0PUNpdGF0aW9uJmFtcDtsaXN0X3VpZHM9
OTU2MzM4MDwvdXJsPjwvcmVsYXRlZC11cmxzPjwvdXJscz48bGFuZ3VhZ2U+ZW5nPC9sYW5ndWFn
ZT48L3JlY29yZD48L0NpdGU+PENpdGU+PEF1dGhvcj5LYXJhY2hhbGlvczwvQXV0aG9yPjxZZWFy
PjIwMTA8L1llYXI+PFJlY051bT4xNTwvUmVjTnVtPjxyZWNvcmQ+PHJlYy1udW1iZXI+MTU8L3Jl
Yy1udW1iZXI+PGZvcmVpZ24ta2V5cz48a2V5IGFwcD0iRU4iIGRiLWlkPSIwcHBwZDByZTZwZGVm
c2Vmd2VycGFlNTR0MHc1c3MydHB0YXYiPjE1PC9rZXk+PC9mb3JlaWduLWtleXM+PHJlZi10eXBl
IG5hbWU9IkpvdXJuYWwgQXJ0aWNsZSI+MTc8L3JlZi10eXBlPjxjb250cmlidXRvcnM+PGF1dGhv
cnM+PGF1dGhvcj5LYXJhY2hhbGlvcywgVC48L2F1dGhvcj48YXV0aG9yPkhhcnRvZmlsYWtpZGlz
LCBHLjwvYXV0aG9yPjwvYXV0aG9ycz48L2NvbnRyaWJ1dG9ycz48YXV0aC1hZGRyZXNzPk9ydGhv
cGFlZGljIERlcGFydG1lbnQgRmFjdWx0eSBvZiBNZWRpY2luZSwgU2Nob29sIG9mIEhlYWx0aCBT
Y2llbmNlcywgVW5pdmVyc2l0eSBvZiBUaGVzc2FsaWEsIExhcmlzc2EgNDExMTAsIEdyZWVjZS4g
a2FyQG1lZC51dGguZ3I8L2F1dGgtYWRkcmVzcz48dGl0bGVzPjx0aXRsZT5Db25nZW5pdGFsIGhp
cCBkaXNlYXNlIGluIGFkdWx0czogdGVybWlub2xvZ3ksIGNsYXNzaWZpY2F0aW9uLCBwcmUtb3Bl
cmF0aXZlIHBsYW5uaW5nIGFuZCBtYW5hZ2VtZW50PC90aXRsZT48c2Vjb25kYXJ5LXRpdGxlPkog
Qm9uZSBKb2ludCBTdXJnIEJyPC9zZWNvbmRhcnktdGl0bGU+PC90aXRsZXM+PHBlcmlvZGljYWw+
PGZ1bGwtdGl0bGU+SiBCb25lIEpvaW50IFN1cmcgQnI8L2Z1bGwtdGl0bGU+PC9wZXJpb2RpY2Fs
PjxwYWdlcz45MTQtMjE8L3BhZ2VzPjx2b2x1bWU+OTI8L3ZvbHVtZT48bnVtYmVyPjc8L251bWJl
cj48ZWRpdGlvbj4yMDEwLzA3LzAzPC9lZGl0aW9uPjxrZXl3b3Jkcz48a2V5d29yZD5BZHVsdDwv
a2V5d29yZD48a2V5d29yZD5BcnRocm9wbGFzdHksIFJlcGxhY2VtZW50LCBIaXAvbWV0aG9kczwv
a2V5d29yZD48a2V5d29yZD5IaXAgRGlzbG9jYXRpb24sIENvbmdlbml0YWwvY2xhc3NpZmljYXRp
b24vcmFkaW9ncmFwaHkvKnN1cmdlcnk8L2tleXdvcmQ+PGtleXdvcmQ+SHVtYW5zPC9rZXl3b3Jk
PjxrZXl3b3JkPlByZW9wZXJhdGl2ZSBDYXJlL21ldGhvZHM8L2tleXdvcmQ+PGtleXdvcmQ+VGVy
bWlub2xvZ3kgYXMgVG9waWM8L2tleXdvcmQ+PGtleXdvcmQ+VG9tb2dyYXBoeSwgWC1SYXkgQ29t
cHV0ZWQ8L2tleXdvcmQ+PGtleXdvcmQ+VHJlYXRtZW50IE91dGNvbWU8L2tleXdvcmQ+PC9rZXl3
b3Jkcz48ZGF0ZXM+PHllYXI+MjAxMDwveWVhcj48cHViLWRhdGVzPjxkYXRlPkp1bDwvZGF0ZT48
L3B1Yi1kYXRlcz48L2RhdGVzPjxpc2JuPjAzMDEtNjIwWCAoUHJpbnQpJiN4RDswMzAxLTYyMFgg
KExpbmtpbmcpPC9pc2JuPjxhY2Nlc3Npb24tbnVtPjIwNTk1MTA3PC9hY2Nlc3Npb24tbnVtPjx1
cmxzPjxyZWxhdGVkLXVybHM+PHVybD5odHRwOi8vd3d3Lm5jYmkubmxtLm5paC5nb3YvZW50cmV6
L3F1ZXJ5LmZjZ2k/Y21kPVJldHJpZXZlJmFtcDtkYj1QdWJNZWQmYW1wO2RvcHQ9Q2l0YXRpb24m
YW1wO2xpc3RfdWlkcz0yMDU5NTEwNzwvdXJsPjwvcmVsYXRlZC11cmxzPjwvdXJscz48ZWxlY3Ry
b25pYy1yZXNvdXJjZS1udW0+OTItQi83LzkxNCBbcGlpXSYjeEQ7MTAuMTMwMi8wMzAxLTYyMFgu
OTJCNy4yNDExNDwvZWxlY3Ryb25pYy1yZXNvdXJjZS1udW0+PGxhbmd1YWdlPmVuZzwvbGFuZ3Vh
Z2U+PC9yZWNvcmQ+PC9DaXRlPjwvRW5kTm90ZT5=
</w:fldData>
        </w:fldChar>
      </w:r>
      <w:r w:rsidR="00653F69" w:rsidRPr="00781FB9">
        <w:rPr>
          <w:rFonts w:ascii="Book Antiqua" w:hAnsi="Book Antiqua"/>
          <w:lang w:val="en-GB"/>
        </w:rPr>
        <w:instrText xml:space="preserve"> ADDIN EN.CITE.DATA </w:instrText>
      </w:r>
      <w:r w:rsidR="00331C2D" w:rsidRPr="00781FB9">
        <w:rPr>
          <w:rFonts w:ascii="Book Antiqua" w:hAnsi="Book Antiqua"/>
          <w:lang w:val="en-GB"/>
        </w:rPr>
      </w:r>
      <w:r w:rsidR="00331C2D" w:rsidRPr="00781FB9">
        <w:rPr>
          <w:rFonts w:ascii="Book Antiqua" w:hAnsi="Book Antiqua"/>
          <w:lang w:val="en-GB"/>
        </w:rPr>
        <w:fldChar w:fldCharType="end"/>
      </w:r>
      <w:r w:rsidR="00331C2D" w:rsidRPr="00781FB9">
        <w:rPr>
          <w:rFonts w:ascii="Book Antiqua" w:hAnsi="Book Antiqua"/>
          <w:lang w:val="en-GB"/>
        </w:rPr>
      </w:r>
      <w:r w:rsidR="00331C2D" w:rsidRPr="00781FB9">
        <w:rPr>
          <w:rFonts w:ascii="Book Antiqua" w:hAnsi="Book Antiqua"/>
          <w:lang w:val="en-GB"/>
        </w:rPr>
        <w:fldChar w:fldCharType="separate"/>
      </w:r>
      <w:r w:rsidR="00653F69" w:rsidRPr="00781FB9">
        <w:rPr>
          <w:rFonts w:ascii="Book Antiqua" w:hAnsi="Book Antiqua"/>
          <w:noProof/>
          <w:vertAlign w:val="superscript"/>
          <w:lang w:val="en-GB"/>
        </w:rPr>
        <w:t>[3,9,14]</w:t>
      </w:r>
      <w:r w:rsidR="00331C2D" w:rsidRPr="00781FB9">
        <w:rPr>
          <w:rFonts w:ascii="Book Antiqua" w:hAnsi="Book Antiqua"/>
          <w:lang w:val="en-GB"/>
        </w:rPr>
        <w:fldChar w:fldCharType="end"/>
      </w:r>
      <w:r w:rsidRPr="00781FB9">
        <w:rPr>
          <w:rFonts w:ascii="Book Antiqua" w:hAnsi="Book Antiqua"/>
          <w:lang w:val="en-GB"/>
        </w:rPr>
        <w:t>.</w:t>
      </w:r>
      <w:r w:rsidR="00E67491" w:rsidRPr="00781FB9">
        <w:rPr>
          <w:rFonts w:ascii="Book Antiqua" w:hAnsi="Book Antiqua"/>
          <w:lang w:val="en-GB"/>
        </w:rPr>
        <w:t xml:space="preserve"> The main mechanical advantage</w:t>
      </w:r>
      <w:r w:rsidR="005D6D0C" w:rsidRPr="00781FB9">
        <w:rPr>
          <w:rFonts w:ascii="Book Antiqua" w:hAnsi="Book Antiqua"/>
          <w:lang w:val="en-GB"/>
        </w:rPr>
        <w:t xml:space="preserve"> with of this technique</w:t>
      </w:r>
      <w:r w:rsidR="00E67491" w:rsidRPr="00781FB9">
        <w:rPr>
          <w:rFonts w:ascii="Book Antiqua" w:hAnsi="Book Antiqua"/>
          <w:lang w:val="en-GB"/>
        </w:rPr>
        <w:t xml:space="preserve"> </w:t>
      </w:r>
      <w:r w:rsidR="005D6D0C" w:rsidRPr="00781FB9">
        <w:rPr>
          <w:rFonts w:ascii="Book Antiqua" w:hAnsi="Book Antiqua"/>
          <w:lang w:val="en-GB"/>
        </w:rPr>
        <w:t>is that the weight-bearing area is</w:t>
      </w:r>
      <w:r w:rsidR="00E67491" w:rsidRPr="00781FB9">
        <w:rPr>
          <w:rFonts w:ascii="Book Antiqua" w:hAnsi="Book Antiqua"/>
          <w:lang w:val="en-GB"/>
        </w:rPr>
        <w:t xml:space="preserve"> allowed to shift to beneath the acetabular roof</w:t>
      </w:r>
      <w:r w:rsidR="005D6D0C" w:rsidRPr="00781FB9">
        <w:rPr>
          <w:rFonts w:ascii="Book Antiqua" w:hAnsi="Book Antiqua"/>
          <w:lang w:val="en-GB"/>
        </w:rPr>
        <w:t>,</w:t>
      </w:r>
      <w:r w:rsidR="00E67491" w:rsidRPr="00781FB9">
        <w:rPr>
          <w:rFonts w:ascii="Book Antiqua" w:hAnsi="Book Antiqua"/>
          <w:lang w:val="en-GB"/>
        </w:rPr>
        <w:t xml:space="preserve"> while adequate anterior and posterior coverage of the cup is achieved. Moreover, the </w:t>
      </w:r>
      <w:r w:rsidR="006E6F21" w:rsidRPr="00781FB9">
        <w:rPr>
          <w:rFonts w:ascii="Book Antiqua" w:hAnsi="Book Antiqua"/>
          <w:lang w:val="en-GB"/>
        </w:rPr>
        <w:t>host-graft interface</w:t>
      </w:r>
      <w:r w:rsidR="00E67491" w:rsidRPr="00781FB9">
        <w:rPr>
          <w:rFonts w:ascii="Book Antiqua" w:hAnsi="Book Antiqua"/>
          <w:lang w:val="en-GB"/>
        </w:rPr>
        <w:t xml:space="preserve"> is biologically active, which may</w:t>
      </w:r>
      <w:r w:rsidR="006E6F21" w:rsidRPr="00781FB9">
        <w:rPr>
          <w:rFonts w:ascii="Book Antiqua" w:hAnsi="Book Antiqua"/>
          <w:lang w:val="en-GB"/>
        </w:rPr>
        <w:t xml:space="preserve"> </w:t>
      </w:r>
      <w:r w:rsidR="00E67491" w:rsidRPr="00781FB9">
        <w:rPr>
          <w:rFonts w:ascii="Book Antiqua" w:hAnsi="Book Antiqua"/>
          <w:lang w:val="en-GB"/>
        </w:rPr>
        <w:t xml:space="preserve">ensure </w:t>
      </w:r>
      <w:r w:rsidR="006E6F21" w:rsidRPr="00781FB9">
        <w:rPr>
          <w:rFonts w:ascii="Book Antiqua" w:hAnsi="Book Antiqua"/>
          <w:lang w:val="en-GB"/>
        </w:rPr>
        <w:t>incorporation of the graft and the anatomical placement of the cup, combined with carefully controlled medialization, optimizes the mechanical environment and influences the long-term survival of the artificial hip.</w:t>
      </w:r>
      <w:r w:rsidR="00342A8D" w:rsidRPr="00781FB9">
        <w:rPr>
          <w:rFonts w:ascii="Book Antiqua" w:hAnsi="Book Antiqua"/>
          <w:lang w:val="en-GB"/>
        </w:rPr>
        <w:t xml:space="preserve"> </w:t>
      </w:r>
    </w:p>
    <w:p w:rsidR="00E67491" w:rsidRPr="00781FB9" w:rsidDel="00E67491" w:rsidRDefault="00A80207" w:rsidP="00343817">
      <w:pPr>
        <w:widowControl w:val="0"/>
        <w:adjustRightInd w:val="0"/>
        <w:snapToGrid w:val="0"/>
        <w:spacing w:line="360" w:lineRule="auto"/>
        <w:ind w:firstLine="567"/>
        <w:jc w:val="both"/>
        <w:rPr>
          <w:rFonts w:ascii="Book Antiqua" w:hAnsi="Book Antiqua"/>
          <w:lang w:val="en-GB"/>
        </w:rPr>
      </w:pPr>
      <w:r w:rsidRPr="00781FB9">
        <w:rPr>
          <w:rFonts w:ascii="Book Antiqua" w:hAnsi="Book Antiqua"/>
          <w:lang w:val="en-GB"/>
        </w:rPr>
        <w:t>On the other hand, a</w:t>
      </w:r>
      <w:r w:rsidR="00342A8D" w:rsidRPr="00781FB9">
        <w:rPr>
          <w:rFonts w:ascii="Book Antiqua" w:hAnsi="Book Antiqua"/>
          <w:lang w:val="en-GB"/>
        </w:rPr>
        <w:t>ugmentation of superior segmental defects with structural autograft or allograft and the placement of the acetabular component</w:t>
      </w:r>
      <w:r w:rsidRPr="00781FB9">
        <w:rPr>
          <w:rFonts w:ascii="Book Antiqua" w:hAnsi="Book Antiqua"/>
          <w:lang w:val="en-GB"/>
        </w:rPr>
        <w:t xml:space="preserve"> in the anatomical position had</w:t>
      </w:r>
      <w:r w:rsidR="00342A8D" w:rsidRPr="00781FB9">
        <w:rPr>
          <w:rFonts w:ascii="Book Antiqua" w:hAnsi="Book Antiqua"/>
          <w:lang w:val="en-GB"/>
        </w:rPr>
        <w:t xml:space="preserve"> been </w:t>
      </w:r>
      <w:r w:rsidR="004C33CC" w:rsidRPr="00781FB9">
        <w:rPr>
          <w:rFonts w:ascii="Book Antiqua" w:hAnsi="Book Antiqua"/>
          <w:lang w:val="en-GB"/>
        </w:rPr>
        <w:t>suggested</w:t>
      </w:r>
      <w:r w:rsidR="00342A8D" w:rsidRPr="00781FB9">
        <w:rPr>
          <w:rFonts w:ascii="Book Antiqua" w:hAnsi="Book Antiqua"/>
          <w:lang w:val="en-GB"/>
        </w:rPr>
        <w:t xml:space="preserve">. Although the short-term results of </w:t>
      </w:r>
      <w:r w:rsidR="004C33CC" w:rsidRPr="00781FB9">
        <w:rPr>
          <w:rFonts w:ascii="Book Antiqua" w:hAnsi="Book Antiqua"/>
          <w:lang w:val="en-GB"/>
        </w:rPr>
        <w:t>this technique we</w:t>
      </w:r>
      <w:r w:rsidR="00342A8D" w:rsidRPr="00781FB9">
        <w:rPr>
          <w:rFonts w:ascii="Book Antiqua" w:hAnsi="Book Antiqua"/>
          <w:lang w:val="en-GB"/>
        </w:rPr>
        <w:t xml:space="preserve">re excellent, a high failure rate has been reported after approximately 12 years. </w:t>
      </w:r>
      <w:r w:rsidR="00E67491" w:rsidRPr="00781FB9">
        <w:rPr>
          <w:rFonts w:ascii="Book Antiqua" w:hAnsi="Book Antiqua"/>
          <w:lang w:val="en-GB"/>
        </w:rPr>
        <w:t>This may be related to the complex patho</w:t>
      </w:r>
      <w:r w:rsidR="004C33CC" w:rsidRPr="00781FB9">
        <w:rPr>
          <w:rFonts w:ascii="Book Antiqua" w:hAnsi="Book Antiqua"/>
          <w:lang w:val="en-GB"/>
        </w:rPr>
        <w:t xml:space="preserve">logical </w:t>
      </w:r>
      <w:r w:rsidR="00E67491" w:rsidRPr="00781FB9">
        <w:rPr>
          <w:rFonts w:ascii="Book Antiqua" w:hAnsi="Book Antiqua"/>
          <w:lang w:val="en-GB"/>
        </w:rPr>
        <w:t>anatomy encountered at the level of the true acetabulum, and the abnormal distribution of stresses combined with the unfavourable long</w:t>
      </w:r>
      <w:r w:rsidR="00653F69" w:rsidRPr="00781FB9">
        <w:rPr>
          <w:rFonts w:ascii="Book Antiqua" w:hAnsi="Book Antiqua"/>
          <w:lang w:val="en-GB"/>
        </w:rPr>
        <w:t>-</w:t>
      </w:r>
      <w:r w:rsidR="00E67491" w:rsidRPr="00781FB9">
        <w:rPr>
          <w:rFonts w:ascii="Book Antiqua" w:hAnsi="Book Antiqua"/>
          <w:lang w:val="en-GB"/>
        </w:rPr>
        <w:t>term biological behaviour of structural grafts</w:t>
      </w:r>
      <w:r w:rsidR="00331C2D" w:rsidRPr="00781FB9">
        <w:rPr>
          <w:rFonts w:ascii="Book Antiqua" w:hAnsi="Book Antiqua"/>
          <w:lang w:val="en-GB"/>
        </w:rPr>
        <w:fldChar w:fldCharType="begin">
          <w:fldData xml:space="preserve">PEVuZE5vdGU+PENpdGU+PEF1dGhvcj5IYXJ0b2ZpbGFraWRpczwvQXV0aG9yPjxZZWFyPjE5OTY8
L1llYXI+PFJlY051bT4zPC9SZWNOdW0+PHJlY29yZD48cmVjLW51bWJlcj4zPC9yZWMtbnVtYmVy
Pjxmb3JlaWduLWtleXM+PGtleSBhcHA9IkVOIiBkYi1pZD0iMHBwcGQwcmU2cGRlZnNlZndlcnBh
ZTU0dDB3NXNzMnRwdGF2Ij4zPC9rZXk+PC9mb3JlaWduLWtleXM+PHJlZi10eXBlIG5hbWU9Ikpv
dXJuYWwgQXJ0aWNsZSI+MTc8L3JlZi10eXBlPjxjb250cmlidXRvcnM+PGF1dGhvcnM+PGF1dGhv
cj5IYXJ0b2ZpbGFraWRpcywgRy48L2F1dGhvcj48YXV0aG9yPlN0YW1vcywgSy48L2F1dGhvcj48
YXV0aG9yPkthcmFjaGFsaW9zLCBULjwvYXV0aG9yPjxhdXRob3I+SW9hbm5pZGlzLCBULiBULjwv
YXV0aG9yPjxhdXRob3I+WmFjaGFyYWtpcywgTi48L2F1dGhvcj48L2F1dGhvcnM+PC9jb250cmli
dXRvcnM+PGF1dGgtYWRkcmVzcz5PcnRob3BhZWRpYyBEZXBhcnRtZW50LCBBdGhlbnMgVW5pdmVy
c2l0eSwgSy5BLlQuIEhvc3BpdGFsLCBHcmVlY2UuPC9hdXRoLWFkZHJlc3M+PHRpdGxlcz48dGl0
bGU+Q29uZ2VuaXRhbCBoaXAgZGlzZWFzZSBpbiBhZHVsdHMuIENsYXNzaWZpY2F0aW9uIG9mIGFj
ZXRhYnVsYXIgZGVmaWNpZW5jaWVzIGFuZCBvcGVyYXRpdmUgdHJlYXRtZW50IHdpdGggYWNldGFi
dWxvcGxhc3R5IGNvbWJpbmVkIHdpdGggdG90YWwgaGlwIGFydGhyb3BsYXN0eTwvdGl0bGU+PHNl
Y29uZGFyeS10aXRsZT5KIEJvbmUgSm9pbnQgU3VyZyBBbTwvc2Vjb25kYXJ5LXRpdGxlPjwvdGl0
bGVzPjxwZXJpb2RpY2FsPjxmdWxsLXRpdGxlPkogQm9uZSBKb2ludCBTdXJnIEFtPC9mdWxsLXRp
dGxlPjwvcGVyaW9kaWNhbD48cGFnZXM+NjgzLTkyPC9wYWdlcz48dm9sdW1lPjc4PC92b2x1bWU+
PG51bWJlcj41PC9udW1iZXI+PGVkaXRpb24+MTk5Ni8wNS8wMTwvZWRpdGlvbj48a2V5d29yZHM+
PGtleXdvcmQ+QWNldGFidWx1bS9yYWRpb2dyYXBoeS8qc3VyZ2VyeTwva2V5d29yZD48a2V5d29y
ZD5BZHVsdDwva2V5d29yZD48a2V5d29yZD5IaXAgRGlzbG9jYXRpb24sIENvbmdlbml0YWwvY2xh
c3NpZmljYXRpb24vcmFkaW9ncmFwaHkvKnN1cmdlcnk8L2tleXdvcmQ+PGtleXdvcmQ+KkhpcCBQ
cm9zdGhlc2lzPC9rZXl3b3JkPjxrZXl3b3JkPkh1bWFuczwva2V5d29yZD48a2V5d29yZD5UcmVh
dG1lbnQgT3V0Y29tZTwva2V5d29yZD48L2tleXdvcmRzPjxkYXRlcz48eWVhcj4xOTk2PC95ZWFy
PjxwdWItZGF0ZXM+PGRhdGU+TWF5PC9kYXRlPjwvcHViLWRhdGVzPjwvZGF0ZXM+PGlzYm4+MDAy
MS05MzU1IChQcmludCk8L2lzYm4+PGFjY2Vzc2lvbi1udW0+ODY0MjAyNDwvYWNjZXNzaW9uLW51
bT48dXJscz48cmVsYXRlZC11cmxzPjx1cmw+aHR0cDovL3d3dy5uY2JpLm5sbS5uaWguZ292L2Vu
dHJlei9xdWVyeS5mY2dpP2NtZD1SZXRyaWV2ZSZhbXA7ZGI9UHViTWVkJmFtcDtkb3B0PUNpdGF0
aW9uJmFtcDtsaXN0X3VpZHM9ODY0MjAyNDwvdXJsPjwvcmVsYXRlZC11cmxzPjwvdXJscz48bGFu
Z3VhZ2U+ZW5nPC9sYW5ndWFnZT48L3JlY29yZD48L0NpdGU+PENpdGU+PEF1dGhvcj5LYXJhY2hh
bGlvczwvQXV0aG9yPjxZZWFyPjIwMTA8L1llYXI+PFJlY051bT4xNTwvUmVjTnVtPjxyZWNvcmQ+
PHJlYy1udW1iZXI+MTU8L3JlYy1udW1iZXI+PGZvcmVpZ24ta2V5cz48a2V5IGFwcD0iRU4iIGRi
LWlkPSIwcHBwZDByZTZwZGVmc2Vmd2VycGFlNTR0MHc1c3MydHB0YXYiPjE1PC9rZXk+PC9mb3Jl
aWduLWtleXM+PHJlZi10eXBlIG5hbWU9IkpvdXJuYWwgQXJ0aWNsZSI+MTc8L3JlZi10eXBlPjxj
b250cmlidXRvcnM+PGF1dGhvcnM+PGF1dGhvcj5LYXJhY2hhbGlvcywgVC48L2F1dGhvcj48YXV0
aG9yPkhhcnRvZmlsYWtpZGlzLCBHLjwvYXV0aG9yPjwvYXV0aG9ycz48L2NvbnRyaWJ1dG9ycz48
YXV0aC1hZGRyZXNzPk9ydGhvcGFlZGljIERlcGFydG1lbnQgRmFjdWx0eSBvZiBNZWRpY2luZSwg
U2Nob29sIG9mIEhlYWx0aCBTY2llbmNlcywgVW5pdmVyc2l0eSBvZiBUaGVzc2FsaWEsIExhcmlz
c2EgNDExMTAsIEdyZWVjZS4ga2FyQG1lZC51dGguZ3I8L2F1dGgtYWRkcmVzcz48dGl0bGVzPjx0
aXRsZT5Db25nZW5pdGFsIGhpcCBkaXNlYXNlIGluIGFkdWx0czogdGVybWlub2xvZ3ksIGNsYXNz
aWZpY2F0aW9uLCBwcmUtb3BlcmF0aXZlIHBsYW5uaW5nIGFuZCBtYW5hZ2VtZW50PC90aXRsZT48
c2Vjb25kYXJ5LXRpdGxlPkogQm9uZSBKb2ludCBTdXJnIEJyPC9zZWNvbmRhcnktdGl0bGU+PC90
aXRsZXM+PHBlcmlvZGljYWw+PGZ1bGwtdGl0bGU+SiBCb25lIEpvaW50IFN1cmcgQnI8L2Z1bGwt
dGl0bGU+PC9wZXJpb2RpY2FsPjxwYWdlcz45MTQtMjE8L3BhZ2VzPjx2b2x1bWU+OTI8L3ZvbHVt
ZT48bnVtYmVyPjc8L251bWJlcj48ZWRpdGlvbj4yMDEwLzA3LzAzPC9lZGl0aW9uPjxrZXl3b3Jk
cz48a2V5d29yZD5BZHVsdDwva2V5d29yZD48a2V5d29yZD5BcnRocm9wbGFzdHksIFJlcGxhY2Vt
ZW50LCBIaXAvbWV0aG9kczwva2V5d29yZD48a2V5d29yZD5IaXAgRGlzbG9jYXRpb24sIENvbmdl
bml0YWwvY2xhc3NpZmljYXRpb24vcmFkaW9ncmFwaHkvKnN1cmdlcnk8L2tleXdvcmQ+PGtleXdv
cmQ+SHVtYW5zPC9rZXl3b3JkPjxrZXl3b3JkPlByZW9wZXJhdGl2ZSBDYXJlL21ldGhvZHM8L2tl
eXdvcmQ+PGtleXdvcmQ+VGVybWlub2xvZ3kgYXMgVG9waWM8L2tleXdvcmQ+PGtleXdvcmQ+VG9t
b2dyYXBoeSwgWC1SYXkgQ29tcHV0ZWQ8L2tleXdvcmQ+PGtleXdvcmQ+VHJlYXRtZW50IE91dGNv
bWU8L2tleXdvcmQ+PC9rZXl3b3Jkcz48ZGF0ZXM+PHllYXI+MjAxMDwveWVhcj48cHViLWRhdGVz
PjxkYXRlPkp1bDwvZGF0ZT48L3B1Yi1kYXRlcz48L2RhdGVzPjxpc2JuPjAzMDEtNjIwWCAoUHJp
bnQpJiN4RDswMzAxLTYyMFggKExpbmtpbmcpPC9pc2JuPjxhY2Nlc3Npb24tbnVtPjIwNTk1MTA3
PC9hY2Nlc3Npb24tbnVtPjx1cmxzPjxyZWxhdGVkLXVybHM+PHVybD5odHRwOi8vd3d3Lm5jYmku
bmxtLm5paC5nb3YvZW50cmV6L3F1ZXJ5LmZjZ2k/Y21kPVJldHJpZXZlJmFtcDtkYj1QdWJNZWQm
YW1wO2RvcHQ9Q2l0YXRpb24mYW1wO2xpc3RfdWlkcz0yMDU5NTEwNzwvdXJsPjwvcmVsYXRlZC11
cmxzPjwvdXJscz48ZWxlY3Ryb25pYy1yZXNvdXJjZS1udW0+OTItQi83LzkxNCBbcGlpXSYjeEQ7
MTAuMTMwMi8wMzAxLTYyMFguOTJCNy4yNDExNDwvZWxlY3Ryb25pYy1yZXNvdXJjZS1udW0+PGxh
bmd1YWdlPmVuZzwvbGFuZ3VhZ2U+PC9yZWNvcmQ+PC9DaXRlPjwvRW5kTm90ZT5=
</w:fldData>
        </w:fldChar>
      </w:r>
      <w:r w:rsidR="00653F69" w:rsidRPr="00781FB9">
        <w:rPr>
          <w:rFonts w:ascii="Book Antiqua" w:hAnsi="Book Antiqua"/>
          <w:lang w:val="en-GB"/>
        </w:rPr>
        <w:instrText xml:space="preserve"> ADDIN EN.CITE </w:instrText>
      </w:r>
      <w:r w:rsidR="00331C2D" w:rsidRPr="00781FB9">
        <w:rPr>
          <w:rFonts w:ascii="Book Antiqua" w:hAnsi="Book Antiqua"/>
          <w:lang w:val="en-GB"/>
        </w:rPr>
        <w:fldChar w:fldCharType="begin">
          <w:fldData xml:space="preserve">PEVuZE5vdGU+PENpdGU+PEF1dGhvcj5IYXJ0b2ZpbGFraWRpczwvQXV0aG9yPjxZZWFyPjE5OTY8
L1llYXI+PFJlY051bT4zPC9SZWNOdW0+PHJlY29yZD48cmVjLW51bWJlcj4zPC9yZWMtbnVtYmVy
Pjxmb3JlaWduLWtleXM+PGtleSBhcHA9IkVOIiBkYi1pZD0iMHBwcGQwcmU2cGRlZnNlZndlcnBh
ZTU0dDB3NXNzMnRwdGF2Ij4zPC9rZXk+PC9mb3JlaWduLWtleXM+PHJlZi10eXBlIG5hbWU9Ikpv
dXJuYWwgQXJ0aWNsZSI+MTc8L3JlZi10eXBlPjxjb250cmlidXRvcnM+PGF1dGhvcnM+PGF1dGhv
cj5IYXJ0b2ZpbGFraWRpcywgRy48L2F1dGhvcj48YXV0aG9yPlN0YW1vcywgSy48L2F1dGhvcj48
YXV0aG9yPkthcmFjaGFsaW9zLCBULjwvYXV0aG9yPjxhdXRob3I+SW9hbm5pZGlzLCBULiBULjwv
YXV0aG9yPjxhdXRob3I+WmFjaGFyYWtpcywgTi48L2F1dGhvcj48L2F1dGhvcnM+PC9jb250cmli
dXRvcnM+PGF1dGgtYWRkcmVzcz5PcnRob3BhZWRpYyBEZXBhcnRtZW50LCBBdGhlbnMgVW5pdmVy
c2l0eSwgSy5BLlQuIEhvc3BpdGFsLCBHcmVlY2UuPC9hdXRoLWFkZHJlc3M+PHRpdGxlcz48dGl0
bGU+Q29uZ2VuaXRhbCBoaXAgZGlzZWFzZSBpbiBhZHVsdHMuIENsYXNzaWZpY2F0aW9uIG9mIGFj
ZXRhYnVsYXIgZGVmaWNpZW5jaWVzIGFuZCBvcGVyYXRpdmUgdHJlYXRtZW50IHdpdGggYWNldGFi
dWxvcGxhc3R5IGNvbWJpbmVkIHdpdGggdG90YWwgaGlwIGFydGhyb3BsYXN0eTwvdGl0bGU+PHNl
Y29uZGFyeS10aXRsZT5KIEJvbmUgSm9pbnQgU3VyZyBBbTwvc2Vjb25kYXJ5LXRpdGxlPjwvdGl0
bGVzPjxwZXJpb2RpY2FsPjxmdWxsLXRpdGxlPkogQm9uZSBKb2ludCBTdXJnIEFtPC9mdWxsLXRp
dGxlPjwvcGVyaW9kaWNhbD48cGFnZXM+NjgzLTkyPC9wYWdlcz48dm9sdW1lPjc4PC92b2x1bWU+
PG51bWJlcj41PC9udW1iZXI+PGVkaXRpb24+MTk5Ni8wNS8wMTwvZWRpdGlvbj48a2V5d29yZHM+
PGtleXdvcmQ+QWNldGFidWx1bS9yYWRpb2dyYXBoeS8qc3VyZ2VyeTwva2V5d29yZD48a2V5d29y
ZD5BZHVsdDwva2V5d29yZD48a2V5d29yZD5IaXAgRGlzbG9jYXRpb24sIENvbmdlbml0YWwvY2xh
c3NpZmljYXRpb24vcmFkaW9ncmFwaHkvKnN1cmdlcnk8L2tleXdvcmQ+PGtleXdvcmQ+KkhpcCBQ
cm9zdGhlc2lzPC9rZXl3b3JkPjxrZXl3b3JkPkh1bWFuczwva2V5d29yZD48a2V5d29yZD5UcmVh
dG1lbnQgT3V0Y29tZTwva2V5d29yZD48L2tleXdvcmRzPjxkYXRlcz48eWVhcj4xOTk2PC95ZWFy
PjxwdWItZGF0ZXM+PGRhdGU+TWF5PC9kYXRlPjwvcHViLWRhdGVzPjwvZGF0ZXM+PGlzYm4+MDAy
MS05MzU1IChQcmludCk8L2lzYm4+PGFjY2Vzc2lvbi1udW0+ODY0MjAyNDwvYWNjZXNzaW9uLW51
bT48dXJscz48cmVsYXRlZC11cmxzPjx1cmw+aHR0cDovL3d3dy5uY2JpLm5sbS5uaWguZ292L2Vu
dHJlei9xdWVyeS5mY2dpP2NtZD1SZXRyaWV2ZSZhbXA7ZGI9UHViTWVkJmFtcDtkb3B0PUNpdGF0
aW9uJmFtcDtsaXN0X3VpZHM9ODY0MjAyNDwvdXJsPjwvcmVsYXRlZC11cmxzPjwvdXJscz48bGFu
Z3VhZ2U+ZW5nPC9sYW5ndWFnZT48L3JlY29yZD48L0NpdGU+PENpdGU+PEF1dGhvcj5LYXJhY2hh
bGlvczwvQXV0aG9yPjxZZWFyPjIwMTA8L1llYXI+PFJlY051bT4xNTwvUmVjTnVtPjxyZWNvcmQ+
PHJlYy1udW1iZXI+MTU8L3JlYy1udW1iZXI+PGZvcmVpZ24ta2V5cz48a2V5IGFwcD0iRU4iIGRi
LWlkPSIwcHBwZDByZTZwZGVmc2Vmd2VycGFlNTR0MHc1c3MydHB0YXYiPjE1PC9rZXk+PC9mb3Jl
aWduLWtleXM+PHJlZi10eXBlIG5hbWU9IkpvdXJuYWwgQXJ0aWNsZSI+MTc8L3JlZi10eXBlPjxj
b250cmlidXRvcnM+PGF1dGhvcnM+PGF1dGhvcj5LYXJhY2hhbGlvcywgVC48L2F1dGhvcj48YXV0
aG9yPkhhcnRvZmlsYWtpZGlzLCBHLjwvYXV0aG9yPjwvYXV0aG9ycz48L2NvbnRyaWJ1dG9ycz48
YXV0aC1hZGRyZXNzPk9ydGhvcGFlZGljIERlcGFydG1lbnQgRmFjdWx0eSBvZiBNZWRpY2luZSwg
U2Nob29sIG9mIEhlYWx0aCBTY2llbmNlcywgVW5pdmVyc2l0eSBvZiBUaGVzc2FsaWEsIExhcmlz
c2EgNDExMTAsIEdyZWVjZS4ga2FyQG1lZC51dGguZ3I8L2F1dGgtYWRkcmVzcz48dGl0bGVzPjx0
aXRsZT5Db25nZW5pdGFsIGhpcCBkaXNlYXNlIGluIGFkdWx0czogdGVybWlub2xvZ3ksIGNsYXNz
aWZpY2F0aW9uLCBwcmUtb3BlcmF0aXZlIHBsYW5uaW5nIGFuZCBtYW5hZ2VtZW50PC90aXRsZT48
c2Vjb25kYXJ5LXRpdGxlPkogQm9uZSBKb2ludCBTdXJnIEJyPC9zZWNvbmRhcnktdGl0bGU+PC90
aXRsZXM+PHBlcmlvZGljYWw+PGZ1bGwtdGl0bGU+SiBCb25lIEpvaW50IFN1cmcgQnI8L2Z1bGwt
dGl0bGU+PC9wZXJpb2RpY2FsPjxwYWdlcz45MTQtMjE8L3BhZ2VzPjx2b2x1bWU+OTI8L3ZvbHVt
ZT48bnVtYmVyPjc8L251bWJlcj48ZWRpdGlvbj4yMDEwLzA3LzAzPC9lZGl0aW9uPjxrZXl3b3Jk
cz48a2V5d29yZD5BZHVsdDwva2V5d29yZD48a2V5d29yZD5BcnRocm9wbGFzdHksIFJlcGxhY2Vt
ZW50LCBIaXAvbWV0aG9kczwva2V5d29yZD48a2V5d29yZD5IaXAgRGlzbG9jYXRpb24sIENvbmdl
bml0YWwvY2xhc3NpZmljYXRpb24vcmFkaW9ncmFwaHkvKnN1cmdlcnk8L2tleXdvcmQ+PGtleXdv
cmQ+SHVtYW5zPC9rZXl3b3JkPjxrZXl3b3JkPlByZW9wZXJhdGl2ZSBDYXJlL21ldGhvZHM8L2tl
eXdvcmQ+PGtleXdvcmQ+VGVybWlub2xvZ3kgYXMgVG9waWM8L2tleXdvcmQ+PGtleXdvcmQ+VG9t
b2dyYXBoeSwgWC1SYXkgQ29tcHV0ZWQ8L2tleXdvcmQ+PGtleXdvcmQ+VHJlYXRtZW50IE91dGNv
bWU8L2tleXdvcmQ+PC9rZXl3b3Jkcz48ZGF0ZXM+PHllYXI+MjAxMDwveWVhcj48cHViLWRhdGVz
PjxkYXRlPkp1bDwvZGF0ZT48L3B1Yi1kYXRlcz48L2RhdGVzPjxpc2JuPjAzMDEtNjIwWCAoUHJp
bnQpJiN4RDswMzAxLTYyMFggKExpbmtpbmcpPC9pc2JuPjxhY2Nlc3Npb24tbnVtPjIwNTk1MTA3
PC9hY2Nlc3Npb24tbnVtPjx1cmxzPjxyZWxhdGVkLXVybHM+PHVybD5odHRwOi8vd3d3Lm5jYmku
bmxtLm5paC5nb3YvZW50cmV6L3F1ZXJ5LmZjZ2k/Y21kPVJldHJpZXZlJmFtcDtkYj1QdWJNZWQm
YW1wO2RvcHQ9Q2l0YXRpb24mYW1wO2xpc3RfdWlkcz0yMDU5NTEwNzwvdXJsPjwvcmVsYXRlZC11
cmxzPjwvdXJscz48ZWxlY3Ryb25pYy1yZXNvdXJjZS1udW0+OTItQi83LzkxNCBbcGlpXSYjeEQ7
MTAuMTMwMi8wMzAxLTYyMFguOTJCNy4yNDExNDwvZWxlY3Ryb25pYy1yZXNvdXJjZS1udW0+PGxh
bmd1YWdlPmVuZzwvbGFuZ3VhZ2U+PC9yZWNvcmQ+PC9DaXRlPjwvRW5kTm90ZT5=
</w:fldData>
        </w:fldChar>
      </w:r>
      <w:r w:rsidR="00653F69" w:rsidRPr="00781FB9">
        <w:rPr>
          <w:rFonts w:ascii="Book Antiqua" w:hAnsi="Book Antiqua"/>
          <w:lang w:val="en-GB"/>
        </w:rPr>
        <w:instrText xml:space="preserve"> ADDIN EN.CITE.DATA </w:instrText>
      </w:r>
      <w:r w:rsidR="00331C2D" w:rsidRPr="00781FB9">
        <w:rPr>
          <w:rFonts w:ascii="Book Antiqua" w:hAnsi="Book Antiqua"/>
          <w:lang w:val="en-GB"/>
        </w:rPr>
      </w:r>
      <w:r w:rsidR="00331C2D" w:rsidRPr="00781FB9">
        <w:rPr>
          <w:rFonts w:ascii="Book Antiqua" w:hAnsi="Book Antiqua"/>
          <w:lang w:val="en-GB"/>
        </w:rPr>
        <w:fldChar w:fldCharType="end"/>
      </w:r>
      <w:r w:rsidR="00331C2D" w:rsidRPr="00781FB9">
        <w:rPr>
          <w:rFonts w:ascii="Book Antiqua" w:hAnsi="Book Antiqua"/>
          <w:lang w:val="en-GB"/>
        </w:rPr>
      </w:r>
      <w:r w:rsidR="00331C2D" w:rsidRPr="00781FB9">
        <w:rPr>
          <w:rFonts w:ascii="Book Antiqua" w:hAnsi="Book Antiqua"/>
          <w:lang w:val="en-GB"/>
        </w:rPr>
        <w:fldChar w:fldCharType="separate"/>
      </w:r>
      <w:r w:rsidR="00653F69" w:rsidRPr="00781FB9">
        <w:rPr>
          <w:rFonts w:ascii="Book Antiqua" w:hAnsi="Book Antiqua"/>
          <w:noProof/>
          <w:vertAlign w:val="superscript"/>
          <w:lang w:val="en-GB"/>
        </w:rPr>
        <w:t>[3,9]</w:t>
      </w:r>
      <w:r w:rsidR="00331C2D" w:rsidRPr="00781FB9">
        <w:rPr>
          <w:rFonts w:ascii="Book Antiqua" w:hAnsi="Book Antiqua"/>
          <w:lang w:val="en-GB"/>
        </w:rPr>
        <w:fldChar w:fldCharType="end"/>
      </w:r>
      <w:r w:rsidR="00E67491" w:rsidRPr="00781FB9">
        <w:rPr>
          <w:rFonts w:ascii="Book Antiqua" w:hAnsi="Book Antiqua"/>
          <w:lang w:val="en-GB"/>
        </w:rPr>
        <w:t xml:space="preserve">. </w:t>
      </w:r>
    </w:p>
    <w:p w:rsidR="00603183" w:rsidRPr="00781FB9" w:rsidRDefault="00603183" w:rsidP="00343817">
      <w:pPr>
        <w:widowControl w:val="0"/>
        <w:adjustRightInd w:val="0"/>
        <w:snapToGrid w:val="0"/>
        <w:spacing w:line="360" w:lineRule="auto"/>
        <w:jc w:val="both"/>
        <w:rPr>
          <w:rFonts w:ascii="Book Antiqua" w:hAnsi="Book Antiqua"/>
          <w:b/>
          <w:lang w:val="en-GB" w:eastAsia="zh-CN"/>
        </w:rPr>
      </w:pPr>
    </w:p>
    <w:p w:rsidR="00133054" w:rsidRPr="00781FB9" w:rsidRDefault="00133054" w:rsidP="00343817">
      <w:pPr>
        <w:widowControl w:val="0"/>
        <w:adjustRightInd w:val="0"/>
        <w:snapToGrid w:val="0"/>
        <w:spacing w:line="360" w:lineRule="auto"/>
        <w:jc w:val="both"/>
        <w:rPr>
          <w:rFonts w:ascii="Book Antiqua" w:hAnsi="Book Antiqua"/>
          <w:lang w:val="en-GB"/>
        </w:rPr>
      </w:pPr>
      <w:r w:rsidRPr="00781FB9">
        <w:rPr>
          <w:rFonts w:ascii="Book Antiqua" w:hAnsi="Book Antiqua"/>
          <w:b/>
          <w:lang w:val="en-GB"/>
        </w:rPr>
        <w:t>Shortening of the femur</w:t>
      </w:r>
      <w:r w:rsidR="00603183" w:rsidRPr="00781FB9">
        <w:rPr>
          <w:rFonts w:ascii="Book Antiqua" w:hAnsi="Book Antiqua"/>
          <w:b/>
          <w:lang w:val="en-GB" w:eastAsia="zh-CN"/>
        </w:rPr>
        <w:t>:</w:t>
      </w:r>
      <w:r w:rsidRPr="00781FB9">
        <w:rPr>
          <w:rFonts w:ascii="Book Antiqua" w:hAnsi="Book Antiqua"/>
          <w:b/>
          <w:lang w:val="en-GB"/>
        </w:rPr>
        <w:t xml:space="preserve"> </w:t>
      </w:r>
      <w:r w:rsidRPr="00781FB9">
        <w:rPr>
          <w:rFonts w:ascii="Book Antiqua" w:hAnsi="Book Antiqua"/>
          <w:lang w:val="en-GB"/>
        </w:rPr>
        <w:t xml:space="preserve">For the hips with high dislocation, shortening of the femur during THR is inevitable. We </w:t>
      </w:r>
      <w:proofErr w:type="spellStart"/>
      <w:r w:rsidRPr="00781FB9">
        <w:rPr>
          <w:rFonts w:ascii="Book Antiqua" w:hAnsi="Book Antiqua"/>
          <w:lang w:val="en-GB"/>
        </w:rPr>
        <w:t>favor</w:t>
      </w:r>
      <w:proofErr w:type="spellEnd"/>
      <w:r w:rsidRPr="00781FB9">
        <w:rPr>
          <w:rFonts w:ascii="Book Antiqua" w:hAnsi="Book Antiqua"/>
          <w:lang w:val="en-GB"/>
        </w:rPr>
        <w:t xml:space="preserve"> shortening of the femur with progressive resection of bone at the level of the femoral neck. We argue against leaving the </w:t>
      </w:r>
      <w:r w:rsidRPr="00781FB9">
        <w:rPr>
          <w:rFonts w:ascii="Book Antiqua" w:hAnsi="Book Antiqua"/>
          <w:lang w:val="en-GB"/>
        </w:rPr>
        <w:lastRenderedPageBreak/>
        <w:t xml:space="preserve">greater trochanter in place and </w:t>
      </w:r>
      <w:proofErr w:type="spellStart"/>
      <w:r w:rsidRPr="00781FB9">
        <w:rPr>
          <w:rFonts w:ascii="Book Antiqua" w:hAnsi="Book Antiqua"/>
          <w:lang w:val="en-GB"/>
        </w:rPr>
        <w:t>subtrochanteric</w:t>
      </w:r>
      <w:proofErr w:type="spellEnd"/>
      <w:r w:rsidRPr="00781FB9">
        <w:rPr>
          <w:rFonts w:ascii="Book Antiqua" w:hAnsi="Book Antiqua"/>
          <w:lang w:val="en-GB"/>
        </w:rPr>
        <w:t xml:space="preserve"> femoral shortening osteotomy, because in the most hips with high dislocation the greater trochanter lies above the </w:t>
      </w:r>
      <w:proofErr w:type="spellStart"/>
      <w:r w:rsidRPr="00781FB9">
        <w:rPr>
          <w:rFonts w:ascii="Book Antiqua" w:hAnsi="Book Antiqua"/>
          <w:lang w:val="en-GB"/>
        </w:rPr>
        <w:t>center</w:t>
      </w:r>
      <w:proofErr w:type="spellEnd"/>
      <w:r w:rsidRPr="00781FB9">
        <w:rPr>
          <w:rFonts w:ascii="Book Antiqua" w:hAnsi="Book Antiqua"/>
          <w:lang w:val="en-GB"/>
        </w:rPr>
        <w:t xml:space="preserve"> of rotation of the femoral head and its resection and advancement is essential (Figure 9). Besides, a </w:t>
      </w:r>
      <w:proofErr w:type="spellStart"/>
      <w:r w:rsidRPr="00781FB9">
        <w:rPr>
          <w:rFonts w:ascii="Book Antiqua" w:hAnsi="Book Antiqua"/>
          <w:lang w:val="en-GB"/>
        </w:rPr>
        <w:t>subtrochanteric</w:t>
      </w:r>
      <w:proofErr w:type="spellEnd"/>
      <w:r w:rsidRPr="00781FB9">
        <w:rPr>
          <w:rFonts w:ascii="Book Antiqua" w:hAnsi="Book Antiqua"/>
          <w:lang w:val="en-GB"/>
        </w:rPr>
        <w:t xml:space="preserve"> osteotomy resembles an artificial fracture needing additional </w:t>
      </w:r>
      <w:proofErr w:type="spellStart"/>
      <w:r w:rsidRPr="00781FB9">
        <w:rPr>
          <w:rFonts w:ascii="Book Antiqua" w:hAnsi="Book Antiqua"/>
          <w:lang w:val="en-GB"/>
        </w:rPr>
        <w:t>osteosynthesis</w:t>
      </w:r>
      <w:proofErr w:type="spellEnd"/>
      <w:r w:rsidRPr="00781FB9">
        <w:rPr>
          <w:rFonts w:ascii="Book Antiqua" w:hAnsi="Book Antiqua"/>
          <w:lang w:val="en-GB"/>
        </w:rPr>
        <w:t xml:space="preserve"> that may </w:t>
      </w:r>
      <w:r w:rsidR="00B06861">
        <w:rPr>
          <w:rFonts w:ascii="Book Antiqua" w:hAnsi="Book Antiqua"/>
          <w:lang w:val="en-GB"/>
        </w:rPr>
        <w:t>cause undesirable complications</w:t>
      </w:r>
      <w:r w:rsidR="00331C2D" w:rsidRPr="00781FB9">
        <w:rPr>
          <w:rFonts w:ascii="Book Antiqua" w:hAnsi="Book Antiqua"/>
          <w:lang w:val="en-GB"/>
        </w:rPr>
        <w:fldChar w:fldCharType="begin"/>
      </w:r>
      <w:r w:rsidR="00653F69" w:rsidRPr="00781FB9">
        <w:rPr>
          <w:rFonts w:ascii="Book Antiqua" w:hAnsi="Book Antiqua"/>
          <w:lang w:val="en-GB"/>
        </w:rPr>
        <w:instrText xml:space="preserve"> ADDIN EN.CITE &lt;EndNote&gt;&lt;Cite&gt;&lt;Author&gt;Karachalios&lt;/Author&gt;&lt;Year&gt;2010&lt;/Year&gt;&lt;RecNum&gt;15&lt;/RecNum&gt;&lt;record&gt;&lt;rec-number&gt;15&lt;/rec-number&gt;&lt;foreign-keys&gt;&lt;key app="EN" db-id="0pppd0re6pdefsefwerpae54t0w5ss2tptav"&gt;15&lt;/key&gt;&lt;/foreign-keys&gt;&lt;ref-type name="Journal Article"&gt;17&lt;/ref-type&gt;&lt;contributors&gt;&lt;authors&gt;&lt;author&gt;Karachalios, T.&lt;/author&gt;&lt;author&gt;Hartofilakidis, G.&lt;/author&gt;&lt;/authors&gt;&lt;/contributors&gt;&lt;auth-address&gt;Orthopaedic Department Faculty of Medicine, School of Health Sciences, University of Thessalia, Larissa 41110, Greece. kar@med.uth.gr&lt;/auth-address&gt;&lt;titles&gt;&lt;title&gt;Congenital hip disease in adults: terminology, classification, pre-operative planning and management&lt;/title&gt;&lt;secondary-title&gt;J Bone Joint Surg Br&lt;/secondary-title&gt;&lt;/titles&gt;&lt;periodical&gt;&lt;full-title&gt;J Bone Joint Surg Br&lt;/full-title&gt;&lt;/periodical&gt;&lt;pages&gt;914-21&lt;/pages&gt;&lt;volume&gt;92&lt;/volume&gt;&lt;number&gt;7&lt;/number&gt;&lt;edition&gt;2010/07/03&lt;/edition&gt;&lt;keywords&gt;&lt;keyword&gt;Adult&lt;/keyword&gt;&lt;keyword&gt;Arthroplasty, Replacement, Hip/methods&lt;/keyword&gt;&lt;keyword&gt;Hip Dislocation, Congenital/classification/radiography/*surgery&lt;/keyword&gt;&lt;keyword&gt;Humans&lt;/keyword&gt;&lt;keyword&gt;Preoperative Care/methods&lt;/keyword&gt;&lt;keyword&gt;Terminology as Topic&lt;/keyword&gt;&lt;keyword&gt;Tomography, X-Ray Computed&lt;/keyword&gt;&lt;keyword&gt;Treatment Outcome&lt;/keyword&gt;&lt;/keywords&gt;&lt;dates&gt;&lt;year&gt;2010&lt;/year&gt;&lt;pub-dates&gt;&lt;date&gt;Jul&lt;/date&gt;&lt;/pub-dates&gt;&lt;/dates&gt;&lt;isbn&gt;0301-620X (Print)&amp;#xD;0301-620X (Linking)&lt;/isbn&gt;&lt;accession-num&gt;20595107&lt;/accession-num&gt;&lt;urls&gt;&lt;related-urls&gt;&lt;url&gt;http://www.ncbi.nlm.nih.gov/entrez/query.fcgi?cmd=Retrieve&amp;amp;db=PubMed&amp;amp;dopt=Citation&amp;amp;list_uids=20595107&lt;/url&gt;&lt;/related-urls&gt;&lt;/urls&gt;&lt;electronic-resource-num&gt;92-B/7/914 [pii]&amp;#xD;10.1302/0301-620X.92B7.24114&lt;/electronic-resource-num&gt;&lt;language&gt;eng&lt;/language&gt;&lt;/record&gt;&lt;/Cite&gt;&lt;/EndNote&gt;</w:instrText>
      </w:r>
      <w:r w:rsidR="00331C2D" w:rsidRPr="00781FB9">
        <w:rPr>
          <w:rFonts w:ascii="Book Antiqua" w:hAnsi="Book Antiqua"/>
          <w:lang w:val="en-GB"/>
        </w:rPr>
        <w:fldChar w:fldCharType="separate"/>
      </w:r>
      <w:r w:rsidR="00653F69" w:rsidRPr="00781FB9">
        <w:rPr>
          <w:rFonts w:ascii="Book Antiqua" w:hAnsi="Book Antiqua"/>
          <w:noProof/>
          <w:vertAlign w:val="superscript"/>
          <w:lang w:val="en-GB"/>
        </w:rPr>
        <w:t>[9]</w:t>
      </w:r>
      <w:r w:rsidR="00331C2D" w:rsidRPr="00781FB9">
        <w:rPr>
          <w:rFonts w:ascii="Book Antiqua" w:hAnsi="Book Antiqua"/>
          <w:lang w:val="en-GB"/>
        </w:rPr>
        <w:fldChar w:fldCharType="end"/>
      </w:r>
      <w:r w:rsidRPr="00781FB9">
        <w:rPr>
          <w:rFonts w:ascii="Book Antiqua" w:hAnsi="Book Antiqua"/>
          <w:lang w:val="en-GB"/>
        </w:rPr>
        <w:t>.</w:t>
      </w:r>
    </w:p>
    <w:p w:rsidR="00E12090" w:rsidRPr="00781FB9" w:rsidRDefault="00E12090" w:rsidP="00343817">
      <w:pPr>
        <w:widowControl w:val="0"/>
        <w:adjustRightInd w:val="0"/>
        <w:snapToGrid w:val="0"/>
        <w:spacing w:line="360" w:lineRule="auto"/>
        <w:jc w:val="both"/>
        <w:rPr>
          <w:rFonts w:ascii="Book Antiqua" w:hAnsi="Book Antiqua"/>
          <w:lang w:val="en-GB" w:eastAsia="zh-CN"/>
        </w:rPr>
      </w:pPr>
    </w:p>
    <w:p w:rsidR="00133054" w:rsidRPr="00781FB9" w:rsidRDefault="00133054" w:rsidP="00343817">
      <w:pPr>
        <w:widowControl w:val="0"/>
        <w:adjustRightInd w:val="0"/>
        <w:snapToGrid w:val="0"/>
        <w:spacing w:line="360" w:lineRule="auto"/>
        <w:jc w:val="both"/>
        <w:rPr>
          <w:rFonts w:ascii="Book Antiqua" w:hAnsi="Book Antiqua"/>
          <w:lang w:val="en-GB"/>
        </w:rPr>
      </w:pPr>
      <w:r w:rsidRPr="00781FB9">
        <w:rPr>
          <w:rFonts w:ascii="Book Antiqua" w:hAnsi="Book Antiqua"/>
          <w:b/>
          <w:lang w:val="en-GB"/>
        </w:rPr>
        <w:t>Special implants</w:t>
      </w:r>
      <w:r w:rsidR="00E12090" w:rsidRPr="00781FB9">
        <w:rPr>
          <w:rFonts w:ascii="Book Antiqua" w:hAnsi="Book Antiqua"/>
          <w:b/>
          <w:lang w:val="en-GB" w:eastAsia="zh-CN"/>
        </w:rPr>
        <w:t>:</w:t>
      </w:r>
      <w:r w:rsidR="005C3BA4">
        <w:rPr>
          <w:rFonts w:ascii="Book Antiqua" w:hAnsi="Book Antiqua" w:hint="eastAsia"/>
          <w:lang w:val="en-GB" w:eastAsia="zh-CN"/>
        </w:rPr>
        <w:t xml:space="preserve"> </w:t>
      </w:r>
      <w:r w:rsidRPr="00781FB9">
        <w:rPr>
          <w:rFonts w:ascii="Book Antiqua" w:hAnsi="Book Antiqua"/>
          <w:lang w:val="en-GB"/>
        </w:rPr>
        <w:t>We have been us</w:t>
      </w:r>
      <w:r w:rsidR="005C3BA4">
        <w:rPr>
          <w:rFonts w:ascii="Book Antiqua" w:hAnsi="Book Antiqua" w:hint="eastAsia"/>
          <w:lang w:val="en-GB" w:eastAsia="zh-CN"/>
        </w:rPr>
        <w:t>ing</w:t>
      </w:r>
      <w:r w:rsidRPr="00781FB9">
        <w:rPr>
          <w:rFonts w:ascii="Book Antiqua" w:hAnsi="Book Antiqua"/>
          <w:lang w:val="en-GB"/>
        </w:rPr>
        <w:t xml:space="preserve"> the </w:t>
      </w:r>
      <w:proofErr w:type="spellStart"/>
      <w:r w:rsidRPr="00781FB9">
        <w:rPr>
          <w:rFonts w:ascii="Book Antiqua" w:hAnsi="Book Antiqua"/>
          <w:lang w:val="en-GB"/>
        </w:rPr>
        <w:t>Charnley’s</w:t>
      </w:r>
      <w:proofErr w:type="spellEnd"/>
      <w:r w:rsidRPr="00781FB9">
        <w:rPr>
          <w:rFonts w:ascii="Book Antiqua" w:hAnsi="Book Antiqua"/>
          <w:lang w:val="en-GB"/>
        </w:rPr>
        <w:t xml:space="preserve"> offset bore cup in most of our cases. It is an extra small all-PE implant with a 35</w:t>
      </w:r>
      <w:r w:rsidR="00672BA3" w:rsidRPr="00781FB9">
        <w:rPr>
          <w:rFonts w:ascii="Book Antiqua" w:hAnsi="Book Antiqua"/>
          <w:lang w:val="en-GB" w:eastAsia="zh-CN"/>
        </w:rPr>
        <w:t xml:space="preserve"> </w:t>
      </w:r>
      <w:r w:rsidRPr="00781FB9">
        <w:rPr>
          <w:rFonts w:ascii="Book Antiqua" w:hAnsi="Book Antiqua"/>
          <w:lang w:val="en-GB"/>
        </w:rPr>
        <w:t>mm face diameter, offset articular surface and approximately 10</w:t>
      </w:r>
      <w:r w:rsidR="00F136D8" w:rsidRPr="00781FB9">
        <w:rPr>
          <w:rFonts w:ascii="Book Antiqua" w:hAnsi="Book Antiqua"/>
          <w:lang w:val="en-GB" w:eastAsia="zh-CN"/>
        </w:rPr>
        <w:t xml:space="preserve"> </w:t>
      </w:r>
      <w:r w:rsidRPr="00781FB9">
        <w:rPr>
          <w:rFonts w:ascii="Book Antiqua" w:hAnsi="Book Antiqua"/>
          <w:lang w:val="en-GB"/>
        </w:rPr>
        <w:t xml:space="preserve">mm PE thickness at the upper weight-bearing part, equal to that of a conventional socket, that decreases to a few millimetres in the lower part. For the reconstruction of the femur, in cases with a narrow femoral canal and short and </w:t>
      </w:r>
      <w:proofErr w:type="spellStart"/>
      <w:r w:rsidRPr="00781FB9">
        <w:rPr>
          <w:rFonts w:ascii="Book Antiqua" w:hAnsi="Book Antiqua"/>
          <w:lang w:val="en-GB"/>
        </w:rPr>
        <w:t>anteverted</w:t>
      </w:r>
      <w:proofErr w:type="spellEnd"/>
      <w:r w:rsidRPr="00781FB9">
        <w:rPr>
          <w:rFonts w:ascii="Book Antiqua" w:hAnsi="Book Antiqua"/>
          <w:lang w:val="en-GB"/>
        </w:rPr>
        <w:t xml:space="preserve"> neck, we have mostly used the stainless steel </w:t>
      </w:r>
      <w:proofErr w:type="spellStart"/>
      <w:r w:rsidRPr="00781FB9">
        <w:rPr>
          <w:rFonts w:ascii="Book Antiqua" w:hAnsi="Book Antiqua"/>
          <w:lang w:val="en-GB"/>
        </w:rPr>
        <w:t>Charnley</w:t>
      </w:r>
      <w:proofErr w:type="spellEnd"/>
      <w:r w:rsidRPr="00781FB9">
        <w:rPr>
          <w:rFonts w:ascii="Book Antiqua" w:hAnsi="Book Antiqua"/>
          <w:lang w:val="en-GB"/>
        </w:rPr>
        <w:t xml:space="preserve"> CDH stems, with polished surface, </w:t>
      </w:r>
      <w:proofErr w:type="spellStart"/>
      <w:r w:rsidRPr="00781FB9">
        <w:rPr>
          <w:rFonts w:ascii="Book Antiqua" w:hAnsi="Book Antiqua"/>
          <w:lang w:val="en-GB"/>
        </w:rPr>
        <w:t>monoblock</w:t>
      </w:r>
      <w:proofErr w:type="spellEnd"/>
      <w:r w:rsidRPr="00781FB9">
        <w:rPr>
          <w:rFonts w:ascii="Book Antiqua" w:hAnsi="Book Antiqua"/>
          <w:lang w:val="en-GB"/>
        </w:rPr>
        <w:t xml:space="preserve"> and collarless and the Harris CDH stem made of CoCr, </w:t>
      </w:r>
      <w:proofErr w:type="spellStart"/>
      <w:r w:rsidRPr="00781FB9">
        <w:rPr>
          <w:rFonts w:ascii="Book Antiqua" w:hAnsi="Book Antiqua"/>
          <w:lang w:val="en-GB"/>
        </w:rPr>
        <w:t>precoated</w:t>
      </w:r>
      <w:proofErr w:type="spellEnd"/>
      <w:r w:rsidRPr="00781FB9">
        <w:rPr>
          <w:rFonts w:ascii="Book Antiqua" w:hAnsi="Book Antiqua"/>
          <w:lang w:val="en-GB"/>
        </w:rPr>
        <w:t xml:space="preserve"> at the proxima</w:t>
      </w:r>
      <w:r w:rsidR="00B06861">
        <w:rPr>
          <w:rFonts w:ascii="Book Antiqua" w:hAnsi="Book Antiqua"/>
          <w:lang w:val="en-GB"/>
        </w:rPr>
        <w:t>l part, modular and with collar</w:t>
      </w:r>
      <w:r w:rsidR="00331C2D" w:rsidRPr="00781FB9">
        <w:rPr>
          <w:rFonts w:ascii="Book Antiqua" w:hAnsi="Book Antiqua"/>
          <w:lang w:val="en-GB"/>
        </w:rPr>
        <w:fldChar w:fldCharType="begin">
          <w:fldData xml:space="preserve">PEVuZE5vdGU+PENpdGU+PEF1dGhvcj5Jb2FubmlkaXM8L0F1dGhvcj48WWVhcj4xOTk4PC9ZZWFy
PjxSZWNOdW0+MjU8L1JlY051bT48cmVjb3JkPjxyZWMtbnVtYmVyPjI1PC9yZWMtbnVtYmVyPjxm
b3JlaWduLWtleXM+PGtleSBhcHA9IkVOIiBkYi1pZD0iMHBwcGQwcmU2cGRlZnNlZndlcnBhZTU0
dDB3NXNzMnRwdGF2Ij4yNTwva2V5PjwvZm9yZWlnbi1rZXlzPjxyZWYtdHlwZSBuYW1lPSJKb3Vy
bmFsIEFydGljbGUiPjE3PC9yZWYtdHlwZT48Y29udHJpYnV0b3JzPjxhdXRob3JzPjxhdXRob3I+
SW9hbm5pZGlzLCBULiBULjwvYXV0aG9yPjxhdXRob3I+WmFjaGFyYWtpcywgTi48L2F1dGhvcj48
YXV0aG9yPk1hZ25pc3NhbGlzLCBFLiBBLjwvYXV0aG9yPjxhdXRob3I+RWxpYWRlcywgRy48L2F1
dGhvcj48YXV0aG9yPkhhcnRvZmlsYWtpZGlzLCBHLjwvYXV0aG9yPjwvYXV0aG9ycz48L2NvbnRy
aWJ1dG9ycz48YXV0aC1hZGRyZXNzPlVuaXZlcnNpdHkgb2YgQXRoZW5zLCBHcmVlY2UuPC9hdXRo
LWFkZHJlc3M+PHRpdGxlcz48dGl0bGU+TG9uZy10ZXJtIGJlaGF2aW91ciBvZiB0aGUgQ2hhcm5s
ZXkgb2Zmc2V0LWJvcmUgYWNldGFidWxhciBjdXA8L3RpdGxlPjxzZWNvbmRhcnktdGl0bGU+SiBC
b25lIEpvaW50IFN1cmcgQnI8L3NlY29uZGFyeS10aXRsZT48L3RpdGxlcz48cGVyaW9kaWNhbD48
ZnVsbC10aXRsZT5KIEJvbmUgSm9pbnQgU3VyZyBCcjwvZnVsbC10aXRsZT48L3BlcmlvZGljYWw+
PHBhZ2VzPjQ4LTUzPC9wYWdlcz48dm9sdW1lPjgwPC92b2x1bWU+PG51bWJlcj4xPC9udW1iZXI+
PGVkaXRpb24+MTk5OC8wMi8xNDwvZWRpdGlvbj48a2V5d29yZHM+PGtleXdvcmQ+QWNldGFidWx1
bTwva2V5d29yZD48a2V5d29yZD5BZHVsdDwva2V5d29yZD48a2V5d29yZD5BZ2VkPC9rZXl3b3Jk
PjxrZXl3b3JkPipBcnRocm9wbGFzdHksIFJlcGxhY2VtZW50LCBIaXA8L2tleXdvcmQ+PGtleXdv
cmQ+RmVtYWxlPC9rZXl3b3JkPjxrZXl3b3JkPkZvbGxvdy1VcCBTdHVkaWVzPC9rZXl3b3JkPjxr
ZXl3b3JkPkhpcCBEaXNsb2NhdGlvbi9zdXJnZXJ5PC9rZXl3b3JkPjxrZXl3b3JkPipIaXAgUHJv
c3RoZXNpczwva2V5d29yZD48a2V5d29yZD5IdW1hbnM8L2tleXdvcmQ+PGtleXdvcmQ+TWlkZGxl
IEFnZWQ8L2tleXdvcmQ+PGtleXdvcmQ+UHJvc3RoZXNpcyBEZXNpZ248L2tleXdvcmQ+PGtleXdv
cmQ+VHJlYXRtZW50IE91dGNvbWU8L2tleXdvcmQ+PC9rZXl3b3Jkcz48ZGF0ZXM+PHllYXI+MTk5
ODwveWVhcj48cHViLWRhdGVzPjxkYXRlPkphbjwvZGF0ZT48L3B1Yi1kYXRlcz48L2RhdGVzPjxp
c2JuPjAzMDEtNjIwWCAoUHJpbnQpJiN4RDswMzAxLTYyMFggKExpbmtpbmcpPC9pc2JuPjxhY2Nl
c3Npb24tbnVtPjk0NjA5NTI8L2FjY2Vzc2lvbi1udW0+PHVybHM+PHJlbGF0ZWQtdXJscz48dXJs
Pmh0dHA6Ly93d3cubmNiaS5ubG0ubmloLmdvdi9lbnRyZXovcXVlcnkuZmNnaT9jbWQ9UmV0cmll
dmUmYW1wO2RiPVB1Yk1lZCZhbXA7ZG9wdD1DaXRhdGlvbiZhbXA7bGlzdF91aWRzPTk0NjA5NTI8
L3VybD48L3JlbGF0ZWQtdXJscz48L3VybHM+PGxhbmd1YWdlPmVuZzwvbGFuZ3VhZ2U+PC9yZWNv
cmQ+PC9DaXRlPjxDaXRlPjxBdXRob3I+SGFydG9maWxha2lkaXM8L0F1dGhvcj48WWVhcj4yMDA4
PC9ZZWFyPjxSZWNOdW0+MjY8L1JlY051bT48cmVjb3JkPjxyZWMtbnVtYmVyPjI2PC9yZWMtbnVt
YmVyPjxmb3JlaWduLWtleXM+PGtleSBhcHA9IkVOIiBkYi1pZD0iMHBwcGQwcmU2cGRlZnNlZndl
cnBhZTU0dDB3NXNzMnRwdGF2Ij4yNjwva2V5PjwvZm9yZWlnbi1rZXlzPjxyZWYtdHlwZSBuYW1l
PSJKb3VybmFsIEFydGljbGUiPjE3PC9yZWYtdHlwZT48Y29udHJpYnV0b3JzPjxhdXRob3JzPjxh
dXRob3I+SGFydG9maWxha2lkaXMsIEcuPC9hdXRob3I+PGF1dGhvcj5HZW9yZ2lhZGVzLCBHLjwv
YXV0aG9yPjxhdXRob3I+QmFiaXMsIEcuIEMuPC9hdXRob3I+PGF1dGhvcj5ZaWFubmFrb3BvdWxv
cywgQy4gSy48L2F1dGhvcj48L2F1dGhvcnM+PC9jb250cmlidXRvcnM+PGF1dGgtYWRkcmVzcz5V
bml2ZXJzaXR5IG9mIEF0aGVucyBNZWRpY2FsIFNjaG9vbCwgMjEgRm90aW91LCBQYXRyaWFyY2hv
dSBTdHJlZXQsIEF0aGVucyAxMTQ3MSwgR3JlZWNlLiBnZXBoZ2VAaG90bWFpbC5jb208L2F1dGgt
YWRkcmVzcz48dGl0bGVzPjx0aXRsZT5FdmFsdWF0aW9uIG9mIHR3byBzdXJnaWNhbCB0ZWNobmlx
dWVzIGZvciBhY2V0YWJ1bGFyIHJlY29uc3RydWN0aW9uIGluIHRvdGFsIGhpcCByZXBsYWNlbWVu
dCBmb3IgY29uZ2VuaXRhbCBoaXAgZGlzZWFzZTogcmVzdWx0cyBhZnRlciBhIG1pbmltdW0gdGVu
LXllYXIgZm9sbG93LXVwPC90aXRsZT48c2Vjb25kYXJ5LXRpdGxlPkogQm9uZSBKb2ludCBTdXJn
IEJyPC9zZWNvbmRhcnktdGl0bGU+PC90aXRsZXM+PHBlcmlvZGljYWw+PGZ1bGwtdGl0bGU+SiBC
b25lIEpvaW50IFN1cmcgQnI8L2Z1bGwtdGl0bGU+PC9wZXJpb2RpY2FsPjxwYWdlcz43MjQtMzA8
L3BhZ2VzPjx2b2x1bWU+OTA8L3ZvbHVtZT48bnVtYmVyPjY8L251bWJlcj48ZWRpdGlvbj4yMDA4
LzA2LzEwPC9lZGl0aW9uPjxrZXl3b3Jkcz48a2V5d29yZD5BY2V0YWJ1bHVtLypzdXJnZXJ5PC9r
ZXl3b3JkPjxrZXl3b3JkPkFkdWx0PC9rZXl3b3JkPjxrZXl3b3JkPkFnZWQ8L2tleXdvcmQ+PGtl
eXdvcmQ+QXJ0aHJvcGxhc3R5LCBSZXBsYWNlbWVudCwgSGlwLyptZXRob2RzPC9rZXl3b3JkPjxr
ZXl3b3JkPkJvbmUgQ2VtZW50czwva2V5d29yZD48a2V5d29yZD5GZW1hbGU8L2tleXdvcmQ+PGtl
eXdvcmQ+Rm9sbG93LVVwIFN0dWRpZXM8L2tleXdvcmQ+PGtleXdvcmQ+SGlwIERpc2xvY2F0aW9u
LCBDb25nZW5pdGFsL3JhZGlvZ3JhcGh5LypzdXJnZXJ5PC9rZXl3b3JkPjxrZXl3b3JkPkh1bWFu
czwva2V5d29yZD48a2V5d29yZD5NYWxlPC9rZXl3b3JkPjxrZXl3b3JkPk1pZGRsZSBBZ2VkPC9r
ZXl3b3JkPjxrZXl3b3JkPlByb3N0aGVzaXMgRmFpbHVyZTwva2V5d29yZD48a2V5d29yZD5SZW9w
ZXJhdGlvbjwva2V5d29yZD48a2V5d29yZD5UcmVhdG1lbnQgT3V0Y29tZTwva2V5d29yZD48L2tl
eXdvcmRzPjxkYXRlcz48eWVhcj4yMDA4PC95ZWFyPjxwdWItZGF0ZXM+PGRhdGU+SnVuPC9kYXRl
PjwvcHViLWRhdGVzPjwvZGF0ZXM+PGlzYm4+MDMwMS02MjBYIChQcmludCkmI3hEOzAzMDEtNjIw
WCAoTGlua2luZyk8L2lzYm4+PGFjY2Vzc2lvbi1udW0+MTg1Mzk2NjQ8L2FjY2Vzc2lvbi1udW0+
PHVybHM+PHJlbGF0ZWQtdXJscz48dXJsPmh0dHA6Ly93d3cubmNiaS5ubG0ubmloLmdvdi9lbnRy
ZXovcXVlcnkuZmNnaT9jbWQ9UmV0cmlldmUmYW1wO2RiPVB1Yk1lZCZhbXA7ZG9wdD1DaXRhdGlv
biZhbXA7bGlzdF91aWRzPTE4NTM5NjY0PC91cmw+PC9yZWxhdGVkLXVybHM+PC91cmxzPjxlbGVj
dHJvbmljLXJlc291cmNlLW51bT45MC1CLzYvNzI0IFtwaWldJiN4RDsxMC4xMzAyLzAzMDEtNjIw
WC45MEI2LjIwNDkwPC9lbGVjdHJvbmljLXJlc291cmNlLW51bT48bGFuZ3VhZ2U+ZW5nPC9sYW5n
dWFnZT48L3JlY29yZD48L0NpdGU+PENpdGU+PEF1dGhvcj5EaWdhczwvQXV0aG9yPjxZZWFyPjIw
MTM8L1llYXI+PFJlY051bT4yNzwvUmVjTnVtPjxyZWNvcmQ+PHJlYy1udW1iZXI+Mjc8L3JlYy1u
dW1iZXI+PGZvcmVpZ24ta2V5cz48a2V5IGFwcD0iRU4iIGRiLWlkPSIwcHBwZDByZTZwZGVmc2Vm
d2VycGFlNTR0MHc1c3MydHB0YXYiPjI3PC9rZXk+PC9mb3JlaWduLWtleXM+PHJlZi10eXBlIG5h
bWU9IkpvdXJuYWwgQXJ0aWNsZSI+MTc8L3JlZi10eXBlPjxjb250cmlidXRvcnM+PGF1dGhvcnM+
PGF1dGhvcj5EaWdhcywgRy48L2F1dGhvcj48YXV0aG9yPkdlb3JnaWFkZXMsIEcuPC9hdXRob3I+
PGF1dGhvcj5MYW1wcm9wb3Vsb3UtQWRhbWlkb3UsIEsuPC9hdXRob3I+PGF1dGhvcj5IYXJ0b2Zp
bGFraWRpcywgRy48L2F1dGhvcj48L2F1dGhvcnM+PC9jb250cmlidXRvcnM+PGF1dGgtYWRkcmVz
cz5PcnRob3BhZWRpYyBEZXBhcnRtZW50LCBYYW50aGkgSG9zcGl0YWwsIFhhbnRoaSwgR3JlZWNl
LjwvYXV0aC1hZGRyZXNzPjx0aXRsZXM+PHRpdGxlPlRoZSB0d2VudHkteWVhciBzdXJ2aXZvcnNo
aXAgb2YgdHdvIENESCBzdGVtcyB3aXRoIGRpZmZlcmVudCBkZXNpZ24gZmVhdHVyZXM8L3RpdGxl
PjxzZWNvbmRhcnktdGl0bGU+RXVyIEogT3J0aG9wIFN1cmcgVHJhdW1hdG9sPC9zZWNvbmRhcnkt
dGl0bGU+PC90aXRsZXM+PHBlcmlvZGljYWw+PGZ1bGwtdGl0bGU+RXVyIEogT3J0aG9wIFN1cmcg
VHJhdW1hdG9sPC9mdWxsLXRpdGxlPjwvcGVyaW9kaWNhbD48cGFnZXM+OTAxLTY8L3BhZ2VzPjx2
b2x1bWU+MjM8L3ZvbHVtZT48bnVtYmVyPjg8L251bWJlcj48ZWRpdGlvbj4yMDEzLzAyLzE2PC9l
ZGl0aW9uPjxrZXl3b3Jkcz48a2V5d29yZD5BZHVsdDwva2V5d29yZD48a2V5d29yZD5BcnRocm9w
bGFzdHksIFJlcGxhY2VtZW50LCBIaXAvKm1vcnRhbGl0eTwva2V5d29yZD48a2V5d29yZD5GZW1h
bGU8L2tleXdvcmQ+PGtleXdvcmQ+SGlwIERpc2xvY2F0aW9uL21vcnRhbGl0eS9yYWRpb2dyYXBo
eS8qc3VyZ2VyeTwva2V5d29yZD48a2V5d29yZD4qSGlwIFByb3N0aGVzaXM8L2tleXdvcmQ+PGtl
eXdvcmQ+SHVtYW5zPC9rZXl3b3JkPjxrZXl3b3JkPk1pZGRsZSBBZ2VkPC9rZXl3b3JkPjxrZXl3
b3JkPlBvc3RvcGVyYXRpdmUgQ2FyZS9tb3J0YWxpdHk8L2tleXdvcmQ+PGtleXdvcmQ+UHJvc3Ro
ZXNpcyBEZXNpZ248L2tleXdvcmQ+PGtleXdvcmQ+UHJvc3RoZXNpcyBGYWlsdXJlPC9rZXl3b3Jk
PjxrZXl3b3JkPlJlb3BlcmF0aW9uL21vcnRhbGl0eTwva2V5d29yZD48a2V5d29yZD5SZXRyb3Nw
ZWN0aXZlIFN0dWRpZXM8L2tleXdvcmQ+PGtleXdvcmQ+U3Vydml2YWwgQW5hbHlzaXM8L2tleXdv
cmQ+PGtleXdvcmQ+VHJlYXRtZW50IE91dGNvbWU8L2tleXdvcmQ+PGtleXdvcmQ+WW91bmcgQWR1
bHQ8L2tleXdvcmQ+PC9rZXl3b3Jkcz48ZGF0ZXM+PHllYXI+MjAxMzwveWVhcj48cHViLWRhdGVz
PjxkYXRlPkRlYzwvZGF0ZT48L3B1Yi1kYXRlcz48L2RhdGVzPjxpc2JuPjE2MzMtODA2NSAoUHJp
bnQpJiN4RDsxNjMzLTgwNjUgKExpbmtpbmcpPC9pc2JuPjxhY2Nlc3Npb24tbnVtPjIzNDEyMjMy
PC9hY2Nlc3Npb24tbnVtPjx1cmxzPjxyZWxhdGVkLXVybHM+PHVybD5odHRwOi8vd3d3Lm5jYmku
bmxtLm5paC5nb3YvZW50cmV6L3F1ZXJ5LmZjZ2k/Y21kPVJldHJpZXZlJmFtcDtkYj1QdWJNZWQm
YW1wO2RvcHQ9Q2l0YXRpb24mYW1wO2xpc3RfdWlkcz0yMzQxMjIzMjwvdXJsPjwvcmVsYXRlZC11
cmxzPjwvdXJscz48ZWxlY3Ryb25pYy1yZXNvdXJjZS1udW0+MTAuMTAwNy9zMDA1OTAtMDEyLTEx
MDUteDwvZWxlY3Ryb25pYy1yZXNvdXJjZS1udW0+PGxhbmd1YWdlPmVuZzwvbGFuZ3VhZ2U+PC9y
ZWNvcmQ+PC9DaXRlPjwvRW5kTm90ZT5=
</w:fldData>
        </w:fldChar>
      </w:r>
      <w:r w:rsidR="00653F69" w:rsidRPr="00781FB9">
        <w:rPr>
          <w:rFonts w:ascii="Book Antiqua" w:hAnsi="Book Antiqua"/>
          <w:lang w:val="en-GB"/>
        </w:rPr>
        <w:instrText xml:space="preserve"> ADDIN EN.CITE </w:instrText>
      </w:r>
      <w:r w:rsidR="00331C2D" w:rsidRPr="00781FB9">
        <w:rPr>
          <w:rFonts w:ascii="Book Antiqua" w:hAnsi="Book Antiqua"/>
          <w:lang w:val="en-GB"/>
        </w:rPr>
        <w:fldChar w:fldCharType="begin">
          <w:fldData xml:space="preserve">PEVuZE5vdGU+PENpdGU+PEF1dGhvcj5Jb2FubmlkaXM8L0F1dGhvcj48WWVhcj4xOTk4PC9ZZWFy
PjxSZWNOdW0+MjU8L1JlY051bT48cmVjb3JkPjxyZWMtbnVtYmVyPjI1PC9yZWMtbnVtYmVyPjxm
b3JlaWduLWtleXM+PGtleSBhcHA9IkVOIiBkYi1pZD0iMHBwcGQwcmU2cGRlZnNlZndlcnBhZTU0
dDB3NXNzMnRwdGF2Ij4yNTwva2V5PjwvZm9yZWlnbi1rZXlzPjxyZWYtdHlwZSBuYW1lPSJKb3Vy
bmFsIEFydGljbGUiPjE3PC9yZWYtdHlwZT48Y29udHJpYnV0b3JzPjxhdXRob3JzPjxhdXRob3I+
SW9hbm5pZGlzLCBULiBULjwvYXV0aG9yPjxhdXRob3I+WmFjaGFyYWtpcywgTi48L2F1dGhvcj48
YXV0aG9yPk1hZ25pc3NhbGlzLCBFLiBBLjwvYXV0aG9yPjxhdXRob3I+RWxpYWRlcywgRy48L2F1
dGhvcj48YXV0aG9yPkhhcnRvZmlsYWtpZGlzLCBHLjwvYXV0aG9yPjwvYXV0aG9ycz48L2NvbnRy
aWJ1dG9ycz48YXV0aC1hZGRyZXNzPlVuaXZlcnNpdHkgb2YgQXRoZW5zLCBHcmVlY2UuPC9hdXRo
LWFkZHJlc3M+PHRpdGxlcz48dGl0bGU+TG9uZy10ZXJtIGJlaGF2aW91ciBvZiB0aGUgQ2hhcm5s
ZXkgb2Zmc2V0LWJvcmUgYWNldGFidWxhciBjdXA8L3RpdGxlPjxzZWNvbmRhcnktdGl0bGU+SiBC
b25lIEpvaW50IFN1cmcgQnI8L3NlY29uZGFyeS10aXRsZT48L3RpdGxlcz48cGVyaW9kaWNhbD48
ZnVsbC10aXRsZT5KIEJvbmUgSm9pbnQgU3VyZyBCcjwvZnVsbC10aXRsZT48L3BlcmlvZGljYWw+
PHBhZ2VzPjQ4LTUzPC9wYWdlcz48dm9sdW1lPjgwPC92b2x1bWU+PG51bWJlcj4xPC9udW1iZXI+
PGVkaXRpb24+MTk5OC8wMi8xNDwvZWRpdGlvbj48a2V5d29yZHM+PGtleXdvcmQ+QWNldGFidWx1
bTwva2V5d29yZD48a2V5d29yZD5BZHVsdDwva2V5d29yZD48a2V5d29yZD5BZ2VkPC9rZXl3b3Jk
PjxrZXl3b3JkPipBcnRocm9wbGFzdHksIFJlcGxhY2VtZW50LCBIaXA8L2tleXdvcmQ+PGtleXdv
cmQ+RmVtYWxlPC9rZXl3b3JkPjxrZXl3b3JkPkZvbGxvdy1VcCBTdHVkaWVzPC9rZXl3b3JkPjxr
ZXl3b3JkPkhpcCBEaXNsb2NhdGlvbi9zdXJnZXJ5PC9rZXl3b3JkPjxrZXl3b3JkPipIaXAgUHJv
c3RoZXNpczwva2V5d29yZD48a2V5d29yZD5IdW1hbnM8L2tleXdvcmQ+PGtleXdvcmQ+TWlkZGxl
IEFnZWQ8L2tleXdvcmQ+PGtleXdvcmQ+UHJvc3RoZXNpcyBEZXNpZ248L2tleXdvcmQ+PGtleXdv
cmQ+VHJlYXRtZW50IE91dGNvbWU8L2tleXdvcmQ+PC9rZXl3b3Jkcz48ZGF0ZXM+PHllYXI+MTk5
ODwveWVhcj48cHViLWRhdGVzPjxkYXRlPkphbjwvZGF0ZT48L3B1Yi1kYXRlcz48L2RhdGVzPjxp
c2JuPjAzMDEtNjIwWCAoUHJpbnQpJiN4RDswMzAxLTYyMFggKExpbmtpbmcpPC9pc2JuPjxhY2Nl
c3Npb24tbnVtPjk0NjA5NTI8L2FjY2Vzc2lvbi1udW0+PHVybHM+PHJlbGF0ZWQtdXJscz48dXJs
Pmh0dHA6Ly93d3cubmNiaS5ubG0ubmloLmdvdi9lbnRyZXovcXVlcnkuZmNnaT9jbWQ9UmV0cmll
dmUmYW1wO2RiPVB1Yk1lZCZhbXA7ZG9wdD1DaXRhdGlvbiZhbXA7bGlzdF91aWRzPTk0NjA5NTI8
L3VybD48L3JlbGF0ZWQtdXJscz48L3VybHM+PGxhbmd1YWdlPmVuZzwvbGFuZ3VhZ2U+PC9yZWNv
cmQ+PC9DaXRlPjxDaXRlPjxBdXRob3I+SGFydG9maWxha2lkaXM8L0F1dGhvcj48WWVhcj4yMDA4
PC9ZZWFyPjxSZWNOdW0+MjY8L1JlY051bT48cmVjb3JkPjxyZWMtbnVtYmVyPjI2PC9yZWMtbnVt
YmVyPjxmb3JlaWduLWtleXM+PGtleSBhcHA9IkVOIiBkYi1pZD0iMHBwcGQwcmU2cGRlZnNlZndl
cnBhZTU0dDB3NXNzMnRwdGF2Ij4yNjwva2V5PjwvZm9yZWlnbi1rZXlzPjxyZWYtdHlwZSBuYW1l
PSJKb3VybmFsIEFydGljbGUiPjE3PC9yZWYtdHlwZT48Y29udHJpYnV0b3JzPjxhdXRob3JzPjxh
dXRob3I+SGFydG9maWxha2lkaXMsIEcuPC9hdXRob3I+PGF1dGhvcj5HZW9yZ2lhZGVzLCBHLjwv
YXV0aG9yPjxhdXRob3I+QmFiaXMsIEcuIEMuPC9hdXRob3I+PGF1dGhvcj5ZaWFubmFrb3BvdWxv
cywgQy4gSy48L2F1dGhvcj48L2F1dGhvcnM+PC9jb250cmlidXRvcnM+PGF1dGgtYWRkcmVzcz5V
bml2ZXJzaXR5IG9mIEF0aGVucyBNZWRpY2FsIFNjaG9vbCwgMjEgRm90aW91LCBQYXRyaWFyY2hv
dSBTdHJlZXQsIEF0aGVucyAxMTQ3MSwgR3JlZWNlLiBnZXBoZ2VAaG90bWFpbC5jb208L2F1dGgt
YWRkcmVzcz48dGl0bGVzPjx0aXRsZT5FdmFsdWF0aW9uIG9mIHR3byBzdXJnaWNhbCB0ZWNobmlx
dWVzIGZvciBhY2V0YWJ1bGFyIHJlY29uc3RydWN0aW9uIGluIHRvdGFsIGhpcCByZXBsYWNlbWVu
dCBmb3IgY29uZ2VuaXRhbCBoaXAgZGlzZWFzZTogcmVzdWx0cyBhZnRlciBhIG1pbmltdW0gdGVu
LXllYXIgZm9sbG93LXVwPC90aXRsZT48c2Vjb25kYXJ5LXRpdGxlPkogQm9uZSBKb2ludCBTdXJn
IEJyPC9zZWNvbmRhcnktdGl0bGU+PC90aXRsZXM+PHBlcmlvZGljYWw+PGZ1bGwtdGl0bGU+SiBC
b25lIEpvaW50IFN1cmcgQnI8L2Z1bGwtdGl0bGU+PC9wZXJpb2RpY2FsPjxwYWdlcz43MjQtMzA8
L3BhZ2VzPjx2b2x1bWU+OTA8L3ZvbHVtZT48bnVtYmVyPjY8L251bWJlcj48ZWRpdGlvbj4yMDA4
LzA2LzEwPC9lZGl0aW9uPjxrZXl3b3Jkcz48a2V5d29yZD5BY2V0YWJ1bHVtLypzdXJnZXJ5PC9r
ZXl3b3JkPjxrZXl3b3JkPkFkdWx0PC9rZXl3b3JkPjxrZXl3b3JkPkFnZWQ8L2tleXdvcmQ+PGtl
eXdvcmQ+QXJ0aHJvcGxhc3R5LCBSZXBsYWNlbWVudCwgSGlwLyptZXRob2RzPC9rZXl3b3JkPjxr
ZXl3b3JkPkJvbmUgQ2VtZW50czwva2V5d29yZD48a2V5d29yZD5GZW1hbGU8L2tleXdvcmQ+PGtl
eXdvcmQ+Rm9sbG93LVVwIFN0dWRpZXM8L2tleXdvcmQ+PGtleXdvcmQ+SGlwIERpc2xvY2F0aW9u
LCBDb25nZW5pdGFsL3JhZGlvZ3JhcGh5LypzdXJnZXJ5PC9rZXl3b3JkPjxrZXl3b3JkPkh1bWFu
czwva2V5d29yZD48a2V5d29yZD5NYWxlPC9rZXl3b3JkPjxrZXl3b3JkPk1pZGRsZSBBZ2VkPC9r
ZXl3b3JkPjxrZXl3b3JkPlByb3N0aGVzaXMgRmFpbHVyZTwva2V5d29yZD48a2V5d29yZD5SZW9w
ZXJhdGlvbjwva2V5d29yZD48a2V5d29yZD5UcmVhdG1lbnQgT3V0Y29tZTwva2V5d29yZD48L2tl
eXdvcmRzPjxkYXRlcz48eWVhcj4yMDA4PC95ZWFyPjxwdWItZGF0ZXM+PGRhdGU+SnVuPC9kYXRl
PjwvcHViLWRhdGVzPjwvZGF0ZXM+PGlzYm4+MDMwMS02MjBYIChQcmludCkmI3hEOzAzMDEtNjIw
WCAoTGlua2luZyk8L2lzYm4+PGFjY2Vzc2lvbi1udW0+MTg1Mzk2NjQ8L2FjY2Vzc2lvbi1udW0+
PHVybHM+PHJlbGF0ZWQtdXJscz48dXJsPmh0dHA6Ly93d3cubmNiaS5ubG0ubmloLmdvdi9lbnRy
ZXovcXVlcnkuZmNnaT9jbWQ9UmV0cmlldmUmYW1wO2RiPVB1Yk1lZCZhbXA7ZG9wdD1DaXRhdGlv
biZhbXA7bGlzdF91aWRzPTE4NTM5NjY0PC91cmw+PC9yZWxhdGVkLXVybHM+PC91cmxzPjxlbGVj
dHJvbmljLXJlc291cmNlLW51bT45MC1CLzYvNzI0IFtwaWldJiN4RDsxMC4xMzAyLzAzMDEtNjIw
WC45MEI2LjIwNDkwPC9lbGVjdHJvbmljLXJlc291cmNlLW51bT48bGFuZ3VhZ2U+ZW5nPC9sYW5n
dWFnZT48L3JlY29yZD48L0NpdGU+PENpdGU+PEF1dGhvcj5EaWdhczwvQXV0aG9yPjxZZWFyPjIw
MTM8L1llYXI+PFJlY051bT4yNzwvUmVjTnVtPjxyZWNvcmQ+PHJlYy1udW1iZXI+Mjc8L3JlYy1u
dW1iZXI+PGZvcmVpZ24ta2V5cz48a2V5IGFwcD0iRU4iIGRiLWlkPSIwcHBwZDByZTZwZGVmc2Vm
d2VycGFlNTR0MHc1c3MydHB0YXYiPjI3PC9rZXk+PC9mb3JlaWduLWtleXM+PHJlZi10eXBlIG5h
bWU9IkpvdXJuYWwgQXJ0aWNsZSI+MTc8L3JlZi10eXBlPjxjb250cmlidXRvcnM+PGF1dGhvcnM+
PGF1dGhvcj5EaWdhcywgRy48L2F1dGhvcj48YXV0aG9yPkdlb3JnaWFkZXMsIEcuPC9hdXRob3I+
PGF1dGhvcj5MYW1wcm9wb3Vsb3UtQWRhbWlkb3UsIEsuPC9hdXRob3I+PGF1dGhvcj5IYXJ0b2Zp
bGFraWRpcywgRy48L2F1dGhvcj48L2F1dGhvcnM+PC9jb250cmlidXRvcnM+PGF1dGgtYWRkcmVz
cz5PcnRob3BhZWRpYyBEZXBhcnRtZW50LCBYYW50aGkgSG9zcGl0YWwsIFhhbnRoaSwgR3JlZWNl
LjwvYXV0aC1hZGRyZXNzPjx0aXRsZXM+PHRpdGxlPlRoZSB0d2VudHkteWVhciBzdXJ2aXZvcnNo
aXAgb2YgdHdvIENESCBzdGVtcyB3aXRoIGRpZmZlcmVudCBkZXNpZ24gZmVhdHVyZXM8L3RpdGxl
PjxzZWNvbmRhcnktdGl0bGU+RXVyIEogT3J0aG9wIFN1cmcgVHJhdW1hdG9sPC9zZWNvbmRhcnkt
dGl0bGU+PC90aXRsZXM+PHBlcmlvZGljYWw+PGZ1bGwtdGl0bGU+RXVyIEogT3J0aG9wIFN1cmcg
VHJhdW1hdG9sPC9mdWxsLXRpdGxlPjwvcGVyaW9kaWNhbD48cGFnZXM+OTAxLTY8L3BhZ2VzPjx2
b2x1bWU+MjM8L3ZvbHVtZT48bnVtYmVyPjg8L251bWJlcj48ZWRpdGlvbj4yMDEzLzAyLzE2PC9l
ZGl0aW9uPjxrZXl3b3Jkcz48a2V5d29yZD5BZHVsdDwva2V5d29yZD48a2V5d29yZD5BcnRocm9w
bGFzdHksIFJlcGxhY2VtZW50LCBIaXAvKm1vcnRhbGl0eTwva2V5d29yZD48a2V5d29yZD5GZW1h
bGU8L2tleXdvcmQ+PGtleXdvcmQ+SGlwIERpc2xvY2F0aW9uL21vcnRhbGl0eS9yYWRpb2dyYXBo
eS8qc3VyZ2VyeTwva2V5d29yZD48a2V5d29yZD4qSGlwIFByb3N0aGVzaXM8L2tleXdvcmQ+PGtl
eXdvcmQ+SHVtYW5zPC9rZXl3b3JkPjxrZXl3b3JkPk1pZGRsZSBBZ2VkPC9rZXl3b3JkPjxrZXl3
b3JkPlBvc3RvcGVyYXRpdmUgQ2FyZS9tb3J0YWxpdHk8L2tleXdvcmQ+PGtleXdvcmQ+UHJvc3Ro
ZXNpcyBEZXNpZ248L2tleXdvcmQ+PGtleXdvcmQ+UHJvc3RoZXNpcyBGYWlsdXJlPC9rZXl3b3Jk
PjxrZXl3b3JkPlJlb3BlcmF0aW9uL21vcnRhbGl0eTwva2V5d29yZD48a2V5d29yZD5SZXRyb3Nw
ZWN0aXZlIFN0dWRpZXM8L2tleXdvcmQ+PGtleXdvcmQ+U3Vydml2YWwgQW5hbHlzaXM8L2tleXdv
cmQ+PGtleXdvcmQ+VHJlYXRtZW50IE91dGNvbWU8L2tleXdvcmQ+PGtleXdvcmQ+WW91bmcgQWR1
bHQ8L2tleXdvcmQ+PC9rZXl3b3Jkcz48ZGF0ZXM+PHllYXI+MjAxMzwveWVhcj48cHViLWRhdGVz
PjxkYXRlPkRlYzwvZGF0ZT48L3B1Yi1kYXRlcz48L2RhdGVzPjxpc2JuPjE2MzMtODA2NSAoUHJp
bnQpJiN4RDsxNjMzLTgwNjUgKExpbmtpbmcpPC9pc2JuPjxhY2Nlc3Npb24tbnVtPjIzNDEyMjMy
PC9hY2Nlc3Npb24tbnVtPjx1cmxzPjxyZWxhdGVkLXVybHM+PHVybD5odHRwOi8vd3d3Lm5jYmku
bmxtLm5paC5nb3YvZW50cmV6L3F1ZXJ5LmZjZ2k/Y21kPVJldHJpZXZlJmFtcDtkYj1QdWJNZWQm
YW1wO2RvcHQ9Q2l0YXRpb24mYW1wO2xpc3RfdWlkcz0yMzQxMjIzMjwvdXJsPjwvcmVsYXRlZC11
cmxzPjwvdXJscz48ZWxlY3Ryb25pYy1yZXNvdXJjZS1udW0+MTAuMTAwNy9zMDA1OTAtMDEyLTEx
MDUteDwvZWxlY3Ryb25pYy1yZXNvdXJjZS1udW0+PGxhbmd1YWdlPmVuZzwvbGFuZ3VhZ2U+PC9y
ZWNvcmQ+PC9DaXRlPjwvRW5kTm90ZT5=
</w:fldData>
        </w:fldChar>
      </w:r>
      <w:r w:rsidR="00653F69" w:rsidRPr="00781FB9">
        <w:rPr>
          <w:rFonts w:ascii="Book Antiqua" w:hAnsi="Book Antiqua"/>
          <w:lang w:val="en-GB"/>
        </w:rPr>
        <w:instrText xml:space="preserve"> ADDIN EN.CITE.DATA </w:instrText>
      </w:r>
      <w:r w:rsidR="00331C2D" w:rsidRPr="00781FB9">
        <w:rPr>
          <w:rFonts w:ascii="Book Antiqua" w:hAnsi="Book Antiqua"/>
          <w:lang w:val="en-GB"/>
        </w:rPr>
      </w:r>
      <w:r w:rsidR="00331C2D" w:rsidRPr="00781FB9">
        <w:rPr>
          <w:rFonts w:ascii="Book Antiqua" w:hAnsi="Book Antiqua"/>
          <w:lang w:val="en-GB"/>
        </w:rPr>
        <w:fldChar w:fldCharType="end"/>
      </w:r>
      <w:r w:rsidR="00331C2D" w:rsidRPr="00781FB9">
        <w:rPr>
          <w:rFonts w:ascii="Book Antiqua" w:hAnsi="Book Antiqua"/>
          <w:lang w:val="en-GB"/>
        </w:rPr>
      </w:r>
      <w:r w:rsidR="00331C2D" w:rsidRPr="00781FB9">
        <w:rPr>
          <w:rFonts w:ascii="Book Antiqua" w:hAnsi="Book Antiqua"/>
          <w:lang w:val="en-GB"/>
        </w:rPr>
        <w:fldChar w:fldCharType="separate"/>
      </w:r>
      <w:r w:rsidR="00653F69" w:rsidRPr="00781FB9">
        <w:rPr>
          <w:rFonts w:ascii="Book Antiqua" w:hAnsi="Book Antiqua"/>
          <w:noProof/>
          <w:vertAlign w:val="superscript"/>
          <w:lang w:val="en-GB"/>
        </w:rPr>
        <w:t>[19-21]</w:t>
      </w:r>
      <w:r w:rsidR="00331C2D" w:rsidRPr="00781FB9">
        <w:rPr>
          <w:rFonts w:ascii="Book Antiqua" w:hAnsi="Book Antiqua"/>
          <w:lang w:val="en-GB"/>
        </w:rPr>
        <w:fldChar w:fldCharType="end"/>
      </w:r>
      <w:r w:rsidRPr="00781FB9">
        <w:rPr>
          <w:rFonts w:ascii="Book Antiqua" w:hAnsi="Book Antiqua"/>
          <w:lang w:val="en-GB"/>
        </w:rPr>
        <w:t xml:space="preserve">. Currently new </w:t>
      </w:r>
      <w:proofErr w:type="spellStart"/>
      <w:r w:rsidRPr="00781FB9">
        <w:rPr>
          <w:rFonts w:ascii="Book Antiqua" w:hAnsi="Book Antiqua"/>
          <w:lang w:val="en-GB"/>
        </w:rPr>
        <w:t>cementless</w:t>
      </w:r>
      <w:proofErr w:type="spellEnd"/>
      <w:r w:rsidRPr="00781FB9">
        <w:rPr>
          <w:rFonts w:ascii="Book Antiqua" w:hAnsi="Book Antiqua"/>
          <w:lang w:val="en-GB"/>
        </w:rPr>
        <w:t xml:space="preserve"> designs are used. </w:t>
      </w:r>
    </w:p>
    <w:p w:rsidR="00133054" w:rsidRPr="00781FB9" w:rsidRDefault="00133054" w:rsidP="00343817">
      <w:pPr>
        <w:widowControl w:val="0"/>
        <w:adjustRightInd w:val="0"/>
        <w:snapToGrid w:val="0"/>
        <w:spacing w:line="360" w:lineRule="auto"/>
        <w:jc w:val="both"/>
        <w:rPr>
          <w:rFonts w:ascii="Book Antiqua" w:hAnsi="Book Antiqua"/>
          <w:b/>
          <w:lang w:val="en-GB"/>
        </w:rPr>
      </w:pPr>
    </w:p>
    <w:p w:rsidR="00133054" w:rsidRPr="00781FB9" w:rsidRDefault="00133054" w:rsidP="00343817">
      <w:pPr>
        <w:widowControl w:val="0"/>
        <w:adjustRightInd w:val="0"/>
        <w:snapToGrid w:val="0"/>
        <w:spacing w:line="360" w:lineRule="auto"/>
        <w:jc w:val="both"/>
        <w:rPr>
          <w:rFonts w:ascii="Book Antiqua" w:hAnsi="Book Antiqua"/>
          <w:b/>
          <w:i/>
          <w:lang w:val="en-GB"/>
        </w:rPr>
      </w:pPr>
      <w:r w:rsidRPr="00781FB9">
        <w:rPr>
          <w:rFonts w:ascii="Book Antiqua" w:hAnsi="Book Antiqua"/>
          <w:b/>
          <w:i/>
          <w:lang w:val="en-GB"/>
        </w:rPr>
        <w:t>Lesson 4</w:t>
      </w:r>
    </w:p>
    <w:p w:rsidR="00FB65EB" w:rsidRPr="00781FB9" w:rsidRDefault="00133054" w:rsidP="00343817">
      <w:pPr>
        <w:widowControl w:val="0"/>
        <w:adjustRightInd w:val="0"/>
        <w:snapToGrid w:val="0"/>
        <w:spacing w:line="360" w:lineRule="auto"/>
        <w:jc w:val="both"/>
        <w:rPr>
          <w:rFonts w:ascii="Book Antiqua" w:hAnsi="Book Antiqua"/>
          <w:lang w:val="en-GB"/>
        </w:rPr>
      </w:pPr>
      <w:r w:rsidRPr="00781FB9">
        <w:rPr>
          <w:rFonts w:ascii="Book Antiqua" w:hAnsi="Book Antiqua"/>
          <w:lang w:val="en-GB"/>
        </w:rPr>
        <w:t>Females, with congenital dislocation of the hip represent a special cohort of patients with a problematic life since birth. Apart from their young age, these patients</w:t>
      </w:r>
      <w:r w:rsidR="008E1341" w:rsidRPr="00781FB9">
        <w:rPr>
          <w:rFonts w:ascii="Book Antiqua" w:hAnsi="Book Antiqua"/>
          <w:lang w:val="en-GB"/>
        </w:rPr>
        <w:t xml:space="preserve"> may</w:t>
      </w:r>
      <w:r w:rsidRPr="00781FB9">
        <w:rPr>
          <w:rFonts w:ascii="Book Antiqua" w:hAnsi="Book Antiqua"/>
          <w:lang w:val="en-GB"/>
        </w:rPr>
        <w:t xml:space="preserve"> have pain, severe limping and deformation, major leg-length discrepancies and several psychological disorders, as anxiety and depression, since their early childhood.</w:t>
      </w:r>
      <w:r w:rsidRPr="00781FB9">
        <w:rPr>
          <w:rFonts w:ascii="Book Antiqua" w:hAnsi="Book Antiqua"/>
          <w:b/>
          <w:lang w:val="en-GB"/>
        </w:rPr>
        <w:t xml:space="preserve"> </w:t>
      </w:r>
      <w:r w:rsidRPr="00781FB9">
        <w:rPr>
          <w:rFonts w:ascii="Book Antiqua" w:hAnsi="Book Antiqua"/>
          <w:lang w:val="en-GB"/>
        </w:rPr>
        <w:t xml:space="preserve">THR, performed in this special group of young patients, radically improves their quality of life for a long period of time. Even patients who underwent subsequently several revisions had enjoyed pain </w:t>
      </w:r>
      <w:r w:rsidR="00B06861">
        <w:rPr>
          <w:rFonts w:ascii="Book Antiqua" w:hAnsi="Book Antiqua"/>
          <w:lang w:val="en-GB"/>
        </w:rPr>
        <w:t>relief and function improvement</w:t>
      </w:r>
      <w:r w:rsidR="00331C2D" w:rsidRPr="00781FB9">
        <w:rPr>
          <w:rFonts w:ascii="Book Antiqua" w:hAnsi="Book Antiqua"/>
          <w:lang w:val="en-GB"/>
        </w:rPr>
        <w:fldChar w:fldCharType="begin"/>
      </w:r>
      <w:r w:rsidR="00653F69" w:rsidRPr="00781FB9">
        <w:rPr>
          <w:rFonts w:ascii="Book Antiqua" w:hAnsi="Book Antiqua"/>
          <w:lang w:val="en-GB"/>
        </w:rPr>
        <w:instrText xml:space="preserve"> ADDIN EN.CITE &lt;EndNote&gt;&lt;Cite&gt;&lt;Author&gt;Roidis&lt;/Author&gt;&lt;Year&gt;2013&lt;/Year&gt;&lt;RecNum&gt;33&lt;/RecNum&gt;&lt;record&gt;&lt;rec-number&gt;33&lt;/rec-number&gt;&lt;foreign-keys&gt;&lt;key app="EN" db-id="0pppd0re6pdefsefwerpae54t0w5ss2tptav"&gt;33&lt;/key&gt;&lt;/foreign-keys&gt;&lt;ref-type name="Journal Article"&gt;17&lt;/ref-type&gt;&lt;contributors&gt;&lt;authors&gt;&lt;author&gt;Roidis, N. T.&lt;/author&gt;&lt;author&gt;Pollalis, A. P.&lt;/author&gt;&lt;author&gt;Hartofilakidis, G. C.&lt;/author&gt;&lt;/authors&gt;&lt;/contributors&gt;&lt;auth-address&gt;3rd Orthopaedic Department, KAT Hospital, Athens, Hellenic Republic.&lt;/auth-address&gt;&lt;titles&gt;&lt;title&gt;Total hip arthroplasty in young females with congenital dislocation of the hip, radically improves their long-term quality of life&lt;/title&gt;&lt;secondary-title&gt;J Arthroplasty&lt;/secondary-title&gt;&lt;/titles&gt;&lt;periodical&gt;&lt;full-title&gt;J Arthroplasty&lt;/full-title&gt;&lt;/periodical&gt;&lt;pages&gt;1206-11&lt;/pages&gt;&lt;volume&gt;28&lt;/volume&gt;&lt;number&gt;7&lt;/number&gt;&lt;edition&gt;2013/04/10&lt;/edition&gt;&lt;keywords&gt;&lt;keyword&gt;Adult&lt;/keyword&gt;&lt;keyword&gt;Arthroplasty, Replacement, Hip/*methods&lt;/keyword&gt;&lt;keyword&gt;Chi-Square Distribution&lt;/keyword&gt;&lt;keyword&gt;Female&lt;/keyword&gt;&lt;keyword&gt;Hip Dislocation, Congenital/*surgery&lt;/keyword&gt;&lt;keyword&gt;Humans&lt;/keyword&gt;&lt;keyword&gt;Middle Aged&lt;/keyword&gt;&lt;keyword&gt;Pain Measurement&lt;/keyword&gt;&lt;keyword&gt;*Quality of Life&lt;/keyword&gt;&lt;keyword&gt;Range of Motion, Articular&lt;/keyword&gt;&lt;keyword&gt;Statistics, Nonparametric&lt;/keyword&gt;&lt;keyword&gt;Surveys and Questionnaires&lt;/keyword&gt;&lt;keyword&gt;Treatment Outcome&lt;/keyword&gt;&lt;/keywords&gt;&lt;dates&gt;&lt;year&gt;2013&lt;/year&gt;&lt;pub-dates&gt;&lt;date&gt;Aug&lt;/date&gt;&lt;/pub-dates&gt;&lt;/dates&gt;&lt;isbn&gt;1532-8406 (Electronic)&amp;#xD;0883-5403 (Linking)&lt;/isbn&gt;&lt;accession-num&gt;23566699&lt;/accession-num&gt;&lt;urls&gt;&lt;related-urls&gt;&lt;url&gt;http://www.ncbi.nlm.nih.gov/entrez/query.fcgi?cmd=Retrieve&amp;amp;db=PubMed&amp;amp;dopt=Citation&amp;amp;list_uids=23566699&lt;/url&gt;&lt;/related-urls&gt;&lt;/urls&gt;&lt;electronic-resource-num&gt;S0883-5403(13)00062-4 [pii]&amp;#xD;10.1016/j.arth.2012.09.025&lt;/electronic-resource-num&gt;&lt;language&gt;eng&lt;/language&gt;&lt;/record&gt;&lt;/Cite&gt;&lt;/EndNote&gt;</w:instrText>
      </w:r>
      <w:r w:rsidR="00331C2D" w:rsidRPr="00781FB9">
        <w:rPr>
          <w:rFonts w:ascii="Book Antiqua" w:hAnsi="Book Antiqua"/>
          <w:lang w:val="en-GB"/>
        </w:rPr>
        <w:fldChar w:fldCharType="separate"/>
      </w:r>
      <w:r w:rsidR="00653F69" w:rsidRPr="00781FB9">
        <w:rPr>
          <w:rFonts w:ascii="Book Antiqua" w:hAnsi="Book Antiqua"/>
          <w:noProof/>
          <w:vertAlign w:val="superscript"/>
          <w:lang w:val="en-GB"/>
        </w:rPr>
        <w:t>[22]</w:t>
      </w:r>
      <w:r w:rsidR="00331C2D" w:rsidRPr="00781FB9">
        <w:rPr>
          <w:rFonts w:ascii="Book Antiqua" w:hAnsi="Book Antiqua"/>
          <w:lang w:val="en-GB"/>
        </w:rPr>
        <w:fldChar w:fldCharType="end"/>
      </w:r>
      <w:r w:rsidR="00753CB9" w:rsidRPr="00781FB9">
        <w:rPr>
          <w:rFonts w:ascii="Book Antiqua" w:hAnsi="Book Antiqua"/>
          <w:lang w:val="en-GB"/>
        </w:rPr>
        <w:t>.</w:t>
      </w:r>
    </w:p>
    <w:p w:rsidR="00645ABF" w:rsidRPr="00781FB9" w:rsidDel="00645ABF" w:rsidRDefault="007B0E5E" w:rsidP="00343817">
      <w:pPr>
        <w:widowControl w:val="0"/>
        <w:adjustRightInd w:val="0"/>
        <w:snapToGrid w:val="0"/>
        <w:spacing w:line="360" w:lineRule="auto"/>
        <w:ind w:firstLine="567"/>
        <w:jc w:val="both"/>
        <w:rPr>
          <w:rFonts w:ascii="Book Antiqua" w:hAnsi="Book Antiqua"/>
          <w:lang w:val="en-GB"/>
        </w:rPr>
      </w:pPr>
      <w:r w:rsidRPr="00781FB9">
        <w:rPr>
          <w:rFonts w:ascii="Book Antiqua" w:hAnsi="Book Antiqua"/>
          <w:lang w:val="en-GB"/>
        </w:rPr>
        <w:t>It is of particular interest, how some patients describe certain life</w:t>
      </w:r>
      <w:r w:rsidR="00645ABF" w:rsidRPr="00781FB9">
        <w:rPr>
          <w:rFonts w:ascii="Book Antiqua" w:hAnsi="Book Antiqua"/>
          <w:lang w:val="en-GB"/>
        </w:rPr>
        <w:t xml:space="preserve"> </w:t>
      </w:r>
      <w:r w:rsidRPr="00781FB9">
        <w:rPr>
          <w:rFonts w:ascii="Book Antiqua" w:hAnsi="Book Antiqua"/>
          <w:lang w:val="en-GB"/>
        </w:rPr>
        <w:t>experiences after surgery</w:t>
      </w:r>
      <w:r w:rsidR="00331C2D" w:rsidRPr="00781FB9">
        <w:rPr>
          <w:rFonts w:ascii="Book Antiqua" w:hAnsi="Book Antiqua"/>
          <w:lang w:val="en-GB"/>
        </w:rPr>
        <w:fldChar w:fldCharType="begin"/>
      </w:r>
      <w:r w:rsidR="00653F69" w:rsidRPr="00781FB9">
        <w:rPr>
          <w:rFonts w:ascii="Book Antiqua" w:hAnsi="Book Antiqua"/>
          <w:lang w:val="en-GB"/>
        </w:rPr>
        <w:instrText xml:space="preserve"> ADDIN EN.CITE &lt;EndNote&gt;&lt;Cite&gt;&lt;Author&gt;Hartofilakidis&lt;/Author&gt;&lt;Year&gt;2014&lt;/Year&gt;&lt;RecNum&gt;28&lt;/RecNum&gt;&lt;record&gt;&lt;rec-number&gt;28&lt;/rec-number&gt;&lt;foreign-keys&gt;&lt;key app="EN" db-id="0pppd0re6pdefsefwerpae54t0w5ss2tptav"&gt;28&lt;/key&gt;&lt;/foreign-keys&gt;&lt;ref-type name="Book Section"&gt;5&lt;/ref-type&gt;&lt;contributors&gt;&lt;authors&gt;&lt;author&gt;Hartofilakidis, G.&lt;/author&gt;&lt;author&gt;Babis, G. C.&lt;/author&gt;&lt;author&gt;Lampropoulou-Adamidou, K.&lt;/author&gt;&lt;/authors&gt;&lt;/contributors&gt;&lt;titles&gt;&lt;title&gt;Congenital Hip Disease in Adults&lt;/title&gt;&lt;/titles&gt;&lt;pages&gt;63-75&lt;/pages&gt;&lt;section&gt;Technical Considerations&lt;/section&gt;&lt;dates&gt;&lt;year&gt;2014&lt;/year&gt;&lt;/dates&gt;&lt;publisher&gt;Springer-Verlag Italia&lt;/publisher&gt;&lt;urls&gt;&lt;/urls&gt;&lt;electronic-resource-num&gt;10.1007/978-88-470-5492-9&lt;/electronic-resource-num&gt;&lt;/record&gt;&lt;/Cite&gt;&lt;/EndNote&gt;</w:instrText>
      </w:r>
      <w:r w:rsidR="00331C2D" w:rsidRPr="00781FB9">
        <w:rPr>
          <w:rFonts w:ascii="Book Antiqua" w:hAnsi="Book Antiqua"/>
          <w:lang w:val="en-GB"/>
        </w:rPr>
        <w:fldChar w:fldCharType="separate"/>
      </w:r>
      <w:r w:rsidR="00653F69" w:rsidRPr="00781FB9">
        <w:rPr>
          <w:rFonts w:ascii="Book Antiqua" w:hAnsi="Book Antiqua"/>
          <w:noProof/>
          <w:vertAlign w:val="superscript"/>
          <w:lang w:val="en-GB"/>
        </w:rPr>
        <w:t>[13]</w:t>
      </w:r>
      <w:r w:rsidR="00331C2D" w:rsidRPr="00781FB9">
        <w:rPr>
          <w:rFonts w:ascii="Book Antiqua" w:hAnsi="Book Antiqua"/>
          <w:lang w:val="en-GB"/>
        </w:rPr>
        <w:fldChar w:fldCharType="end"/>
      </w:r>
      <w:r w:rsidRPr="00781FB9">
        <w:rPr>
          <w:rFonts w:ascii="Book Antiqua" w:hAnsi="Book Antiqua"/>
          <w:lang w:val="en-GB"/>
        </w:rPr>
        <w:t>:</w:t>
      </w:r>
      <w:r w:rsidR="00486A9D" w:rsidRPr="00781FB9">
        <w:rPr>
          <w:rFonts w:ascii="Book Antiqua" w:hAnsi="Book Antiqua"/>
          <w:lang w:val="en-GB"/>
        </w:rPr>
        <w:t xml:space="preserve"> “My childhood was a life of torrent</w:t>
      </w:r>
      <w:r w:rsidR="001D382B" w:rsidRPr="00781FB9">
        <w:rPr>
          <w:rFonts w:ascii="Book Antiqua" w:hAnsi="Book Antiqua"/>
          <w:lang w:val="en-GB"/>
        </w:rPr>
        <w:t>. My mother used to tell me that no man is going to love me. She made me feel useless. My life changed after surgeries at the age of 28. I get married and now I have</w:t>
      </w:r>
      <w:r w:rsidR="006D5182" w:rsidRPr="00781FB9">
        <w:rPr>
          <w:rFonts w:ascii="Book Antiqua" w:hAnsi="Book Antiqua"/>
          <w:lang w:val="en-GB"/>
        </w:rPr>
        <w:t xml:space="preserve"> a 15</w:t>
      </w:r>
      <w:r w:rsidR="0020414E" w:rsidRPr="00781FB9">
        <w:rPr>
          <w:rFonts w:ascii="Book Antiqua" w:hAnsi="Book Antiqua"/>
          <w:lang w:val="en-GB" w:eastAsia="zh-CN"/>
        </w:rPr>
        <w:t>-</w:t>
      </w:r>
      <w:r w:rsidR="006D5182" w:rsidRPr="00781FB9">
        <w:rPr>
          <w:rFonts w:ascii="Book Antiqua" w:hAnsi="Book Antiqua"/>
          <w:lang w:val="en-GB"/>
        </w:rPr>
        <w:t>year-</w:t>
      </w:r>
      <w:r w:rsidR="0020414E" w:rsidRPr="00781FB9">
        <w:rPr>
          <w:rFonts w:ascii="Book Antiqua" w:hAnsi="Book Antiqua"/>
          <w:lang w:val="en-GB"/>
        </w:rPr>
        <w:t>old son. We are a happy family”</w:t>
      </w:r>
      <w:r w:rsidR="0020414E" w:rsidRPr="00781FB9">
        <w:rPr>
          <w:rFonts w:ascii="Book Antiqua" w:hAnsi="Book Antiqua"/>
          <w:lang w:val="en-GB" w:eastAsia="zh-CN"/>
        </w:rPr>
        <w:t>.</w:t>
      </w:r>
      <w:r w:rsidR="00B06861">
        <w:rPr>
          <w:rFonts w:ascii="Book Antiqua" w:hAnsi="Book Antiqua" w:hint="eastAsia"/>
          <w:lang w:val="en-GB" w:eastAsia="zh-CN"/>
        </w:rPr>
        <w:t xml:space="preserve"> </w:t>
      </w:r>
      <w:r w:rsidR="006D5182" w:rsidRPr="00781FB9">
        <w:rPr>
          <w:rFonts w:ascii="Book Antiqua" w:hAnsi="Book Antiqua"/>
          <w:lang w:val="en-GB"/>
        </w:rPr>
        <w:t xml:space="preserve">“My childhood and teenage life were very difficult with many complexities and insecurities. I was feeling like a child of an inferior God. I took the </w:t>
      </w:r>
      <w:r w:rsidR="006D5182" w:rsidRPr="00781FB9">
        <w:rPr>
          <w:rFonts w:ascii="Book Antiqua" w:hAnsi="Book Antiqua"/>
          <w:lang w:val="en-GB"/>
        </w:rPr>
        <w:lastRenderedPageBreak/>
        <w:t>decision to have an arthroplasty at the age of 29. Even though it was necessary to be operated again after 11 years, now I am fully active with a normal life. I am very pleased</w:t>
      </w:r>
      <w:r w:rsidR="0020414E" w:rsidRPr="00781FB9">
        <w:rPr>
          <w:rFonts w:ascii="Book Antiqua" w:hAnsi="Book Antiqua"/>
          <w:lang w:val="en-GB"/>
        </w:rPr>
        <w:t>”</w:t>
      </w:r>
      <w:r w:rsidR="0020414E" w:rsidRPr="00781FB9">
        <w:rPr>
          <w:rFonts w:ascii="Book Antiqua" w:hAnsi="Book Antiqua"/>
          <w:lang w:val="en-GB" w:eastAsia="zh-CN"/>
        </w:rPr>
        <w:t>.</w:t>
      </w:r>
      <w:r w:rsidR="006D5182" w:rsidRPr="00781FB9">
        <w:rPr>
          <w:rFonts w:ascii="Book Antiqua" w:hAnsi="Book Antiqua"/>
          <w:lang w:val="en-GB"/>
        </w:rPr>
        <w:t xml:space="preserve"> “</w:t>
      </w:r>
      <w:r w:rsidR="009641E4" w:rsidRPr="00781FB9">
        <w:rPr>
          <w:rFonts w:ascii="Book Antiqua" w:hAnsi="Book Antiqua"/>
          <w:lang w:val="en-GB"/>
        </w:rPr>
        <w:t>My life was an Odyssey. In the school the children were making fun of me that I</w:t>
      </w:r>
      <w:r w:rsidR="00760B44" w:rsidRPr="00781FB9">
        <w:rPr>
          <w:rFonts w:ascii="Book Antiqua" w:hAnsi="Book Antiqua"/>
          <w:lang w:val="en-GB"/>
        </w:rPr>
        <w:t xml:space="preserve"> was so different because of my</w:t>
      </w:r>
      <w:r w:rsidR="009641E4" w:rsidRPr="00781FB9">
        <w:rPr>
          <w:rFonts w:ascii="Book Antiqua" w:hAnsi="Book Antiqua"/>
          <w:lang w:val="en-GB"/>
        </w:rPr>
        <w:t xml:space="preserve"> pelvi</w:t>
      </w:r>
      <w:r w:rsidR="00760B44" w:rsidRPr="00781FB9">
        <w:rPr>
          <w:rFonts w:ascii="Book Antiqua" w:hAnsi="Book Antiqua"/>
          <w:lang w:val="en-GB"/>
        </w:rPr>
        <w:t>c deformity and my movements</w:t>
      </w:r>
      <w:r w:rsidR="009641E4" w:rsidRPr="00781FB9">
        <w:rPr>
          <w:rFonts w:ascii="Book Antiqua" w:hAnsi="Book Antiqua"/>
          <w:lang w:val="en-GB"/>
        </w:rPr>
        <w:t>. When I had the arthroplasties in my hips</w:t>
      </w:r>
      <w:r w:rsidR="00760B44" w:rsidRPr="00781FB9">
        <w:rPr>
          <w:rFonts w:ascii="Book Antiqua" w:hAnsi="Book Antiqua"/>
          <w:lang w:val="en-GB"/>
        </w:rPr>
        <w:t>,</w:t>
      </w:r>
      <w:r w:rsidR="009641E4" w:rsidRPr="00781FB9">
        <w:rPr>
          <w:rFonts w:ascii="Book Antiqua" w:hAnsi="Book Antiqua"/>
          <w:lang w:val="en-GB"/>
        </w:rPr>
        <w:t xml:space="preserve"> I was at 47. My life changed. I look at the mirror and I don’t believe my eyes. People who knew me did not recognize me. Twenty-four years are gone since I was operated and I have a normal life</w:t>
      </w:r>
      <w:r w:rsidR="0020414E" w:rsidRPr="00781FB9">
        <w:rPr>
          <w:rFonts w:ascii="Book Antiqua" w:hAnsi="Book Antiqua"/>
          <w:lang w:val="en-GB"/>
        </w:rPr>
        <w:t>”</w:t>
      </w:r>
      <w:r w:rsidR="0020414E" w:rsidRPr="00781FB9">
        <w:rPr>
          <w:rFonts w:ascii="Book Antiqua" w:hAnsi="Book Antiqua"/>
          <w:lang w:val="en-GB" w:eastAsia="zh-CN"/>
        </w:rPr>
        <w:t>.</w:t>
      </w:r>
    </w:p>
    <w:p w:rsidR="00133054" w:rsidRPr="00781FB9" w:rsidRDefault="00133054" w:rsidP="00343817">
      <w:pPr>
        <w:widowControl w:val="0"/>
        <w:adjustRightInd w:val="0"/>
        <w:snapToGrid w:val="0"/>
        <w:spacing w:line="360" w:lineRule="auto"/>
        <w:jc w:val="both"/>
        <w:rPr>
          <w:rFonts w:ascii="Book Antiqua" w:hAnsi="Book Antiqua"/>
          <w:lang w:val="en-GB"/>
        </w:rPr>
      </w:pPr>
    </w:p>
    <w:p w:rsidR="00133054" w:rsidRPr="00781FB9" w:rsidRDefault="00133054" w:rsidP="00343817">
      <w:pPr>
        <w:widowControl w:val="0"/>
        <w:adjustRightInd w:val="0"/>
        <w:snapToGrid w:val="0"/>
        <w:spacing w:line="360" w:lineRule="auto"/>
        <w:jc w:val="both"/>
        <w:rPr>
          <w:rFonts w:ascii="Book Antiqua" w:hAnsi="Book Antiqua"/>
          <w:b/>
          <w:i/>
          <w:lang w:val="en-GB"/>
        </w:rPr>
      </w:pPr>
      <w:r w:rsidRPr="00781FB9">
        <w:rPr>
          <w:rFonts w:ascii="Book Antiqua" w:hAnsi="Book Antiqua"/>
          <w:b/>
          <w:i/>
          <w:lang w:val="en-GB"/>
        </w:rPr>
        <w:t>Conclusive messages</w:t>
      </w:r>
    </w:p>
    <w:p w:rsidR="00133054" w:rsidRPr="00781FB9" w:rsidRDefault="00133054" w:rsidP="00343817">
      <w:pPr>
        <w:pStyle w:val="ListParagraph"/>
        <w:widowControl w:val="0"/>
        <w:adjustRightInd w:val="0"/>
        <w:snapToGrid w:val="0"/>
        <w:spacing w:line="360" w:lineRule="auto"/>
        <w:ind w:left="0"/>
        <w:contextualSpacing w:val="0"/>
        <w:jc w:val="both"/>
        <w:rPr>
          <w:rFonts w:ascii="Book Antiqua" w:hAnsi="Book Antiqua"/>
          <w:lang w:val="en-GB"/>
        </w:rPr>
      </w:pPr>
      <w:r w:rsidRPr="00781FB9">
        <w:rPr>
          <w:rFonts w:ascii="Book Antiqua" w:hAnsi="Book Antiqua"/>
          <w:lang w:val="en-GB"/>
        </w:rPr>
        <w:t xml:space="preserve">The most suitable term for the total spectrum of congenital hip deformities is: Congenital hip disease (CHD), classified in adults in dysplasia (type A), low dislocation (type B) and high dislocation (type C). The types B and C are subdivided in the subtypes B1, B2 and C1, C2 depending </w:t>
      </w:r>
      <w:r w:rsidR="00391816">
        <w:rPr>
          <w:rFonts w:ascii="Book Antiqua" w:hAnsi="Book Antiqua" w:hint="eastAsia"/>
          <w:lang w:val="en-GB" w:eastAsia="zh-CN"/>
        </w:rPr>
        <w:t>on</w:t>
      </w:r>
      <w:r w:rsidRPr="00781FB9">
        <w:rPr>
          <w:rFonts w:ascii="Book Antiqua" w:hAnsi="Book Antiqua"/>
          <w:lang w:val="en-GB"/>
        </w:rPr>
        <w:t xml:space="preserve"> their different anatomic characteristics.</w:t>
      </w:r>
    </w:p>
    <w:p w:rsidR="00133054" w:rsidRPr="00781FB9" w:rsidRDefault="00133054" w:rsidP="00343817">
      <w:pPr>
        <w:pStyle w:val="ListParagraph"/>
        <w:widowControl w:val="0"/>
        <w:numPr>
          <w:ilvl w:val="0"/>
          <w:numId w:val="7"/>
        </w:numPr>
        <w:adjustRightInd w:val="0"/>
        <w:snapToGrid w:val="0"/>
        <w:spacing w:line="360" w:lineRule="auto"/>
        <w:contextualSpacing w:val="0"/>
        <w:jc w:val="both"/>
        <w:rPr>
          <w:rFonts w:ascii="Book Antiqua" w:hAnsi="Book Antiqua"/>
          <w:lang w:val="en-GB"/>
        </w:rPr>
      </w:pPr>
      <w:r w:rsidRPr="00781FB9">
        <w:rPr>
          <w:rFonts w:ascii="Book Antiqua" w:hAnsi="Book Antiqua"/>
          <w:lang w:val="en-GB"/>
        </w:rPr>
        <w:t>The three types of CHD are the main causes of secondary OA. Degenerative changes develop gradually, usually from the age of 30-35 years, causing pain and increasing functional disability over time. Knowledge of the natural history of the three types of CHD facilitates the choice of the most appropriate time for THR.</w:t>
      </w:r>
    </w:p>
    <w:p w:rsidR="00133054" w:rsidRPr="00781FB9" w:rsidRDefault="00133054" w:rsidP="00343817">
      <w:pPr>
        <w:pStyle w:val="ListParagraph"/>
        <w:widowControl w:val="0"/>
        <w:numPr>
          <w:ilvl w:val="0"/>
          <w:numId w:val="7"/>
        </w:numPr>
        <w:adjustRightInd w:val="0"/>
        <w:snapToGrid w:val="0"/>
        <w:spacing w:line="360" w:lineRule="auto"/>
        <w:contextualSpacing w:val="0"/>
        <w:jc w:val="both"/>
        <w:rPr>
          <w:rFonts w:ascii="Book Antiqua" w:hAnsi="Book Antiqua"/>
          <w:lang w:val="en-GB"/>
        </w:rPr>
      </w:pPr>
      <w:r w:rsidRPr="00781FB9">
        <w:rPr>
          <w:rFonts w:ascii="Book Antiqua" w:hAnsi="Book Antiqua"/>
          <w:lang w:val="en-GB"/>
        </w:rPr>
        <w:t xml:space="preserve">The </w:t>
      </w:r>
      <w:proofErr w:type="spellStart"/>
      <w:r w:rsidRPr="00781FB9">
        <w:rPr>
          <w:rFonts w:ascii="Book Antiqua" w:hAnsi="Book Antiqua"/>
          <w:lang w:val="en-GB"/>
        </w:rPr>
        <w:t>transtrochanteric</w:t>
      </w:r>
      <w:proofErr w:type="spellEnd"/>
      <w:r w:rsidRPr="00781FB9">
        <w:rPr>
          <w:rFonts w:ascii="Book Antiqua" w:hAnsi="Book Antiqua"/>
          <w:lang w:val="en-GB"/>
        </w:rPr>
        <w:t xml:space="preserve"> approach is essential in cases with low and high dislocation and in certain dysplastic hips with great limitation of the range of motion. </w:t>
      </w:r>
    </w:p>
    <w:p w:rsidR="00133054" w:rsidRPr="00781FB9" w:rsidRDefault="00133054" w:rsidP="00343817">
      <w:pPr>
        <w:pStyle w:val="ListParagraph"/>
        <w:widowControl w:val="0"/>
        <w:numPr>
          <w:ilvl w:val="0"/>
          <w:numId w:val="7"/>
        </w:numPr>
        <w:adjustRightInd w:val="0"/>
        <w:snapToGrid w:val="0"/>
        <w:spacing w:line="360" w:lineRule="auto"/>
        <w:contextualSpacing w:val="0"/>
        <w:jc w:val="both"/>
        <w:rPr>
          <w:rFonts w:ascii="Book Antiqua" w:hAnsi="Book Antiqua"/>
          <w:lang w:val="en-GB"/>
        </w:rPr>
      </w:pPr>
      <w:r w:rsidRPr="00781FB9">
        <w:rPr>
          <w:rFonts w:ascii="Book Antiqua" w:hAnsi="Book Antiqua"/>
          <w:lang w:val="en-GB"/>
        </w:rPr>
        <w:t>Restoration of the normal centre of rotation is fundamental for the joint biomechanics and the survival of the prosthesis.</w:t>
      </w:r>
    </w:p>
    <w:p w:rsidR="00133054" w:rsidRPr="00781FB9" w:rsidRDefault="00133054" w:rsidP="00343817">
      <w:pPr>
        <w:pStyle w:val="ListParagraph"/>
        <w:widowControl w:val="0"/>
        <w:numPr>
          <w:ilvl w:val="0"/>
          <w:numId w:val="7"/>
        </w:numPr>
        <w:adjustRightInd w:val="0"/>
        <w:snapToGrid w:val="0"/>
        <w:spacing w:line="360" w:lineRule="auto"/>
        <w:contextualSpacing w:val="0"/>
        <w:jc w:val="both"/>
        <w:rPr>
          <w:rFonts w:ascii="Book Antiqua" w:hAnsi="Book Antiqua"/>
          <w:lang w:val="en-GB"/>
        </w:rPr>
      </w:pPr>
      <w:r w:rsidRPr="00781FB9">
        <w:rPr>
          <w:rFonts w:ascii="Book Antiqua" w:hAnsi="Book Antiqua"/>
          <w:lang w:val="en-GB"/>
        </w:rPr>
        <w:t>Shortening of the femur, if needed, is better to perform at the level of the femoral neck.</w:t>
      </w:r>
    </w:p>
    <w:p w:rsidR="00133054" w:rsidRPr="00781FB9" w:rsidRDefault="00133054" w:rsidP="00343817">
      <w:pPr>
        <w:pStyle w:val="ListParagraph"/>
        <w:widowControl w:val="0"/>
        <w:numPr>
          <w:ilvl w:val="0"/>
          <w:numId w:val="7"/>
        </w:numPr>
        <w:adjustRightInd w:val="0"/>
        <w:snapToGrid w:val="0"/>
        <w:spacing w:line="360" w:lineRule="auto"/>
        <w:contextualSpacing w:val="0"/>
        <w:jc w:val="both"/>
        <w:rPr>
          <w:rFonts w:ascii="Book Antiqua" w:hAnsi="Book Antiqua"/>
          <w:lang w:val="en-GB"/>
        </w:rPr>
      </w:pPr>
      <w:r w:rsidRPr="00781FB9">
        <w:rPr>
          <w:rFonts w:ascii="Book Antiqua" w:hAnsi="Book Antiqua"/>
          <w:lang w:val="en-GB"/>
        </w:rPr>
        <w:t>In the majority of cases, special implants are needed for the reconstruction of the acetabulum and the femur.</w:t>
      </w:r>
    </w:p>
    <w:p w:rsidR="00133054" w:rsidRPr="00781FB9" w:rsidRDefault="00133054" w:rsidP="00343817">
      <w:pPr>
        <w:pStyle w:val="ListParagraph"/>
        <w:widowControl w:val="0"/>
        <w:numPr>
          <w:ilvl w:val="0"/>
          <w:numId w:val="7"/>
        </w:numPr>
        <w:adjustRightInd w:val="0"/>
        <w:snapToGrid w:val="0"/>
        <w:spacing w:line="360" w:lineRule="auto"/>
        <w:contextualSpacing w:val="0"/>
        <w:jc w:val="both"/>
        <w:rPr>
          <w:rFonts w:ascii="Book Antiqua" w:hAnsi="Book Antiqua"/>
          <w:lang w:val="en-GB"/>
        </w:rPr>
      </w:pPr>
      <w:r w:rsidRPr="00781FB9">
        <w:rPr>
          <w:rFonts w:ascii="Book Antiqua" w:hAnsi="Book Antiqua"/>
          <w:lang w:val="en-GB"/>
        </w:rPr>
        <w:t xml:space="preserve">The improvement of the quality of life, especially in young females with high dislocation, is impressive. Most of these patients stated that after surgery they feel like they were born gain. </w:t>
      </w:r>
    </w:p>
    <w:p w:rsidR="00133054" w:rsidRPr="00781FB9" w:rsidRDefault="00133054" w:rsidP="00343817">
      <w:pPr>
        <w:widowControl w:val="0"/>
        <w:adjustRightInd w:val="0"/>
        <w:snapToGrid w:val="0"/>
        <w:spacing w:line="360" w:lineRule="auto"/>
        <w:jc w:val="both"/>
        <w:rPr>
          <w:rFonts w:ascii="Book Antiqua" w:hAnsi="Book Antiqua"/>
          <w:lang w:val="en-GB"/>
        </w:rPr>
      </w:pPr>
    </w:p>
    <w:p w:rsidR="0030258F" w:rsidRPr="00781FB9" w:rsidRDefault="0030258F" w:rsidP="00343817">
      <w:pPr>
        <w:widowControl w:val="0"/>
        <w:adjustRightInd w:val="0"/>
        <w:snapToGrid w:val="0"/>
        <w:rPr>
          <w:rFonts w:ascii="Book Antiqua" w:hAnsi="Book Antiqua"/>
          <w:b/>
          <w:lang w:val="en-GB"/>
        </w:rPr>
      </w:pPr>
      <w:r w:rsidRPr="00781FB9">
        <w:rPr>
          <w:rFonts w:ascii="Book Antiqua" w:hAnsi="Book Antiqua"/>
          <w:b/>
          <w:lang w:val="en-GB"/>
        </w:rPr>
        <w:br w:type="page"/>
      </w:r>
    </w:p>
    <w:p w:rsidR="002D48E1" w:rsidRDefault="0030258F" w:rsidP="00343817">
      <w:pPr>
        <w:widowControl w:val="0"/>
        <w:adjustRightInd w:val="0"/>
        <w:snapToGrid w:val="0"/>
        <w:spacing w:line="360" w:lineRule="auto"/>
        <w:jc w:val="both"/>
        <w:rPr>
          <w:rFonts w:ascii="Book Antiqua" w:hAnsi="Book Antiqua"/>
          <w:b/>
          <w:lang w:val="en-GB" w:eastAsia="zh-CN"/>
        </w:rPr>
      </w:pPr>
      <w:r w:rsidRPr="00781FB9">
        <w:rPr>
          <w:rFonts w:ascii="Book Antiqua" w:hAnsi="Book Antiqua"/>
          <w:b/>
          <w:lang w:val="en-GB"/>
        </w:rPr>
        <w:lastRenderedPageBreak/>
        <w:t>REFERENCES</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bookmarkStart w:id="10" w:name="OLE_LINK1"/>
      <w:bookmarkStart w:id="11" w:name="OLE_LINK2"/>
      <w:bookmarkStart w:id="12" w:name="OLE_LINK8"/>
      <w:bookmarkStart w:id="13" w:name="OLE_LINK176"/>
      <w:bookmarkStart w:id="14" w:name="OLE_LINK187"/>
      <w:bookmarkStart w:id="15" w:name="OLE_LINK188"/>
      <w:r w:rsidRPr="00656A13">
        <w:rPr>
          <w:rFonts w:ascii="Book Antiqua" w:eastAsia="宋体" w:hAnsi="Book Antiqua" w:cs="宋体"/>
          <w:lang w:val="en-US" w:eastAsia="zh-CN"/>
        </w:rPr>
        <w:t>1</w:t>
      </w:r>
      <w:r w:rsidRPr="00656A13">
        <w:rPr>
          <w:rFonts w:ascii="Book Antiqua" w:eastAsia="宋体" w:hAnsi="Book Antiqua" w:cs="宋体" w:hint="eastAsia"/>
          <w:lang w:val="en-US" w:eastAsia="zh-CN"/>
        </w:rPr>
        <w:t xml:space="preserve"> </w:t>
      </w:r>
      <w:proofErr w:type="spellStart"/>
      <w:r w:rsidRPr="00656A13">
        <w:rPr>
          <w:rFonts w:ascii="Book Antiqua" w:eastAsia="宋体" w:hAnsi="Book Antiqua" w:cs="宋体"/>
          <w:b/>
          <w:lang w:val="en-US" w:eastAsia="zh-CN"/>
        </w:rPr>
        <w:t>Hartofilakidis</w:t>
      </w:r>
      <w:proofErr w:type="spellEnd"/>
      <w:r w:rsidRPr="00656A13">
        <w:rPr>
          <w:rFonts w:ascii="Book Antiqua" w:eastAsia="宋体" w:hAnsi="Book Antiqua" w:cs="宋体"/>
          <w:b/>
          <w:lang w:val="en-US" w:eastAsia="zh-CN"/>
        </w:rPr>
        <w:t xml:space="preserve"> G</w:t>
      </w:r>
      <w:r w:rsidRPr="00656A13">
        <w:rPr>
          <w:rFonts w:ascii="Book Antiqua" w:eastAsia="宋体" w:hAnsi="Book Antiqua" w:cs="宋体"/>
          <w:lang w:val="en-US" w:eastAsia="zh-CN"/>
        </w:rPr>
        <w:t xml:space="preserve">, Babis GC, </w:t>
      </w:r>
      <w:proofErr w:type="spellStart"/>
      <w:r w:rsidRPr="00656A13">
        <w:rPr>
          <w:rFonts w:ascii="Book Antiqua" w:eastAsia="宋体" w:hAnsi="Book Antiqua" w:cs="宋体"/>
          <w:lang w:val="en-US" w:eastAsia="zh-CN"/>
        </w:rPr>
        <w:t>Lampropoulou-Adamidou</w:t>
      </w:r>
      <w:proofErr w:type="spellEnd"/>
      <w:r w:rsidRPr="00656A13">
        <w:rPr>
          <w:rFonts w:ascii="Book Antiqua" w:eastAsia="宋体" w:hAnsi="Book Antiqua" w:cs="宋体"/>
          <w:lang w:val="en-US" w:eastAsia="zh-CN"/>
        </w:rPr>
        <w:t xml:space="preserve"> K. Congenital Hip Disease in Adults: Springer-</w:t>
      </w:r>
      <w:proofErr w:type="spellStart"/>
      <w:r w:rsidRPr="00656A13">
        <w:rPr>
          <w:rFonts w:ascii="Book Antiqua" w:eastAsia="宋体" w:hAnsi="Book Antiqua" w:cs="宋体"/>
          <w:lang w:val="en-US" w:eastAsia="zh-CN"/>
        </w:rPr>
        <w:t>Verlag</w:t>
      </w:r>
      <w:proofErr w:type="spellEnd"/>
      <w:r w:rsidRPr="00656A13">
        <w:rPr>
          <w:rFonts w:ascii="Book Antiqua" w:eastAsia="宋体" w:hAnsi="Book Antiqua" w:cs="宋体"/>
          <w:lang w:val="en-US" w:eastAsia="zh-CN"/>
        </w:rPr>
        <w:t xml:space="preserve"> Italia, 2014: 11-27</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proofErr w:type="gramStart"/>
      <w:r w:rsidRPr="00656A13">
        <w:rPr>
          <w:rFonts w:ascii="Book Antiqua" w:eastAsia="宋体" w:hAnsi="Book Antiqua" w:cs="宋体"/>
          <w:lang w:val="en-US" w:eastAsia="zh-CN"/>
        </w:rPr>
        <w:t>2 </w:t>
      </w:r>
      <w:proofErr w:type="spellStart"/>
      <w:r w:rsidRPr="00656A13">
        <w:rPr>
          <w:rFonts w:ascii="Book Antiqua" w:eastAsia="宋体" w:hAnsi="Book Antiqua" w:cs="宋体"/>
          <w:b/>
          <w:bCs/>
          <w:lang w:val="en-US" w:eastAsia="zh-CN"/>
        </w:rPr>
        <w:t>Hartofilakidis</w:t>
      </w:r>
      <w:proofErr w:type="spellEnd"/>
      <w:r w:rsidRPr="00656A13">
        <w:rPr>
          <w:rFonts w:ascii="Book Antiqua" w:eastAsia="宋体" w:hAnsi="Book Antiqua" w:cs="宋体"/>
          <w:b/>
          <w:bCs/>
          <w:lang w:val="en-US" w:eastAsia="zh-CN"/>
        </w:rPr>
        <w:t xml:space="preserve"> G</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Stamos</w:t>
      </w:r>
      <w:proofErr w:type="spellEnd"/>
      <w:r w:rsidRPr="00656A13">
        <w:rPr>
          <w:rFonts w:ascii="Book Antiqua" w:eastAsia="宋体" w:hAnsi="Book Antiqua" w:cs="宋体"/>
          <w:lang w:val="en-US" w:eastAsia="zh-CN"/>
        </w:rPr>
        <w:t xml:space="preserve"> K, Ioannidis TT.</w:t>
      </w:r>
      <w:proofErr w:type="gramEnd"/>
      <w:r w:rsidRPr="00656A13">
        <w:rPr>
          <w:rFonts w:ascii="Book Antiqua" w:eastAsia="宋体" w:hAnsi="Book Antiqua" w:cs="宋体"/>
          <w:lang w:val="en-US" w:eastAsia="zh-CN"/>
        </w:rPr>
        <w:t xml:space="preserve"> Low friction arthroplasty for old untreated congenital dislocation of the hip. </w:t>
      </w:r>
      <w:r w:rsidRPr="00656A13">
        <w:rPr>
          <w:rFonts w:ascii="Book Antiqua" w:eastAsia="宋体" w:hAnsi="Book Antiqua" w:cs="宋体"/>
          <w:i/>
          <w:iCs/>
          <w:lang w:val="en-US" w:eastAsia="zh-CN"/>
        </w:rPr>
        <w:t xml:space="preserve">J Bone Joint </w:t>
      </w:r>
      <w:proofErr w:type="spellStart"/>
      <w:r w:rsidRPr="00656A13">
        <w:rPr>
          <w:rFonts w:ascii="Book Antiqua" w:eastAsia="宋体" w:hAnsi="Book Antiqua" w:cs="宋体"/>
          <w:i/>
          <w:iCs/>
          <w:lang w:val="en-US" w:eastAsia="zh-CN"/>
        </w:rPr>
        <w:t>Surg</w:t>
      </w:r>
      <w:proofErr w:type="spellEnd"/>
      <w:r w:rsidRPr="00656A13">
        <w:rPr>
          <w:rFonts w:ascii="Book Antiqua" w:eastAsia="宋体" w:hAnsi="Book Antiqua" w:cs="宋体"/>
          <w:i/>
          <w:iCs/>
          <w:lang w:val="en-US" w:eastAsia="zh-CN"/>
        </w:rPr>
        <w:t xml:space="preserve"> Br</w:t>
      </w:r>
      <w:r w:rsidRPr="00656A13">
        <w:rPr>
          <w:rFonts w:ascii="Book Antiqua" w:eastAsia="宋体" w:hAnsi="Book Antiqua" w:cs="宋体"/>
          <w:lang w:val="en-US" w:eastAsia="zh-CN"/>
        </w:rPr>
        <w:t> 1988; </w:t>
      </w:r>
      <w:r w:rsidRPr="00656A13">
        <w:rPr>
          <w:rFonts w:ascii="Book Antiqua" w:eastAsia="宋体" w:hAnsi="Book Antiqua" w:cs="宋体"/>
          <w:b/>
          <w:bCs/>
          <w:lang w:val="en-US" w:eastAsia="zh-CN"/>
        </w:rPr>
        <w:t>70</w:t>
      </w:r>
      <w:r w:rsidRPr="00656A13">
        <w:rPr>
          <w:rFonts w:ascii="Book Antiqua" w:eastAsia="宋体" w:hAnsi="Book Antiqua" w:cs="宋体"/>
          <w:lang w:val="en-US" w:eastAsia="zh-CN"/>
        </w:rPr>
        <w:t>: 182-186 [PMID: 3346284]</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proofErr w:type="gramStart"/>
      <w:r w:rsidRPr="00656A13">
        <w:rPr>
          <w:rFonts w:ascii="Book Antiqua" w:eastAsia="宋体" w:hAnsi="Book Antiqua" w:cs="宋体"/>
          <w:lang w:val="en-US" w:eastAsia="zh-CN"/>
        </w:rPr>
        <w:t>3 </w:t>
      </w:r>
      <w:proofErr w:type="spellStart"/>
      <w:r w:rsidRPr="00656A13">
        <w:rPr>
          <w:rFonts w:ascii="Book Antiqua" w:eastAsia="宋体" w:hAnsi="Book Antiqua" w:cs="宋体"/>
          <w:b/>
          <w:bCs/>
          <w:lang w:val="en-US" w:eastAsia="zh-CN"/>
        </w:rPr>
        <w:t>Hartofilakidis</w:t>
      </w:r>
      <w:proofErr w:type="spellEnd"/>
      <w:r w:rsidRPr="00656A13">
        <w:rPr>
          <w:rFonts w:ascii="Book Antiqua" w:eastAsia="宋体" w:hAnsi="Book Antiqua" w:cs="宋体"/>
          <w:b/>
          <w:bCs/>
          <w:lang w:val="en-US" w:eastAsia="zh-CN"/>
        </w:rPr>
        <w:t xml:space="preserve"> G</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Stamos</w:t>
      </w:r>
      <w:proofErr w:type="spellEnd"/>
      <w:r w:rsidRPr="00656A13">
        <w:rPr>
          <w:rFonts w:ascii="Book Antiqua" w:eastAsia="宋体" w:hAnsi="Book Antiqua" w:cs="宋体"/>
          <w:lang w:val="en-US" w:eastAsia="zh-CN"/>
        </w:rPr>
        <w:t xml:space="preserve"> K, </w:t>
      </w:r>
      <w:proofErr w:type="spellStart"/>
      <w:r w:rsidRPr="00656A13">
        <w:rPr>
          <w:rFonts w:ascii="Book Antiqua" w:eastAsia="宋体" w:hAnsi="Book Antiqua" w:cs="宋体"/>
          <w:lang w:val="en-US" w:eastAsia="zh-CN"/>
        </w:rPr>
        <w:t>Karachalios</w:t>
      </w:r>
      <w:proofErr w:type="spellEnd"/>
      <w:r w:rsidRPr="00656A13">
        <w:rPr>
          <w:rFonts w:ascii="Book Antiqua" w:eastAsia="宋体" w:hAnsi="Book Antiqua" w:cs="宋体"/>
          <w:lang w:val="en-US" w:eastAsia="zh-CN"/>
        </w:rPr>
        <w:t xml:space="preserve"> T, Ioannidis TT, </w:t>
      </w:r>
      <w:proofErr w:type="spellStart"/>
      <w:r w:rsidRPr="00656A13">
        <w:rPr>
          <w:rFonts w:ascii="Book Antiqua" w:eastAsia="宋体" w:hAnsi="Book Antiqua" w:cs="宋体"/>
          <w:lang w:val="en-US" w:eastAsia="zh-CN"/>
        </w:rPr>
        <w:t>Zacharakis</w:t>
      </w:r>
      <w:proofErr w:type="spellEnd"/>
      <w:r w:rsidRPr="00656A13">
        <w:rPr>
          <w:rFonts w:ascii="Book Antiqua" w:eastAsia="宋体" w:hAnsi="Book Antiqua" w:cs="宋体"/>
          <w:lang w:val="en-US" w:eastAsia="zh-CN"/>
        </w:rPr>
        <w:t xml:space="preserve"> N. Congenital hip disease in adults.</w:t>
      </w:r>
      <w:proofErr w:type="gramEnd"/>
      <w:r w:rsidRPr="00656A13">
        <w:rPr>
          <w:rFonts w:ascii="Book Antiqua" w:eastAsia="宋体" w:hAnsi="Book Antiqua" w:cs="宋体"/>
          <w:lang w:val="en-US" w:eastAsia="zh-CN"/>
        </w:rPr>
        <w:t xml:space="preserve"> Classification of acetabular deficiencies and operative treatment with </w:t>
      </w:r>
      <w:proofErr w:type="spellStart"/>
      <w:r w:rsidRPr="00656A13">
        <w:rPr>
          <w:rFonts w:ascii="Book Antiqua" w:eastAsia="宋体" w:hAnsi="Book Antiqua" w:cs="宋体"/>
          <w:lang w:val="en-US" w:eastAsia="zh-CN"/>
        </w:rPr>
        <w:t>acetabuloplasty</w:t>
      </w:r>
      <w:proofErr w:type="spellEnd"/>
      <w:r w:rsidRPr="00656A13">
        <w:rPr>
          <w:rFonts w:ascii="Book Antiqua" w:eastAsia="宋体" w:hAnsi="Book Antiqua" w:cs="宋体"/>
          <w:lang w:val="en-US" w:eastAsia="zh-CN"/>
        </w:rPr>
        <w:t xml:space="preserve"> combined with total hip arthroplasty. </w:t>
      </w:r>
      <w:r w:rsidRPr="00656A13">
        <w:rPr>
          <w:rFonts w:ascii="Book Antiqua" w:eastAsia="宋体" w:hAnsi="Book Antiqua" w:cs="宋体"/>
          <w:i/>
          <w:iCs/>
          <w:lang w:val="en-US" w:eastAsia="zh-CN"/>
        </w:rPr>
        <w:t xml:space="preserve">J Bone Joint </w:t>
      </w:r>
      <w:proofErr w:type="spellStart"/>
      <w:r w:rsidRPr="00656A13">
        <w:rPr>
          <w:rFonts w:ascii="Book Antiqua" w:eastAsia="宋体" w:hAnsi="Book Antiqua" w:cs="宋体"/>
          <w:i/>
          <w:iCs/>
          <w:lang w:val="en-US" w:eastAsia="zh-CN"/>
        </w:rPr>
        <w:t>Surg</w:t>
      </w:r>
      <w:proofErr w:type="spellEnd"/>
      <w:r w:rsidRPr="00656A13">
        <w:rPr>
          <w:rFonts w:ascii="Book Antiqua" w:eastAsia="宋体" w:hAnsi="Book Antiqua" w:cs="宋体"/>
          <w:i/>
          <w:iCs/>
          <w:lang w:val="en-US" w:eastAsia="zh-CN"/>
        </w:rPr>
        <w:t xml:space="preserve"> Am</w:t>
      </w:r>
      <w:r w:rsidRPr="00656A13">
        <w:rPr>
          <w:rFonts w:ascii="Book Antiqua" w:eastAsia="宋体" w:hAnsi="Book Antiqua" w:cs="宋体"/>
          <w:lang w:val="en-US" w:eastAsia="zh-CN"/>
        </w:rPr>
        <w:t> 1996; </w:t>
      </w:r>
      <w:r w:rsidRPr="00656A13">
        <w:rPr>
          <w:rFonts w:ascii="Book Antiqua" w:eastAsia="宋体" w:hAnsi="Book Antiqua" w:cs="宋体"/>
          <w:b/>
          <w:bCs/>
          <w:lang w:val="en-US" w:eastAsia="zh-CN"/>
        </w:rPr>
        <w:t>78</w:t>
      </w:r>
      <w:r w:rsidRPr="00656A13">
        <w:rPr>
          <w:rFonts w:ascii="Book Antiqua" w:eastAsia="宋体" w:hAnsi="Book Antiqua" w:cs="宋体"/>
          <w:lang w:val="en-US" w:eastAsia="zh-CN"/>
        </w:rPr>
        <w:t>: 683-692 [PMID: 8642024]</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r w:rsidRPr="00656A13">
        <w:rPr>
          <w:rFonts w:ascii="Book Antiqua" w:eastAsia="宋体" w:hAnsi="Book Antiqua" w:cs="宋体"/>
          <w:lang w:val="en-US" w:eastAsia="zh-CN"/>
        </w:rPr>
        <w:t>4 </w:t>
      </w:r>
      <w:r w:rsidRPr="00656A13">
        <w:rPr>
          <w:rFonts w:ascii="Book Antiqua" w:eastAsia="宋体" w:hAnsi="Book Antiqua" w:cs="宋体"/>
          <w:b/>
          <w:bCs/>
          <w:lang w:val="en-US" w:eastAsia="zh-CN"/>
        </w:rPr>
        <w:t>Kobayashi S</w:t>
      </w:r>
      <w:r w:rsidRPr="00656A13">
        <w:rPr>
          <w:rFonts w:ascii="Book Antiqua" w:eastAsia="宋体" w:hAnsi="Book Antiqua" w:cs="宋体"/>
          <w:lang w:val="en-US" w:eastAsia="zh-CN"/>
        </w:rPr>
        <w:t xml:space="preserve">, Saito N, </w:t>
      </w:r>
      <w:proofErr w:type="spellStart"/>
      <w:r w:rsidRPr="00656A13">
        <w:rPr>
          <w:rFonts w:ascii="Book Antiqua" w:eastAsia="宋体" w:hAnsi="Book Antiqua" w:cs="宋体"/>
          <w:lang w:val="en-US" w:eastAsia="zh-CN"/>
        </w:rPr>
        <w:t>Nawata</w:t>
      </w:r>
      <w:proofErr w:type="spellEnd"/>
      <w:r w:rsidRPr="00656A13">
        <w:rPr>
          <w:rFonts w:ascii="Book Antiqua" w:eastAsia="宋体" w:hAnsi="Book Antiqua" w:cs="宋体"/>
          <w:lang w:val="en-US" w:eastAsia="zh-CN"/>
        </w:rPr>
        <w:t xml:space="preserve"> M, </w:t>
      </w:r>
      <w:proofErr w:type="spellStart"/>
      <w:r w:rsidRPr="00656A13">
        <w:rPr>
          <w:rFonts w:ascii="Book Antiqua" w:eastAsia="宋体" w:hAnsi="Book Antiqua" w:cs="宋体"/>
          <w:lang w:val="en-US" w:eastAsia="zh-CN"/>
        </w:rPr>
        <w:t>Horiuchi</w:t>
      </w:r>
      <w:proofErr w:type="spellEnd"/>
      <w:r w:rsidRPr="00656A13">
        <w:rPr>
          <w:rFonts w:ascii="Book Antiqua" w:eastAsia="宋体" w:hAnsi="Book Antiqua" w:cs="宋体"/>
          <w:lang w:val="en-US" w:eastAsia="zh-CN"/>
        </w:rPr>
        <w:t xml:space="preserve"> H, </w:t>
      </w:r>
      <w:proofErr w:type="spellStart"/>
      <w:r w:rsidRPr="00656A13">
        <w:rPr>
          <w:rFonts w:ascii="Book Antiqua" w:eastAsia="宋体" w:hAnsi="Book Antiqua" w:cs="宋体"/>
          <w:lang w:val="en-US" w:eastAsia="zh-CN"/>
        </w:rPr>
        <w:t>Iorio</w:t>
      </w:r>
      <w:proofErr w:type="spellEnd"/>
      <w:r w:rsidRPr="00656A13">
        <w:rPr>
          <w:rFonts w:ascii="Book Antiqua" w:eastAsia="宋体" w:hAnsi="Book Antiqua" w:cs="宋体"/>
          <w:lang w:val="en-US" w:eastAsia="zh-CN"/>
        </w:rPr>
        <w:t xml:space="preserve"> R, Takaoka K. Total hip arthroplasty with bulk femoral head autograft for acetabular reconstruction in DDH. Surgical technique. </w:t>
      </w:r>
      <w:r w:rsidRPr="00656A13">
        <w:rPr>
          <w:rFonts w:ascii="Book Antiqua" w:eastAsia="宋体" w:hAnsi="Book Antiqua" w:cs="宋体"/>
          <w:i/>
          <w:iCs/>
          <w:lang w:val="en-US" w:eastAsia="zh-CN"/>
        </w:rPr>
        <w:t xml:space="preserve">J Bone Joint </w:t>
      </w:r>
      <w:proofErr w:type="spellStart"/>
      <w:r w:rsidRPr="00656A13">
        <w:rPr>
          <w:rFonts w:ascii="Book Antiqua" w:eastAsia="宋体" w:hAnsi="Book Antiqua" w:cs="宋体"/>
          <w:i/>
          <w:iCs/>
          <w:lang w:val="en-US" w:eastAsia="zh-CN"/>
        </w:rPr>
        <w:t>Surg</w:t>
      </w:r>
      <w:proofErr w:type="spellEnd"/>
      <w:r w:rsidRPr="00656A13">
        <w:rPr>
          <w:rFonts w:ascii="Book Antiqua" w:eastAsia="宋体" w:hAnsi="Book Antiqua" w:cs="宋体"/>
          <w:i/>
          <w:iCs/>
          <w:lang w:val="en-US" w:eastAsia="zh-CN"/>
        </w:rPr>
        <w:t xml:space="preserve"> Am</w:t>
      </w:r>
      <w:r w:rsidRPr="00656A13">
        <w:rPr>
          <w:rFonts w:ascii="Book Antiqua" w:eastAsia="宋体" w:hAnsi="Book Antiqua" w:cs="宋体"/>
          <w:lang w:val="en-US" w:eastAsia="zh-CN"/>
        </w:rPr>
        <w:t> 2004; </w:t>
      </w:r>
      <w:r w:rsidRPr="00656A13">
        <w:rPr>
          <w:rFonts w:ascii="Book Antiqua" w:eastAsia="宋体" w:hAnsi="Book Antiqua" w:cs="宋体"/>
          <w:b/>
          <w:bCs/>
          <w:lang w:val="en-US" w:eastAsia="zh-CN"/>
        </w:rPr>
        <w:t xml:space="preserve">86-A </w:t>
      </w:r>
      <w:proofErr w:type="spellStart"/>
      <w:r w:rsidRPr="00656A13">
        <w:rPr>
          <w:rFonts w:ascii="Book Antiqua" w:eastAsia="宋体" w:hAnsi="Book Antiqua" w:cs="宋体"/>
          <w:bCs/>
          <w:lang w:val="en-US" w:eastAsia="zh-CN"/>
        </w:rPr>
        <w:t>Suppl</w:t>
      </w:r>
      <w:proofErr w:type="spellEnd"/>
      <w:r w:rsidRPr="00656A13">
        <w:rPr>
          <w:rFonts w:ascii="Book Antiqua" w:eastAsia="宋体" w:hAnsi="Book Antiqua" w:cs="宋体"/>
          <w:bCs/>
          <w:lang w:val="en-US" w:eastAsia="zh-CN"/>
        </w:rPr>
        <w:t xml:space="preserve"> 1</w:t>
      </w:r>
      <w:r w:rsidRPr="00656A13">
        <w:rPr>
          <w:rFonts w:ascii="Book Antiqua" w:eastAsia="宋体" w:hAnsi="Book Antiqua" w:cs="宋体"/>
          <w:lang w:val="en-US" w:eastAsia="zh-CN"/>
        </w:rPr>
        <w:t>: 11-17 [PMID: 14996917]</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r w:rsidRPr="00656A13">
        <w:rPr>
          <w:rFonts w:ascii="Book Antiqua" w:eastAsia="宋体" w:hAnsi="Book Antiqua" w:cs="宋体"/>
          <w:lang w:val="en-US" w:eastAsia="zh-CN"/>
        </w:rPr>
        <w:t>5 </w:t>
      </w:r>
      <w:proofErr w:type="spellStart"/>
      <w:r w:rsidRPr="00656A13">
        <w:rPr>
          <w:rFonts w:ascii="Book Antiqua" w:eastAsia="宋体" w:hAnsi="Book Antiqua" w:cs="宋体"/>
          <w:b/>
          <w:bCs/>
          <w:lang w:val="en-US" w:eastAsia="zh-CN"/>
        </w:rPr>
        <w:t>Yiannakopoulos</w:t>
      </w:r>
      <w:proofErr w:type="spellEnd"/>
      <w:r w:rsidRPr="00656A13">
        <w:rPr>
          <w:rFonts w:ascii="Book Antiqua" w:eastAsia="宋体" w:hAnsi="Book Antiqua" w:cs="宋体"/>
          <w:b/>
          <w:bCs/>
          <w:lang w:val="en-US" w:eastAsia="zh-CN"/>
        </w:rPr>
        <w:t xml:space="preserve"> CK</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Xenakis</w:t>
      </w:r>
      <w:proofErr w:type="spellEnd"/>
      <w:r w:rsidRPr="00656A13">
        <w:rPr>
          <w:rFonts w:ascii="Book Antiqua" w:eastAsia="宋体" w:hAnsi="Book Antiqua" w:cs="宋体"/>
          <w:lang w:val="en-US" w:eastAsia="zh-CN"/>
        </w:rPr>
        <w:t xml:space="preserve"> T, </w:t>
      </w:r>
      <w:proofErr w:type="spellStart"/>
      <w:r w:rsidRPr="00656A13">
        <w:rPr>
          <w:rFonts w:ascii="Book Antiqua" w:eastAsia="宋体" w:hAnsi="Book Antiqua" w:cs="宋体"/>
          <w:lang w:val="en-US" w:eastAsia="zh-CN"/>
        </w:rPr>
        <w:t>Karachalios</w:t>
      </w:r>
      <w:proofErr w:type="spellEnd"/>
      <w:r w:rsidRPr="00656A13">
        <w:rPr>
          <w:rFonts w:ascii="Book Antiqua" w:eastAsia="宋体" w:hAnsi="Book Antiqua" w:cs="宋体"/>
          <w:lang w:val="en-US" w:eastAsia="zh-CN"/>
        </w:rPr>
        <w:t xml:space="preserve"> T, Babis GC, </w:t>
      </w:r>
      <w:proofErr w:type="spellStart"/>
      <w:r w:rsidRPr="00656A13">
        <w:rPr>
          <w:rFonts w:ascii="Book Antiqua" w:eastAsia="宋体" w:hAnsi="Book Antiqua" w:cs="宋体"/>
          <w:lang w:val="en-US" w:eastAsia="zh-CN"/>
        </w:rPr>
        <w:t>Hartofilakidis</w:t>
      </w:r>
      <w:proofErr w:type="spellEnd"/>
      <w:r w:rsidRPr="00656A13">
        <w:rPr>
          <w:rFonts w:ascii="Book Antiqua" w:eastAsia="宋体" w:hAnsi="Book Antiqua" w:cs="宋体"/>
          <w:lang w:val="en-US" w:eastAsia="zh-CN"/>
        </w:rPr>
        <w:t xml:space="preserve"> G. Reliability and validity of the </w:t>
      </w:r>
      <w:proofErr w:type="spellStart"/>
      <w:r w:rsidRPr="00656A13">
        <w:rPr>
          <w:rFonts w:ascii="Book Antiqua" w:eastAsia="宋体" w:hAnsi="Book Antiqua" w:cs="宋体"/>
          <w:lang w:val="en-US" w:eastAsia="zh-CN"/>
        </w:rPr>
        <w:t>Hartofilakidis</w:t>
      </w:r>
      <w:proofErr w:type="spellEnd"/>
      <w:r w:rsidRPr="00656A13">
        <w:rPr>
          <w:rFonts w:ascii="Book Antiqua" w:eastAsia="宋体" w:hAnsi="Book Antiqua" w:cs="宋体"/>
          <w:lang w:val="en-US" w:eastAsia="zh-CN"/>
        </w:rPr>
        <w:t xml:space="preserve"> classification system of congenital hip disease in adults. </w:t>
      </w:r>
      <w:proofErr w:type="spellStart"/>
      <w:r w:rsidRPr="00656A13">
        <w:rPr>
          <w:rFonts w:ascii="Book Antiqua" w:eastAsia="宋体" w:hAnsi="Book Antiqua" w:cs="宋体"/>
          <w:i/>
          <w:iCs/>
          <w:lang w:val="en-US" w:eastAsia="zh-CN"/>
        </w:rPr>
        <w:t>Int</w:t>
      </w:r>
      <w:proofErr w:type="spellEnd"/>
      <w:r w:rsidRPr="00656A13">
        <w:rPr>
          <w:rFonts w:ascii="Book Antiqua" w:eastAsia="宋体" w:hAnsi="Book Antiqua" w:cs="宋体"/>
          <w:i/>
          <w:iCs/>
          <w:lang w:val="en-US" w:eastAsia="zh-CN"/>
        </w:rPr>
        <w:t xml:space="preserve"> </w:t>
      </w:r>
      <w:proofErr w:type="spellStart"/>
      <w:r w:rsidRPr="00656A13">
        <w:rPr>
          <w:rFonts w:ascii="Book Antiqua" w:eastAsia="宋体" w:hAnsi="Book Antiqua" w:cs="宋体"/>
          <w:i/>
          <w:iCs/>
          <w:lang w:val="en-US" w:eastAsia="zh-CN"/>
        </w:rPr>
        <w:t>Orthop</w:t>
      </w:r>
      <w:proofErr w:type="spellEnd"/>
      <w:r w:rsidRPr="00656A13">
        <w:rPr>
          <w:rFonts w:ascii="Book Antiqua" w:eastAsia="宋体" w:hAnsi="Book Antiqua" w:cs="宋体"/>
          <w:lang w:val="en-US" w:eastAsia="zh-CN"/>
        </w:rPr>
        <w:t> 2009; </w:t>
      </w:r>
      <w:r w:rsidRPr="00656A13">
        <w:rPr>
          <w:rFonts w:ascii="Book Antiqua" w:eastAsia="宋体" w:hAnsi="Book Antiqua" w:cs="宋体"/>
          <w:b/>
          <w:bCs/>
          <w:lang w:val="en-US" w:eastAsia="zh-CN"/>
        </w:rPr>
        <w:t>33</w:t>
      </w:r>
      <w:r w:rsidRPr="00656A13">
        <w:rPr>
          <w:rFonts w:ascii="Book Antiqua" w:eastAsia="宋体" w:hAnsi="Book Antiqua" w:cs="宋体"/>
          <w:lang w:val="en-US" w:eastAsia="zh-CN"/>
        </w:rPr>
        <w:t>: 353-358 [PMID: 17985130 DOI: 10.1007/s00264-007-0472-0]</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r w:rsidRPr="00656A13">
        <w:rPr>
          <w:rFonts w:ascii="Book Antiqua" w:eastAsia="宋体" w:hAnsi="Book Antiqua" w:cs="宋体"/>
          <w:lang w:val="en-US" w:eastAsia="zh-CN"/>
        </w:rPr>
        <w:t>6 </w:t>
      </w:r>
      <w:proofErr w:type="spellStart"/>
      <w:r w:rsidRPr="00656A13">
        <w:rPr>
          <w:rFonts w:ascii="Book Antiqua" w:eastAsia="宋体" w:hAnsi="Book Antiqua" w:cs="宋体"/>
          <w:b/>
          <w:bCs/>
          <w:lang w:val="en-US" w:eastAsia="zh-CN"/>
        </w:rPr>
        <w:t>Yiannakopoulos</w:t>
      </w:r>
      <w:proofErr w:type="spellEnd"/>
      <w:r w:rsidRPr="00656A13">
        <w:rPr>
          <w:rFonts w:ascii="Book Antiqua" w:eastAsia="宋体" w:hAnsi="Book Antiqua" w:cs="宋体"/>
          <w:b/>
          <w:bCs/>
          <w:lang w:val="en-US" w:eastAsia="zh-CN"/>
        </w:rPr>
        <w:t xml:space="preserve"> CK</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Chougle</w:t>
      </w:r>
      <w:proofErr w:type="spellEnd"/>
      <w:r w:rsidRPr="00656A13">
        <w:rPr>
          <w:rFonts w:ascii="Book Antiqua" w:eastAsia="宋体" w:hAnsi="Book Antiqua" w:cs="宋体"/>
          <w:lang w:val="en-US" w:eastAsia="zh-CN"/>
        </w:rPr>
        <w:t xml:space="preserve"> A, </w:t>
      </w:r>
      <w:proofErr w:type="spellStart"/>
      <w:r w:rsidRPr="00656A13">
        <w:rPr>
          <w:rFonts w:ascii="Book Antiqua" w:eastAsia="宋体" w:hAnsi="Book Antiqua" w:cs="宋体"/>
          <w:lang w:val="en-US" w:eastAsia="zh-CN"/>
        </w:rPr>
        <w:t>Eskelinen</w:t>
      </w:r>
      <w:proofErr w:type="spellEnd"/>
      <w:r w:rsidRPr="00656A13">
        <w:rPr>
          <w:rFonts w:ascii="Book Antiqua" w:eastAsia="宋体" w:hAnsi="Book Antiqua" w:cs="宋体"/>
          <w:lang w:val="en-US" w:eastAsia="zh-CN"/>
        </w:rPr>
        <w:t xml:space="preserve"> A, Hodgkinson JP, </w:t>
      </w:r>
      <w:proofErr w:type="spellStart"/>
      <w:r w:rsidRPr="00656A13">
        <w:rPr>
          <w:rFonts w:ascii="Book Antiqua" w:eastAsia="宋体" w:hAnsi="Book Antiqua" w:cs="宋体"/>
          <w:lang w:val="en-US" w:eastAsia="zh-CN"/>
        </w:rPr>
        <w:t>Hartofilakidis</w:t>
      </w:r>
      <w:proofErr w:type="spellEnd"/>
      <w:r w:rsidRPr="00656A13">
        <w:rPr>
          <w:rFonts w:ascii="Book Antiqua" w:eastAsia="宋体" w:hAnsi="Book Antiqua" w:cs="宋体"/>
          <w:lang w:val="en-US" w:eastAsia="zh-CN"/>
        </w:rPr>
        <w:t xml:space="preserve"> G. Inter- and intra-observer variability of the Crowe and </w:t>
      </w:r>
      <w:proofErr w:type="spellStart"/>
      <w:r w:rsidRPr="00656A13">
        <w:rPr>
          <w:rFonts w:ascii="Book Antiqua" w:eastAsia="宋体" w:hAnsi="Book Antiqua" w:cs="宋体"/>
          <w:lang w:val="en-US" w:eastAsia="zh-CN"/>
        </w:rPr>
        <w:t>Hartofilakidis</w:t>
      </w:r>
      <w:proofErr w:type="spellEnd"/>
      <w:r w:rsidRPr="00656A13">
        <w:rPr>
          <w:rFonts w:ascii="Book Antiqua" w:eastAsia="宋体" w:hAnsi="Book Antiqua" w:cs="宋体"/>
          <w:lang w:val="en-US" w:eastAsia="zh-CN"/>
        </w:rPr>
        <w:t xml:space="preserve"> classification systems for congenital hip disease in adults. </w:t>
      </w:r>
      <w:r w:rsidRPr="00656A13">
        <w:rPr>
          <w:rFonts w:ascii="Book Antiqua" w:eastAsia="宋体" w:hAnsi="Book Antiqua" w:cs="宋体"/>
          <w:i/>
          <w:iCs/>
          <w:lang w:val="en-US" w:eastAsia="zh-CN"/>
        </w:rPr>
        <w:t xml:space="preserve">J Bone Joint </w:t>
      </w:r>
      <w:proofErr w:type="spellStart"/>
      <w:r w:rsidRPr="00656A13">
        <w:rPr>
          <w:rFonts w:ascii="Book Antiqua" w:eastAsia="宋体" w:hAnsi="Book Antiqua" w:cs="宋体"/>
          <w:i/>
          <w:iCs/>
          <w:lang w:val="en-US" w:eastAsia="zh-CN"/>
        </w:rPr>
        <w:t>Surg</w:t>
      </w:r>
      <w:proofErr w:type="spellEnd"/>
      <w:r w:rsidRPr="00656A13">
        <w:rPr>
          <w:rFonts w:ascii="Book Antiqua" w:eastAsia="宋体" w:hAnsi="Book Antiqua" w:cs="宋体"/>
          <w:i/>
          <w:iCs/>
          <w:lang w:val="en-US" w:eastAsia="zh-CN"/>
        </w:rPr>
        <w:t xml:space="preserve"> Br</w:t>
      </w:r>
      <w:r w:rsidRPr="00656A13">
        <w:rPr>
          <w:rFonts w:ascii="Book Antiqua" w:eastAsia="宋体" w:hAnsi="Book Antiqua" w:cs="宋体"/>
          <w:lang w:val="en-US" w:eastAsia="zh-CN"/>
        </w:rPr>
        <w:t> 2008; </w:t>
      </w:r>
      <w:r w:rsidRPr="00656A13">
        <w:rPr>
          <w:rFonts w:ascii="Book Antiqua" w:eastAsia="宋体" w:hAnsi="Book Antiqua" w:cs="宋体"/>
          <w:b/>
          <w:bCs/>
          <w:lang w:val="en-US" w:eastAsia="zh-CN"/>
        </w:rPr>
        <w:t>90</w:t>
      </w:r>
      <w:r w:rsidRPr="00656A13">
        <w:rPr>
          <w:rFonts w:ascii="Book Antiqua" w:eastAsia="宋体" w:hAnsi="Book Antiqua" w:cs="宋体"/>
          <w:lang w:val="en-US" w:eastAsia="zh-CN"/>
        </w:rPr>
        <w:t>: 579-583 [PMID: 18450622 DOI: 10.1302/0301-620X.90B5.19724]</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r w:rsidRPr="00656A13">
        <w:rPr>
          <w:rFonts w:ascii="Book Antiqua" w:eastAsia="宋体" w:hAnsi="Book Antiqua" w:cs="宋体"/>
          <w:lang w:val="en-US" w:eastAsia="zh-CN"/>
        </w:rPr>
        <w:t>7 </w:t>
      </w:r>
      <w:proofErr w:type="spellStart"/>
      <w:r w:rsidRPr="00656A13">
        <w:rPr>
          <w:rFonts w:ascii="Book Antiqua" w:eastAsia="宋体" w:hAnsi="Book Antiqua" w:cs="宋体"/>
          <w:b/>
          <w:bCs/>
          <w:lang w:val="en-US" w:eastAsia="zh-CN"/>
        </w:rPr>
        <w:t>Hartofilakidis</w:t>
      </w:r>
      <w:proofErr w:type="spellEnd"/>
      <w:r w:rsidRPr="00656A13">
        <w:rPr>
          <w:rFonts w:ascii="Book Antiqua" w:eastAsia="宋体" w:hAnsi="Book Antiqua" w:cs="宋体"/>
          <w:b/>
          <w:bCs/>
          <w:lang w:val="en-US" w:eastAsia="zh-CN"/>
        </w:rPr>
        <w:t xml:space="preserve"> G</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Yiannakopoulos</w:t>
      </w:r>
      <w:proofErr w:type="spellEnd"/>
      <w:r w:rsidRPr="00656A13">
        <w:rPr>
          <w:rFonts w:ascii="Book Antiqua" w:eastAsia="宋体" w:hAnsi="Book Antiqua" w:cs="宋体"/>
          <w:lang w:val="en-US" w:eastAsia="zh-CN"/>
        </w:rPr>
        <w:t xml:space="preserve"> CK, Babis GC. </w:t>
      </w:r>
      <w:proofErr w:type="gramStart"/>
      <w:r w:rsidRPr="00656A13">
        <w:rPr>
          <w:rFonts w:ascii="Book Antiqua" w:eastAsia="宋体" w:hAnsi="Book Antiqua" w:cs="宋体"/>
          <w:lang w:val="en-US" w:eastAsia="zh-CN"/>
        </w:rPr>
        <w:t>The morphologic variations of low and high hip dislocation.</w:t>
      </w:r>
      <w:proofErr w:type="gramEnd"/>
      <w:r w:rsidRPr="00656A13">
        <w:rPr>
          <w:rFonts w:ascii="Book Antiqua" w:eastAsia="宋体" w:hAnsi="Book Antiqua" w:cs="宋体"/>
          <w:lang w:val="en-US" w:eastAsia="zh-CN"/>
        </w:rPr>
        <w:t> </w:t>
      </w:r>
      <w:proofErr w:type="spellStart"/>
      <w:r w:rsidRPr="00656A13">
        <w:rPr>
          <w:rFonts w:ascii="Book Antiqua" w:eastAsia="宋体" w:hAnsi="Book Antiqua" w:cs="宋体"/>
          <w:i/>
          <w:iCs/>
          <w:lang w:val="en-US" w:eastAsia="zh-CN"/>
        </w:rPr>
        <w:t>Clin</w:t>
      </w:r>
      <w:proofErr w:type="spellEnd"/>
      <w:r w:rsidRPr="00656A13">
        <w:rPr>
          <w:rFonts w:ascii="Book Antiqua" w:eastAsia="宋体" w:hAnsi="Book Antiqua" w:cs="宋体"/>
          <w:i/>
          <w:iCs/>
          <w:lang w:val="en-US" w:eastAsia="zh-CN"/>
        </w:rPr>
        <w:t xml:space="preserve"> </w:t>
      </w:r>
      <w:proofErr w:type="spellStart"/>
      <w:r w:rsidRPr="00656A13">
        <w:rPr>
          <w:rFonts w:ascii="Book Antiqua" w:eastAsia="宋体" w:hAnsi="Book Antiqua" w:cs="宋体"/>
          <w:i/>
          <w:iCs/>
          <w:lang w:val="en-US" w:eastAsia="zh-CN"/>
        </w:rPr>
        <w:t>Orthop</w:t>
      </w:r>
      <w:proofErr w:type="spellEnd"/>
      <w:r w:rsidRPr="00656A13">
        <w:rPr>
          <w:rFonts w:ascii="Book Antiqua" w:eastAsia="宋体" w:hAnsi="Book Antiqua" w:cs="宋体"/>
          <w:i/>
          <w:iCs/>
          <w:lang w:val="en-US" w:eastAsia="zh-CN"/>
        </w:rPr>
        <w:t xml:space="preserve"> </w:t>
      </w:r>
      <w:proofErr w:type="spellStart"/>
      <w:r w:rsidRPr="00656A13">
        <w:rPr>
          <w:rFonts w:ascii="Book Antiqua" w:eastAsia="宋体" w:hAnsi="Book Antiqua" w:cs="宋体"/>
          <w:i/>
          <w:iCs/>
          <w:lang w:val="en-US" w:eastAsia="zh-CN"/>
        </w:rPr>
        <w:t>Relat</w:t>
      </w:r>
      <w:proofErr w:type="spellEnd"/>
      <w:r w:rsidRPr="00656A13">
        <w:rPr>
          <w:rFonts w:ascii="Book Antiqua" w:eastAsia="宋体" w:hAnsi="Book Antiqua" w:cs="宋体"/>
          <w:i/>
          <w:iCs/>
          <w:lang w:val="en-US" w:eastAsia="zh-CN"/>
        </w:rPr>
        <w:t xml:space="preserve"> Res</w:t>
      </w:r>
      <w:r w:rsidRPr="00656A13">
        <w:rPr>
          <w:rFonts w:ascii="Book Antiqua" w:eastAsia="宋体" w:hAnsi="Book Antiqua" w:cs="宋体"/>
          <w:lang w:val="en-US" w:eastAsia="zh-CN"/>
        </w:rPr>
        <w:t> 2008; </w:t>
      </w:r>
      <w:r w:rsidRPr="00656A13">
        <w:rPr>
          <w:rFonts w:ascii="Book Antiqua" w:eastAsia="宋体" w:hAnsi="Book Antiqua" w:cs="宋体"/>
          <w:b/>
          <w:bCs/>
          <w:lang w:val="en-US" w:eastAsia="zh-CN"/>
        </w:rPr>
        <w:t>466</w:t>
      </w:r>
      <w:r w:rsidRPr="00656A13">
        <w:rPr>
          <w:rFonts w:ascii="Book Antiqua" w:eastAsia="宋体" w:hAnsi="Book Antiqua" w:cs="宋体"/>
          <w:lang w:val="en-US" w:eastAsia="zh-CN"/>
        </w:rPr>
        <w:t>: 820-824 [PMID: 18288552 DOI: 10.1007/s11999-008-0131-9]</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r w:rsidRPr="00656A13">
        <w:rPr>
          <w:rFonts w:ascii="Book Antiqua" w:eastAsia="宋体" w:hAnsi="Book Antiqua" w:cs="宋体"/>
          <w:lang w:val="en-US" w:eastAsia="zh-CN"/>
        </w:rPr>
        <w:t>8 </w:t>
      </w:r>
      <w:proofErr w:type="spellStart"/>
      <w:r w:rsidRPr="00656A13">
        <w:rPr>
          <w:rFonts w:ascii="Book Antiqua" w:eastAsia="宋体" w:hAnsi="Book Antiqua" w:cs="宋体"/>
          <w:b/>
          <w:bCs/>
          <w:lang w:val="en-US" w:eastAsia="zh-CN"/>
        </w:rPr>
        <w:t>Hartofilakidis</w:t>
      </w:r>
      <w:proofErr w:type="spellEnd"/>
      <w:r w:rsidRPr="00656A13">
        <w:rPr>
          <w:rFonts w:ascii="Book Antiqua" w:eastAsia="宋体" w:hAnsi="Book Antiqua" w:cs="宋体"/>
          <w:b/>
          <w:bCs/>
          <w:lang w:val="en-US" w:eastAsia="zh-CN"/>
        </w:rPr>
        <w:t xml:space="preserve"> G</w:t>
      </w:r>
      <w:r w:rsidRPr="00656A13">
        <w:rPr>
          <w:rFonts w:ascii="Book Antiqua" w:eastAsia="宋体" w:hAnsi="Book Antiqua" w:cs="宋体"/>
          <w:lang w:val="en-US" w:eastAsia="zh-CN"/>
        </w:rPr>
        <w:t xml:space="preserve">, Babis GC. </w:t>
      </w:r>
      <w:proofErr w:type="gramStart"/>
      <w:r w:rsidRPr="00656A13">
        <w:rPr>
          <w:rFonts w:ascii="Book Antiqua" w:eastAsia="宋体" w:hAnsi="Book Antiqua" w:cs="宋体"/>
          <w:lang w:val="en-US" w:eastAsia="zh-CN"/>
        </w:rPr>
        <w:t>Congenital disease of the hip.</w:t>
      </w:r>
      <w:proofErr w:type="gramEnd"/>
      <w:r w:rsidRPr="00656A13">
        <w:rPr>
          <w:rFonts w:ascii="Book Antiqua" w:eastAsia="宋体" w:hAnsi="Book Antiqua" w:cs="宋体"/>
          <w:lang w:val="en-US" w:eastAsia="zh-CN"/>
        </w:rPr>
        <w:t> </w:t>
      </w:r>
      <w:proofErr w:type="spellStart"/>
      <w:r w:rsidRPr="00656A13">
        <w:rPr>
          <w:rFonts w:ascii="Book Antiqua" w:eastAsia="宋体" w:hAnsi="Book Antiqua" w:cs="宋体"/>
          <w:i/>
          <w:iCs/>
          <w:lang w:val="en-US" w:eastAsia="zh-CN"/>
        </w:rPr>
        <w:t>Clin</w:t>
      </w:r>
      <w:proofErr w:type="spellEnd"/>
      <w:r w:rsidRPr="00656A13">
        <w:rPr>
          <w:rFonts w:ascii="Book Antiqua" w:eastAsia="宋体" w:hAnsi="Book Antiqua" w:cs="宋体"/>
          <w:i/>
          <w:iCs/>
          <w:lang w:val="en-US" w:eastAsia="zh-CN"/>
        </w:rPr>
        <w:t xml:space="preserve"> </w:t>
      </w:r>
      <w:proofErr w:type="spellStart"/>
      <w:r w:rsidRPr="00656A13">
        <w:rPr>
          <w:rFonts w:ascii="Book Antiqua" w:eastAsia="宋体" w:hAnsi="Book Antiqua" w:cs="宋体"/>
          <w:i/>
          <w:iCs/>
          <w:lang w:val="en-US" w:eastAsia="zh-CN"/>
        </w:rPr>
        <w:t>Orthop</w:t>
      </w:r>
      <w:proofErr w:type="spellEnd"/>
      <w:r w:rsidRPr="00656A13">
        <w:rPr>
          <w:rFonts w:ascii="Book Antiqua" w:eastAsia="宋体" w:hAnsi="Book Antiqua" w:cs="宋体"/>
          <w:i/>
          <w:iCs/>
          <w:lang w:val="en-US" w:eastAsia="zh-CN"/>
        </w:rPr>
        <w:t xml:space="preserve"> </w:t>
      </w:r>
      <w:proofErr w:type="spellStart"/>
      <w:r w:rsidRPr="00656A13">
        <w:rPr>
          <w:rFonts w:ascii="Book Antiqua" w:eastAsia="宋体" w:hAnsi="Book Antiqua" w:cs="宋体"/>
          <w:i/>
          <w:iCs/>
          <w:lang w:val="en-US" w:eastAsia="zh-CN"/>
        </w:rPr>
        <w:t>Relat</w:t>
      </w:r>
      <w:proofErr w:type="spellEnd"/>
      <w:r w:rsidRPr="00656A13">
        <w:rPr>
          <w:rFonts w:ascii="Book Antiqua" w:eastAsia="宋体" w:hAnsi="Book Antiqua" w:cs="宋体"/>
          <w:i/>
          <w:iCs/>
          <w:lang w:val="en-US" w:eastAsia="zh-CN"/>
        </w:rPr>
        <w:t xml:space="preserve"> Res</w:t>
      </w:r>
      <w:r w:rsidRPr="00656A13">
        <w:rPr>
          <w:rFonts w:ascii="Book Antiqua" w:eastAsia="宋体" w:hAnsi="Book Antiqua" w:cs="宋体"/>
          <w:lang w:val="en-US" w:eastAsia="zh-CN"/>
        </w:rPr>
        <w:t> 2009; </w:t>
      </w:r>
      <w:r w:rsidRPr="00656A13">
        <w:rPr>
          <w:rFonts w:ascii="Book Antiqua" w:eastAsia="宋体" w:hAnsi="Book Antiqua" w:cs="宋体"/>
          <w:b/>
          <w:bCs/>
          <w:lang w:val="en-US" w:eastAsia="zh-CN"/>
        </w:rPr>
        <w:t>467</w:t>
      </w:r>
      <w:r w:rsidRPr="00656A13">
        <w:rPr>
          <w:rFonts w:ascii="Book Antiqua" w:eastAsia="宋体" w:hAnsi="Book Antiqua" w:cs="宋体"/>
          <w:lang w:val="en-US" w:eastAsia="zh-CN"/>
        </w:rPr>
        <w:t>: 578-59; discussion 578-59; [PMID: 19030940 DOI: 10.1007/s11999-008-0629-1]</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r w:rsidRPr="00656A13">
        <w:rPr>
          <w:rFonts w:ascii="Book Antiqua" w:eastAsia="宋体" w:hAnsi="Book Antiqua" w:cs="宋体"/>
          <w:lang w:val="en-US" w:eastAsia="zh-CN"/>
        </w:rPr>
        <w:t>9 </w:t>
      </w:r>
      <w:proofErr w:type="spellStart"/>
      <w:r w:rsidRPr="00656A13">
        <w:rPr>
          <w:rFonts w:ascii="Book Antiqua" w:eastAsia="宋体" w:hAnsi="Book Antiqua" w:cs="宋体"/>
          <w:b/>
          <w:bCs/>
          <w:lang w:val="en-US" w:eastAsia="zh-CN"/>
        </w:rPr>
        <w:t>Karachalios</w:t>
      </w:r>
      <w:proofErr w:type="spellEnd"/>
      <w:r w:rsidRPr="00656A13">
        <w:rPr>
          <w:rFonts w:ascii="Book Antiqua" w:eastAsia="宋体" w:hAnsi="Book Antiqua" w:cs="宋体"/>
          <w:b/>
          <w:bCs/>
          <w:lang w:val="en-US" w:eastAsia="zh-CN"/>
        </w:rPr>
        <w:t xml:space="preserve"> T</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Hartofilakidis</w:t>
      </w:r>
      <w:proofErr w:type="spellEnd"/>
      <w:r w:rsidRPr="00656A13">
        <w:rPr>
          <w:rFonts w:ascii="Book Antiqua" w:eastAsia="宋体" w:hAnsi="Book Antiqua" w:cs="宋体"/>
          <w:lang w:val="en-US" w:eastAsia="zh-CN"/>
        </w:rPr>
        <w:t xml:space="preserve"> G. Congenital hip disease in adults: terminology, classification, pre-operative planning and management. </w:t>
      </w:r>
      <w:r w:rsidRPr="00656A13">
        <w:rPr>
          <w:rFonts w:ascii="Book Antiqua" w:eastAsia="宋体" w:hAnsi="Book Antiqua" w:cs="宋体"/>
          <w:i/>
          <w:iCs/>
          <w:lang w:val="en-US" w:eastAsia="zh-CN"/>
        </w:rPr>
        <w:t xml:space="preserve">J Bone Joint </w:t>
      </w:r>
      <w:proofErr w:type="spellStart"/>
      <w:r w:rsidRPr="00656A13">
        <w:rPr>
          <w:rFonts w:ascii="Book Antiqua" w:eastAsia="宋体" w:hAnsi="Book Antiqua" w:cs="宋体"/>
          <w:i/>
          <w:iCs/>
          <w:lang w:val="en-US" w:eastAsia="zh-CN"/>
        </w:rPr>
        <w:t>Surg</w:t>
      </w:r>
      <w:proofErr w:type="spellEnd"/>
      <w:r w:rsidRPr="00656A13">
        <w:rPr>
          <w:rFonts w:ascii="Book Antiqua" w:eastAsia="宋体" w:hAnsi="Book Antiqua" w:cs="宋体"/>
          <w:i/>
          <w:iCs/>
          <w:lang w:val="en-US" w:eastAsia="zh-CN"/>
        </w:rPr>
        <w:t xml:space="preserve"> Br</w:t>
      </w:r>
      <w:r w:rsidRPr="00656A13">
        <w:rPr>
          <w:rFonts w:ascii="Book Antiqua" w:eastAsia="宋体" w:hAnsi="Book Antiqua" w:cs="宋体"/>
          <w:lang w:val="en-US" w:eastAsia="zh-CN"/>
        </w:rPr>
        <w:t> 2010; </w:t>
      </w:r>
      <w:r w:rsidRPr="00656A13">
        <w:rPr>
          <w:rFonts w:ascii="Book Antiqua" w:eastAsia="宋体" w:hAnsi="Book Antiqua" w:cs="宋体"/>
          <w:b/>
          <w:bCs/>
          <w:lang w:val="en-US" w:eastAsia="zh-CN"/>
        </w:rPr>
        <w:t>92</w:t>
      </w:r>
      <w:r w:rsidRPr="00656A13">
        <w:rPr>
          <w:rFonts w:ascii="Book Antiqua" w:eastAsia="宋体" w:hAnsi="Book Antiqua" w:cs="宋体"/>
          <w:lang w:val="en-US" w:eastAsia="zh-CN"/>
        </w:rPr>
        <w:t>: 914-921 [PMID: 20595107 DOI: 10.1302/0301-620X.92B7.24114]</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proofErr w:type="gramStart"/>
      <w:r w:rsidRPr="00656A13">
        <w:rPr>
          <w:rFonts w:ascii="Book Antiqua" w:eastAsia="宋体" w:hAnsi="Book Antiqua" w:cs="宋体"/>
          <w:lang w:val="en-US" w:eastAsia="zh-CN"/>
        </w:rPr>
        <w:lastRenderedPageBreak/>
        <w:t>10</w:t>
      </w:r>
      <w:r w:rsidRPr="00656A13">
        <w:rPr>
          <w:rFonts w:ascii="Book Antiqua" w:eastAsia="宋体" w:hAnsi="Book Antiqua" w:cs="宋体" w:hint="eastAsia"/>
          <w:lang w:val="en-US" w:eastAsia="zh-CN"/>
        </w:rPr>
        <w:t xml:space="preserve"> </w:t>
      </w:r>
      <w:proofErr w:type="spellStart"/>
      <w:r w:rsidRPr="00656A13">
        <w:rPr>
          <w:rFonts w:ascii="Book Antiqua" w:eastAsia="宋体" w:hAnsi="Book Antiqua" w:cs="宋体"/>
          <w:b/>
          <w:lang w:val="en-US" w:eastAsia="zh-CN"/>
        </w:rPr>
        <w:t>Karachalios</w:t>
      </w:r>
      <w:proofErr w:type="spellEnd"/>
      <w:r w:rsidRPr="00656A13">
        <w:rPr>
          <w:rFonts w:ascii="Book Antiqua" w:eastAsia="宋体" w:hAnsi="Book Antiqua" w:cs="宋体"/>
          <w:b/>
          <w:lang w:val="en-US" w:eastAsia="zh-CN"/>
        </w:rPr>
        <w:t xml:space="preserve"> T</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Lampropoulou-Adamidou</w:t>
      </w:r>
      <w:proofErr w:type="spellEnd"/>
      <w:r w:rsidRPr="00656A13">
        <w:rPr>
          <w:rFonts w:ascii="Book Antiqua" w:eastAsia="宋体" w:hAnsi="Book Antiqua" w:cs="宋体"/>
          <w:lang w:val="en-US" w:eastAsia="zh-CN"/>
        </w:rPr>
        <w:t xml:space="preserve"> K, </w:t>
      </w:r>
      <w:proofErr w:type="spellStart"/>
      <w:r w:rsidRPr="00656A13">
        <w:rPr>
          <w:rFonts w:ascii="Book Antiqua" w:eastAsia="宋体" w:hAnsi="Book Antiqua" w:cs="宋体"/>
          <w:lang w:val="en-US" w:eastAsia="zh-CN"/>
        </w:rPr>
        <w:t>Hartofilakidis</w:t>
      </w:r>
      <w:proofErr w:type="spellEnd"/>
      <w:r w:rsidRPr="00656A13">
        <w:rPr>
          <w:rFonts w:ascii="Book Antiqua" w:eastAsia="宋体" w:hAnsi="Book Antiqua" w:cs="宋体"/>
          <w:lang w:val="en-US" w:eastAsia="zh-CN"/>
        </w:rPr>
        <w:t xml:space="preserve"> G.</w:t>
      </w:r>
      <w:proofErr w:type="gramEnd"/>
      <w:r w:rsidRPr="00656A13">
        <w:rPr>
          <w:rFonts w:ascii="Book Antiqua" w:eastAsia="宋体" w:hAnsi="Book Antiqua" w:cs="宋体"/>
          <w:lang w:val="en-US" w:eastAsia="zh-CN"/>
        </w:rPr>
        <w:t xml:space="preserve"> An attempt to throw light on congenital hip disease’ terminology and anticipation of clinical outcomes when treated with total hip replacement. </w:t>
      </w:r>
      <w:r w:rsidRPr="00656A13">
        <w:rPr>
          <w:rFonts w:ascii="Book Antiqua" w:eastAsia="宋体" w:hAnsi="Book Antiqua" w:cs="宋体"/>
          <w:i/>
          <w:lang w:val="en-US" w:eastAsia="zh-CN"/>
        </w:rPr>
        <w:t>Hip International</w:t>
      </w:r>
      <w:r w:rsidRPr="00656A13">
        <w:rPr>
          <w:rFonts w:ascii="Book Antiqua" w:eastAsia="宋体" w:hAnsi="Book Antiqua" w:cs="宋体"/>
          <w:lang w:val="en-US" w:eastAsia="zh-CN"/>
        </w:rPr>
        <w:t xml:space="preserve"> 2016</w:t>
      </w:r>
      <w:r w:rsidRPr="00656A13">
        <w:rPr>
          <w:rFonts w:ascii="Book Antiqua" w:eastAsia="宋体" w:hAnsi="Book Antiqua" w:cs="宋体" w:hint="eastAsia"/>
          <w:lang w:val="en-US" w:eastAsia="zh-CN"/>
        </w:rPr>
        <w:t>;</w:t>
      </w:r>
      <w:r w:rsidRPr="00656A13">
        <w:rPr>
          <w:rFonts w:ascii="Book Antiqua" w:eastAsia="宋体" w:hAnsi="Book Antiqua" w:cs="宋体"/>
          <w:lang w:val="en-US" w:eastAsia="zh-CN"/>
        </w:rPr>
        <w:t xml:space="preserve"> </w:t>
      </w:r>
      <w:r w:rsidRPr="00656A13">
        <w:rPr>
          <w:rFonts w:ascii="Book Antiqua" w:eastAsia="宋体" w:hAnsi="Book Antiqua" w:cs="宋体"/>
          <w:lang w:val="fr-FR" w:eastAsia="fr-FR"/>
        </w:rPr>
        <w:t>Epub ahead of print</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proofErr w:type="gramStart"/>
      <w:r w:rsidRPr="00656A13">
        <w:rPr>
          <w:rFonts w:ascii="Book Antiqua" w:eastAsia="宋体" w:hAnsi="Book Antiqua" w:cs="宋体"/>
          <w:lang w:val="en-US" w:eastAsia="zh-CN"/>
        </w:rPr>
        <w:t>11</w:t>
      </w:r>
      <w:r w:rsidRPr="00656A13">
        <w:rPr>
          <w:rFonts w:ascii="Book Antiqua" w:eastAsia="宋体" w:hAnsi="Book Antiqua" w:cs="宋体" w:hint="eastAsia"/>
          <w:lang w:val="en-US" w:eastAsia="zh-CN"/>
        </w:rPr>
        <w:t xml:space="preserve"> </w:t>
      </w:r>
      <w:proofErr w:type="spellStart"/>
      <w:r w:rsidRPr="00656A13">
        <w:rPr>
          <w:rFonts w:ascii="Book Antiqua" w:eastAsia="宋体" w:hAnsi="Book Antiqua" w:cs="宋体"/>
          <w:b/>
          <w:lang w:val="en-US" w:eastAsia="zh-CN"/>
        </w:rPr>
        <w:t>Hartofilakidis</w:t>
      </w:r>
      <w:proofErr w:type="spellEnd"/>
      <w:r w:rsidRPr="00656A13">
        <w:rPr>
          <w:rFonts w:ascii="Book Antiqua" w:eastAsia="宋体" w:hAnsi="Book Antiqua" w:cs="宋体"/>
          <w:b/>
          <w:lang w:val="en-US" w:eastAsia="zh-CN"/>
        </w:rPr>
        <w:t xml:space="preserve"> G</w:t>
      </w:r>
      <w:r w:rsidRPr="00656A13">
        <w:rPr>
          <w:rFonts w:ascii="Book Antiqua" w:eastAsia="宋体" w:hAnsi="Book Antiqua" w:cs="宋体"/>
          <w:lang w:val="en-US" w:eastAsia="zh-CN"/>
        </w:rPr>
        <w:t xml:space="preserve">, Babis GC, </w:t>
      </w:r>
      <w:proofErr w:type="spellStart"/>
      <w:r w:rsidRPr="00656A13">
        <w:rPr>
          <w:rFonts w:ascii="Book Antiqua" w:eastAsia="宋体" w:hAnsi="Book Antiqua" w:cs="宋体"/>
          <w:lang w:val="en-US" w:eastAsia="zh-CN"/>
        </w:rPr>
        <w:t>Lampropoulou-Adamidou</w:t>
      </w:r>
      <w:proofErr w:type="spellEnd"/>
      <w:r w:rsidRPr="00656A13">
        <w:rPr>
          <w:rFonts w:ascii="Book Antiqua" w:eastAsia="宋体" w:hAnsi="Book Antiqua" w:cs="宋体"/>
          <w:lang w:val="en-US" w:eastAsia="zh-CN"/>
        </w:rPr>
        <w:t xml:space="preserve"> K. Congenital Hip Disease in Adults.</w:t>
      </w:r>
      <w:proofErr w:type="gramEnd"/>
      <w:r w:rsidRPr="00656A13">
        <w:rPr>
          <w:rFonts w:ascii="Book Antiqua" w:eastAsia="宋体" w:hAnsi="Book Antiqua" w:cs="宋体"/>
          <w:lang w:val="en-US" w:eastAsia="zh-CN"/>
        </w:rPr>
        <w:t xml:space="preserve"> Milan: Springer-</w:t>
      </w:r>
      <w:proofErr w:type="spellStart"/>
      <w:r w:rsidRPr="00656A13">
        <w:rPr>
          <w:rFonts w:ascii="Book Antiqua" w:eastAsia="宋体" w:hAnsi="Book Antiqua" w:cs="宋体"/>
          <w:lang w:val="en-US" w:eastAsia="zh-CN"/>
        </w:rPr>
        <w:t>Verlag</w:t>
      </w:r>
      <w:proofErr w:type="spellEnd"/>
      <w:r w:rsidRPr="00656A13">
        <w:rPr>
          <w:rFonts w:ascii="Book Antiqua" w:eastAsia="宋体" w:hAnsi="Book Antiqua" w:cs="宋体"/>
          <w:lang w:val="en-US" w:eastAsia="zh-CN"/>
        </w:rPr>
        <w:t xml:space="preserve"> Italia, 2014: 29-43</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r w:rsidRPr="00656A13">
        <w:rPr>
          <w:rFonts w:ascii="Book Antiqua" w:eastAsia="宋体" w:hAnsi="Book Antiqua" w:cs="宋体"/>
          <w:lang w:val="en-US" w:eastAsia="zh-CN"/>
        </w:rPr>
        <w:t>12 </w:t>
      </w:r>
      <w:proofErr w:type="spellStart"/>
      <w:r w:rsidRPr="00656A13">
        <w:rPr>
          <w:rFonts w:ascii="Book Antiqua" w:eastAsia="宋体" w:hAnsi="Book Antiqua" w:cs="宋体"/>
          <w:b/>
          <w:bCs/>
          <w:lang w:val="en-US" w:eastAsia="zh-CN"/>
        </w:rPr>
        <w:t>Hartofilakidis</w:t>
      </w:r>
      <w:proofErr w:type="spellEnd"/>
      <w:r w:rsidRPr="00656A13">
        <w:rPr>
          <w:rFonts w:ascii="Book Antiqua" w:eastAsia="宋体" w:hAnsi="Book Antiqua" w:cs="宋体"/>
          <w:b/>
          <w:bCs/>
          <w:lang w:val="en-US" w:eastAsia="zh-CN"/>
        </w:rPr>
        <w:t xml:space="preserve"> G</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Karachalios</w:t>
      </w:r>
      <w:proofErr w:type="spellEnd"/>
      <w:r w:rsidRPr="00656A13">
        <w:rPr>
          <w:rFonts w:ascii="Book Antiqua" w:eastAsia="宋体" w:hAnsi="Book Antiqua" w:cs="宋体"/>
          <w:lang w:val="en-US" w:eastAsia="zh-CN"/>
        </w:rPr>
        <w:t xml:space="preserve"> T, </w:t>
      </w:r>
      <w:proofErr w:type="spellStart"/>
      <w:r w:rsidRPr="00656A13">
        <w:rPr>
          <w:rFonts w:ascii="Book Antiqua" w:eastAsia="宋体" w:hAnsi="Book Antiqua" w:cs="宋体"/>
          <w:lang w:val="en-US" w:eastAsia="zh-CN"/>
        </w:rPr>
        <w:t>Stamos</w:t>
      </w:r>
      <w:proofErr w:type="spellEnd"/>
      <w:r w:rsidRPr="00656A13">
        <w:rPr>
          <w:rFonts w:ascii="Book Antiqua" w:eastAsia="宋体" w:hAnsi="Book Antiqua" w:cs="宋体"/>
          <w:lang w:val="en-US" w:eastAsia="zh-CN"/>
        </w:rPr>
        <w:t xml:space="preserve"> KG. </w:t>
      </w:r>
      <w:proofErr w:type="gramStart"/>
      <w:r w:rsidRPr="00656A13">
        <w:rPr>
          <w:rFonts w:ascii="Book Antiqua" w:eastAsia="宋体" w:hAnsi="Book Antiqua" w:cs="宋体"/>
          <w:lang w:val="en-US" w:eastAsia="zh-CN"/>
        </w:rPr>
        <w:t>Epidemiology, demographics, and natural history of congenital hip disease in adults.</w:t>
      </w:r>
      <w:proofErr w:type="gramEnd"/>
      <w:r w:rsidRPr="00656A13">
        <w:rPr>
          <w:rFonts w:ascii="Book Antiqua" w:eastAsia="宋体" w:hAnsi="Book Antiqua" w:cs="宋体"/>
          <w:lang w:val="en-US" w:eastAsia="zh-CN"/>
        </w:rPr>
        <w:t> </w:t>
      </w:r>
      <w:r w:rsidRPr="00656A13">
        <w:rPr>
          <w:rFonts w:ascii="Book Antiqua" w:eastAsia="宋体" w:hAnsi="Book Antiqua" w:cs="宋体"/>
          <w:i/>
          <w:iCs/>
          <w:lang w:val="en-US" w:eastAsia="zh-CN"/>
        </w:rPr>
        <w:t>Orthopedics</w:t>
      </w:r>
      <w:r w:rsidRPr="00656A13">
        <w:rPr>
          <w:rFonts w:ascii="Book Antiqua" w:eastAsia="宋体" w:hAnsi="Book Antiqua" w:cs="宋体"/>
          <w:lang w:val="en-US" w:eastAsia="zh-CN"/>
        </w:rPr>
        <w:t> 2000; </w:t>
      </w:r>
      <w:r w:rsidRPr="00656A13">
        <w:rPr>
          <w:rFonts w:ascii="Book Antiqua" w:eastAsia="宋体" w:hAnsi="Book Antiqua" w:cs="宋体"/>
          <w:b/>
          <w:bCs/>
          <w:lang w:val="en-US" w:eastAsia="zh-CN"/>
        </w:rPr>
        <w:t>23</w:t>
      </w:r>
      <w:r w:rsidRPr="00656A13">
        <w:rPr>
          <w:rFonts w:ascii="Book Antiqua" w:eastAsia="宋体" w:hAnsi="Book Antiqua" w:cs="宋体"/>
          <w:lang w:val="en-US" w:eastAsia="zh-CN"/>
        </w:rPr>
        <w:t>: 823-827 [PMID: 10952045]</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r w:rsidRPr="00656A13">
        <w:rPr>
          <w:rFonts w:ascii="Book Antiqua" w:eastAsia="宋体" w:hAnsi="Book Antiqua" w:cs="宋体"/>
          <w:lang w:val="en-US" w:eastAsia="zh-CN"/>
        </w:rPr>
        <w:t>13</w:t>
      </w:r>
      <w:r w:rsidRPr="00656A13">
        <w:rPr>
          <w:rFonts w:ascii="Book Antiqua" w:eastAsia="宋体" w:hAnsi="Book Antiqua" w:cs="宋体" w:hint="eastAsia"/>
          <w:b/>
          <w:lang w:val="en-US" w:eastAsia="zh-CN"/>
        </w:rPr>
        <w:t xml:space="preserve"> </w:t>
      </w:r>
      <w:proofErr w:type="spellStart"/>
      <w:r w:rsidRPr="00656A13">
        <w:rPr>
          <w:rFonts w:ascii="Book Antiqua" w:eastAsia="宋体" w:hAnsi="Book Antiqua" w:cs="宋体"/>
          <w:b/>
          <w:lang w:val="en-US" w:eastAsia="zh-CN"/>
        </w:rPr>
        <w:t>Hartofilakidis</w:t>
      </w:r>
      <w:proofErr w:type="spellEnd"/>
      <w:r w:rsidRPr="00656A13">
        <w:rPr>
          <w:rFonts w:ascii="Book Antiqua" w:eastAsia="宋体" w:hAnsi="Book Antiqua" w:cs="宋体"/>
          <w:b/>
          <w:lang w:val="en-US" w:eastAsia="zh-CN"/>
        </w:rPr>
        <w:t xml:space="preserve"> G</w:t>
      </w:r>
      <w:r w:rsidRPr="00656A13">
        <w:rPr>
          <w:rFonts w:ascii="Book Antiqua" w:eastAsia="宋体" w:hAnsi="Book Antiqua" w:cs="宋体"/>
          <w:lang w:val="en-US" w:eastAsia="zh-CN"/>
        </w:rPr>
        <w:t xml:space="preserve">, Babis GC, </w:t>
      </w:r>
      <w:proofErr w:type="spellStart"/>
      <w:r w:rsidRPr="00656A13">
        <w:rPr>
          <w:rFonts w:ascii="Book Antiqua" w:eastAsia="宋体" w:hAnsi="Book Antiqua" w:cs="宋体"/>
          <w:lang w:val="en-US" w:eastAsia="zh-CN"/>
        </w:rPr>
        <w:t>Lampropoulou-Adamidou</w:t>
      </w:r>
      <w:proofErr w:type="spellEnd"/>
      <w:r w:rsidRPr="00656A13">
        <w:rPr>
          <w:rFonts w:ascii="Book Antiqua" w:eastAsia="宋体" w:hAnsi="Book Antiqua" w:cs="宋体"/>
          <w:lang w:val="en-US" w:eastAsia="zh-CN"/>
        </w:rPr>
        <w:t xml:space="preserve"> K. Congenital Hip Disease in Adults: Springer-</w:t>
      </w:r>
      <w:proofErr w:type="spellStart"/>
      <w:r w:rsidRPr="00656A13">
        <w:rPr>
          <w:rFonts w:ascii="Book Antiqua" w:eastAsia="宋体" w:hAnsi="Book Antiqua" w:cs="宋体"/>
          <w:lang w:val="en-US" w:eastAsia="zh-CN"/>
        </w:rPr>
        <w:t>Verlag</w:t>
      </w:r>
      <w:proofErr w:type="spellEnd"/>
      <w:r w:rsidRPr="00656A13">
        <w:rPr>
          <w:rFonts w:ascii="Book Antiqua" w:eastAsia="宋体" w:hAnsi="Book Antiqua" w:cs="宋体"/>
          <w:lang w:val="en-US" w:eastAsia="zh-CN"/>
        </w:rPr>
        <w:t xml:space="preserve"> Italia, 2014: 63-75</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proofErr w:type="gramStart"/>
      <w:r w:rsidRPr="00656A13">
        <w:rPr>
          <w:rFonts w:ascii="Book Antiqua" w:eastAsia="宋体" w:hAnsi="Book Antiqua" w:cs="宋体"/>
          <w:lang w:val="en-US" w:eastAsia="zh-CN"/>
        </w:rPr>
        <w:t>14 </w:t>
      </w:r>
      <w:proofErr w:type="spellStart"/>
      <w:r w:rsidRPr="00656A13">
        <w:rPr>
          <w:rFonts w:ascii="Book Antiqua" w:eastAsia="宋体" w:hAnsi="Book Antiqua" w:cs="宋体"/>
          <w:b/>
          <w:bCs/>
          <w:lang w:val="en-US" w:eastAsia="zh-CN"/>
        </w:rPr>
        <w:t>Hartofilakidis</w:t>
      </w:r>
      <w:proofErr w:type="spellEnd"/>
      <w:r w:rsidRPr="00656A13">
        <w:rPr>
          <w:rFonts w:ascii="Book Antiqua" w:eastAsia="宋体" w:hAnsi="Book Antiqua" w:cs="宋体"/>
          <w:b/>
          <w:bCs/>
          <w:lang w:val="en-US" w:eastAsia="zh-CN"/>
        </w:rPr>
        <w:t xml:space="preserve"> G</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Stamos</w:t>
      </w:r>
      <w:proofErr w:type="spellEnd"/>
      <w:r w:rsidRPr="00656A13">
        <w:rPr>
          <w:rFonts w:ascii="Book Antiqua" w:eastAsia="宋体" w:hAnsi="Book Antiqua" w:cs="宋体"/>
          <w:lang w:val="en-US" w:eastAsia="zh-CN"/>
        </w:rPr>
        <w:t xml:space="preserve"> K, </w:t>
      </w:r>
      <w:proofErr w:type="spellStart"/>
      <w:r w:rsidRPr="00656A13">
        <w:rPr>
          <w:rFonts w:ascii="Book Antiqua" w:eastAsia="宋体" w:hAnsi="Book Antiqua" w:cs="宋体"/>
          <w:lang w:val="en-US" w:eastAsia="zh-CN"/>
        </w:rPr>
        <w:t>Karachalios</w:t>
      </w:r>
      <w:proofErr w:type="spellEnd"/>
      <w:r w:rsidRPr="00656A13">
        <w:rPr>
          <w:rFonts w:ascii="Book Antiqua" w:eastAsia="宋体" w:hAnsi="Book Antiqua" w:cs="宋体"/>
          <w:lang w:val="en-US" w:eastAsia="zh-CN"/>
        </w:rPr>
        <w:t xml:space="preserve"> T. Treatment of high dislocation of the hip in adults with total hip arthroplasty.</w:t>
      </w:r>
      <w:proofErr w:type="gramEnd"/>
      <w:r w:rsidRPr="00656A13">
        <w:rPr>
          <w:rFonts w:ascii="Book Antiqua" w:eastAsia="宋体" w:hAnsi="Book Antiqua" w:cs="宋体"/>
          <w:lang w:val="en-US" w:eastAsia="zh-CN"/>
        </w:rPr>
        <w:t xml:space="preserve"> </w:t>
      </w:r>
      <w:proofErr w:type="gramStart"/>
      <w:r w:rsidRPr="00656A13">
        <w:rPr>
          <w:rFonts w:ascii="Book Antiqua" w:eastAsia="宋体" w:hAnsi="Book Antiqua" w:cs="宋体"/>
          <w:lang w:val="en-US" w:eastAsia="zh-CN"/>
        </w:rPr>
        <w:t>Operative technique and long-term clinical results.</w:t>
      </w:r>
      <w:proofErr w:type="gramEnd"/>
      <w:r w:rsidRPr="00656A13">
        <w:rPr>
          <w:rFonts w:ascii="Book Antiqua" w:eastAsia="宋体" w:hAnsi="Book Antiqua" w:cs="宋体"/>
          <w:lang w:val="en-US" w:eastAsia="zh-CN"/>
        </w:rPr>
        <w:t> </w:t>
      </w:r>
      <w:r w:rsidRPr="00656A13">
        <w:rPr>
          <w:rFonts w:ascii="Book Antiqua" w:eastAsia="宋体" w:hAnsi="Book Antiqua" w:cs="宋体"/>
          <w:i/>
          <w:iCs/>
          <w:lang w:val="en-US" w:eastAsia="zh-CN"/>
        </w:rPr>
        <w:t xml:space="preserve">J Bone Joint </w:t>
      </w:r>
      <w:proofErr w:type="spellStart"/>
      <w:r w:rsidRPr="00656A13">
        <w:rPr>
          <w:rFonts w:ascii="Book Antiqua" w:eastAsia="宋体" w:hAnsi="Book Antiqua" w:cs="宋体"/>
          <w:i/>
          <w:iCs/>
          <w:lang w:val="en-US" w:eastAsia="zh-CN"/>
        </w:rPr>
        <w:t>Surg</w:t>
      </w:r>
      <w:proofErr w:type="spellEnd"/>
      <w:r w:rsidRPr="00656A13">
        <w:rPr>
          <w:rFonts w:ascii="Book Antiqua" w:eastAsia="宋体" w:hAnsi="Book Antiqua" w:cs="宋体"/>
          <w:i/>
          <w:iCs/>
          <w:lang w:val="en-US" w:eastAsia="zh-CN"/>
        </w:rPr>
        <w:t xml:space="preserve"> Am</w:t>
      </w:r>
      <w:r w:rsidRPr="00656A13">
        <w:rPr>
          <w:rFonts w:ascii="Book Antiqua" w:eastAsia="宋体" w:hAnsi="Book Antiqua" w:cs="宋体"/>
          <w:lang w:val="en-US" w:eastAsia="zh-CN"/>
        </w:rPr>
        <w:t> 1998; </w:t>
      </w:r>
      <w:r w:rsidRPr="00656A13">
        <w:rPr>
          <w:rFonts w:ascii="Book Antiqua" w:eastAsia="宋体" w:hAnsi="Book Antiqua" w:cs="宋体"/>
          <w:b/>
          <w:bCs/>
          <w:lang w:val="en-US" w:eastAsia="zh-CN"/>
        </w:rPr>
        <w:t>80</w:t>
      </w:r>
      <w:r w:rsidRPr="00656A13">
        <w:rPr>
          <w:rFonts w:ascii="Book Antiqua" w:eastAsia="宋体" w:hAnsi="Book Antiqua" w:cs="宋体"/>
          <w:lang w:val="en-US" w:eastAsia="zh-CN"/>
        </w:rPr>
        <w:t>: 510-517 [PMID: 9563380]</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r w:rsidRPr="00656A13">
        <w:rPr>
          <w:rFonts w:ascii="Book Antiqua" w:eastAsia="宋体" w:hAnsi="Book Antiqua" w:cs="宋体"/>
          <w:lang w:val="en-US" w:eastAsia="zh-CN"/>
        </w:rPr>
        <w:t>15 </w:t>
      </w:r>
      <w:proofErr w:type="spellStart"/>
      <w:r w:rsidRPr="00656A13">
        <w:rPr>
          <w:rFonts w:ascii="Book Antiqua" w:eastAsia="宋体" w:hAnsi="Book Antiqua" w:cs="宋体"/>
          <w:b/>
          <w:bCs/>
          <w:lang w:val="en-US" w:eastAsia="zh-CN"/>
        </w:rPr>
        <w:t>Stamos</w:t>
      </w:r>
      <w:proofErr w:type="spellEnd"/>
      <w:r w:rsidRPr="00656A13">
        <w:rPr>
          <w:rFonts w:ascii="Book Antiqua" w:eastAsia="宋体" w:hAnsi="Book Antiqua" w:cs="宋体"/>
          <w:b/>
          <w:bCs/>
          <w:lang w:val="en-US" w:eastAsia="zh-CN"/>
        </w:rPr>
        <w:t xml:space="preserve"> KG</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Karachalios</w:t>
      </w:r>
      <w:proofErr w:type="spellEnd"/>
      <w:r w:rsidRPr="00656A13">
        <w:rPr>
          <w:rFonts w:ascii="Book Antiqua" w:eastAsia="宋体" w:hAnsi="Book Antiqua" w:cs="宋体"/>
          <w:lang w:val="en-US" w:eastAsia="zh-CN"/>
        </w:rPr>
        <w:t xml:space="preserve"> T, </w:t>
      </w:r>
      <w:proofErr w:type="spellStart"/>
      <w:r w:rsidRPr="00656A13">
        <w:rPr>
          <w:rFonts w:ascii="Book Antiqua" w:eastAsia="宋体" w:hAnsi="Book Antiqua" w:cs="宋体"/>
          <w:lang w:val="en-US" w:eastAsia="zh-CN"/>
        </w:rPr>
        <w:t>Papagelopoulos</w:t>
      </w:r>
      <w:proofErr w:type="spellEnd"/>
      <w:r w:rsidRPr="00656A13">
        <w:rPr>
          <w:rFonts w:ascii="Book Antiqua" w:eastAsia="宋体" w:hAnsi="Book Antiqua" w:cs="宋体"/>
          <w:lang w:val="en-US" w:eastAsia="zh-CN"/>
        </w:rPr>
        <w:t xml:space="preserve"> PJ, </w:t>
      </w:r>
      <w:proofErr w:type="spellStart"/>
      <w:r w:rsidRPr="00656A13">
        <w:rPr>
          <w:rFonts w:ascii="Book Antiqua" w:eastAsia="宋体" w:hAnsi="Book Antiqua" w:cs="宋体"/>
          <w:lang w:val="en-US" w:eastAsia="zh-CN"/>
        </w:rPr>
        <w:t>Xenakis</w:t>
      </w:r>
      <w:proofErr w:type="spellEnd"/>
      <w:r w:rsidRPr="00656A13">
        <w:rPr>
          <w:rFonts w:ascii="Book Antiqua" w:eastAsia="宋体" w:hAnsi="Book Antiqua" w:cs="宋体"/>
          <w:lang w:val="en-US" w:eastAsia="zh-CN"/>
        </w:rPr>
        <w:t xml:space="preserve"> T, </w:t>
      </w:r>
      <w:proofErr w:type="spellStart"/>
      <w:r w:rsidRPr="00656A13">
        <w:rPr>
          <w:rFonts w:ascii="Book Antiqua" w:eastAsia="宋体" w:hAnsi="Book Antiqua" w:cs="宋体"/>
          <w:lang w:val="en-US" w:eastAsia="zh-CN"/>
        </w:rPr>
        <w:t>Korres</w:t>
      </w:r>
      <w:proofErr w:type="spellEnd"/>
      <w:r w:rsidRPr="00656A13">
        <w:rPr>
          <w:rFonts w:ascii="Book Antiqua" w:eastAsia="宋体" w:hAnsi="Book Antiqua" w:cs="宋体"/>
          <w:lang w:val="en-US" w:eastAsia="zh-CN"/>
        </w:rPr>
        <w:t xml:space="preserve"> DS, </w:t>
      </w:r>
      <w:proofErr w:type="spellStart"/>
      <w:r w:rsidRPr="00656A13">
        <w:rPr>
          <w:rFonts w:ascii="Book Antiqua" w:eastAsia="宋体" w:hAnsi="Book Antiqua" w:cs="宋体"/>
          <w:lang w:val="en-US" w:eastAsia="zh-CN"/>
        </w:rPr>
        <w:t>Koroneos</w:t>
      </w:r>
      <w:proofErr w:type="spellEnd"/>
      <w:r w:rsidRPr="00656A13">
        <w:rPr>
          <w:rFonts w:ascii="Book Antiqua" w:eastAsia="宋体" w:hAnsi="Book Antiqua" w:cs="宋体"/>
          <w:lang w:val="en-US" w:eastAsia="zh-CN"/>
        </w:rPr>
        <w:t xml:space="preserve"> E, </w:t>
      </w:r>
      <w:proofErr w:type="spellStart"/>
      <w:r w:rsidRPr="00656A13">
        <w:rPr>
          <w:rFonts w:ascii="Book Antiqua" w:eastAsia="宋体" w:hAnsi="Book Antiqua" w:cs="宋体"/>
          <w:lang w:val="en-US" w:eastAsia="zh-CN"/>
        </w:rPr>
        <w:t>Hartofilakidis</w:t>
      </w:r>
      <w:proofErr w:type="spellEnd"/>
      <w:r w:rsidRPr="00656A13">
        <w:rPr>
          <w:rFonts w:ascii="Book Antiqua" w:eastAsia="宋体" w:hAnsi="Book Antiqua" w:cs="宋体"/>
          <w:lang w:val="en-US" w:eastAsia="zh-CN"/>
        </w:rPr>
        <w:t xml:space="preserve"> G. Long-term mechanical stability of the impacted </w:t>
      </w:r>
      <w:proofErr w:type="spellStart"/>
      <w:r w:rsidRPr="00656A13">
        <w:rPr>
          <w:rFonts w:ascii="Book Antiqua" w:eastAsia="宋体" w:hAnsi="Book Antiqua" w:cs="宋体"/>
          <w:lang w:val="en-US" w:eastAsia="zh-CN"/>
        </w:rPr>
        <w:t>morselized</w:t>
      </w:r>
      <w:proofErr w:type="spellEnd"/>
      <w:r w:rsidRPr="00656A13">
        <w:rPr>
          <w:rFonts w:ascii="Book Antiqua" w:eastAsia="宋体" w:hAnsi="Book Antiqua" w:cs="宋体"/>
          <w:lang w:val="en-US" w:eastAsia="zh-CN"/>
        </w:rPr>
        <w:t xml:space="preserve"> graft-cement interface in total joint replacement: an experimental study in dogs. </w:t>
      </w:r>
      <w:r w:rsidRPr="00656A13">
        <w:rPr>
          <w:rFonts w:ascii="Book Antiqua" w:eastAsia="宋体" w:hAnsi="Book Antiqua" w:cs="宋体"/>
          <w:i/>
          <w:iCs/>
          <w:lang w:val="en-US" w:eastAsia="zh-CN"/>
        </w:rPr>
        <w:t>Orthopedics</w:t>
      </w:r>
      <w:r w:rsidRPr="00656A13">
        <w:rPr>
          <w:rFonts w:ascii="Book Antiqua" w:eastAsia="宋体" w:hAnsi="Book Antiqua" w:cs="宋体"/>
          <w:lang w:val="en-US" w:eastAsia="zh-CN"/>
        </w:rPr>
        <w:t> 2000; </w:t>
      </w:r>
      <w:r w:rsidRPr="00656A13">
        <w:rPr>
          <w:rFonts w:ascii="Book Antiqua" w:eastAsia="宋体" w:hAnsi="Book Antiqua" w:cs="宋体"/>
          <w:b/>
          <w:bCs/>
          <w:lang w:val="en-US" w:eastAsia="zh-CN"/>
        </w:rPr>
        <w:t>23</w:t>
      </w:r>
      <w:r w:rsidRPr="00656A13">
        <w:rPr>
          <w:rFonts w:ascii="Book Antiqua" w:eastAsia="宋体" w:hAnsi="Book Antiqua" w:cs="宋体"/>
          <w:lang w:val="en-US" w:eastAsia="zh-CN"/>
        </w:rPr>
        <w:t>: 809-814 [PMID: 10952043]</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proofErr w:type="gramStart"/>
      <w:r w:rsidRPr="00656A13">
        <w:rPr>
          <w:rFonts w:ascii="Book Antiqua" w:eastAsia="宋体" w:hAnsi="Book Antiqua" w:cs="宋体"/>
          <w:lang w:val="en-US" w:eastAsia="zh-CN"/>
        </w:rPr>
        <w:t>16 </w:t>
      </w:r>
      <w:proofErr w:type="spellStart"/>
      <w:r w:rsidRPr="00656A13">
        <w:rPr>
          <w:rFonts w:ascii="Book Antiqua" w:eastAsia="宋体" w:hAnsi="Book Antiqua" w:cs="宋体"/>
          <w:b/>
          <w:bCs/>
          <w:lang w:val="en-US" w:eastAsia="zh-CN"/>
        </w:rPr>
        <w:t>Hartofilakidis</w:t>
      </w:r>
      <w:proofErr w:type="spellEnd"/>
      <w:r w:rsidRPr="00656A13">
        <w:rPr>
          <w:rFonts w:ascii="Book Antiqua" w:eastAsia="宋体" w:hAnsi="Book Antiqua" w:cs="宋体"/>
          <w:b/>
          <w:bCs/>
          <w:lang w:val="en-US" w:eastAsia="zh-CN"/>
        </w:rPr>
        <w:t xml:space="preserve"> G</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Karachalios</w:t>
      </w:r>
      <w:proofErr w:type="spellEnd"/>
      <w:r w:rsidRPr="00656A13">
        <w:rPr>
          <w:rFonts w:ascii="Book Antiqua" w:eastAsia="宋体" w:hAnsi="Book Antiqua" w:cs="宋体"/>
          <w:lang w:val="en-US" w:eastAsia="zh-CN"/>
        </w:rPr>
        <w:t xml:space="preserve"> T. Total hip arthroplasty for congenital hip disease.</w:t>
      </w:r>
      <w:proofErr w:type="gramEnd"/>
      <w:r w:rsidRPr="00656A13">
        <w:rPr>
          <w:rFonts w:ascii="Book Antiqua" w:eastAsia="宋体" w:hAnsi="Book Antiqua" w:cs="宋体"/>
          <w:lang w:val="en-US" w:eastAsia="zh-CN"/>
        </w:rPr>
        <w:t> </w:t>
      </w:r>
      <w:r w:rsidRPr="00656A13">
        <w:rPr>
          <w:rFonts w:ascii="Book Antiqua" w:eastAsia="宋体" w:hAnsi="Book Antiqua" w:cs="宋体"/>
          <w:i/>
          <w:iCs/>
          <w:lang w:val="en-US" w:eastAsia="zh-CN"/>
        </w:rPr>
        <w:t xml:space="preserve">J Bone Joint </w:t>
      </w:r>
      <w:proofErr w:type="spellStart"/>
      <w:r w:rsidRPr="00656A13">
        <w:rPr>
          <w:rFonts w:ascii="Book Antiqua" w:eastAsia="宋体" w:hAnsi="Book Antiqua" w:cs="宋体"/>
          <w:i/>
          <w:iCs/>
          <w:lang w:val="en-US" w:eastAsia="zh-CN"/>
        </w:rPr>
        <w:t>Surg</w:t>
      </w:r>
      <w:proofErr w:type="spellEnd"/>
      <w:r w:rsidRPr="00656A13">
        <w:rPr>
          <w:rFonts w:ascii="Book Antiqua" w:eastAsia="宋体" w:hAnsi="Book Antiqua" w:cs="宋体"/>
          <w:i/>
          <w:iCs/>
          <w:lang w:val="en-US" w:eastAsia="zh-CN"/>
        </w:rPr>
        <w:t xml:space="preserve"> Am</w:t>
      </w:r>
      <w:r w:rsidRPr="00656A13">
        <w:rPr>
          <w:rFonts w:ascii="Book Antiqua" w:eastAsia="宋体" w:hAnsi="Book Antiqua" w:cs="宋体"/>
          <w:lang w:val="en-US" w:eastAsia="zh-CN"/>
        </w:rPr>
        <w:t> 2004; </w:t>
      </w:r>
      <w:r w:rsidRPr="00656A13">
        <w:rPr>
          <w:rFonts w:ascii="Book Antiqua" w:eastAsia="宋体" w:hAnsi="Book Antiqua" w:cs="宋体"/>
          <w:b/>
          <w:bCs/>
          <w:lang w:val="en-US" w:eastAsia="zh-CN"/>
        </w:rPr>
        <w:t>86-A</w:t>
      </w:r>
      <w:r w:rsidRPr="00656A13">
        <w:rPr>
          <w:rFonts w:ascii="Book Antiqua" w:eastAsia="宋体" w:hAnsi="Book Antiqua" w:cs="宋体"/>
          <w:lang w:val="en-US" w:eastAsia="zh-CN"/>
        </w:rPr>
        <w:t>: 242-250 [PMID: 14960667]</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proofErr w:type="gramStart"/>
      <w:r w:rsidRPr="00656A13">
        <w:rPr>
          <w:rFonts w:ascii="Book Antiqua" w:eastAsia="宋体" w:hAnsi="Book Antiqua" w:cs="宋体"/>
          <w:lang w:val="en-US" w:eastAsia="zh-CN"/>
        </w:rPr>
        <w:t>17 </w:t>
      </w:r>
      <w:proofErr w:type="spellStart"/>
      <w:r w:rsidRPr="00656A13">
        <w:rPr>
          <w:rFonts w:ascii="Book Antiqua" w:eastAsia="宋体" w:hAnsi="Book Antiqua" w:cs="宋体"/>
          <w:b/>
          <w:bCs/>
          <w:lang w:val="en-US" w:eastAsia="zh-CN"/>
        </w:rPr>
        <w:t>Hartofilakidis</w:t>
      </w:r>
      <w:proofErr w:type="spellEnd"/>
      <w:r w:rsidRPr="00656A13">
        <w:rPr>
          <w:rFonts w:ascii="Book Antiqua" w:eastAsia="宋体" w:hAnsi="Book Antiqua" w:cs="宋体"/>
          <w:b/>
          <w:bCs/>
          <w:lang w:val="en-US" w:eastAsia="zh-CN"/>
        </w:rPr>
        <w:t xml:space="preserve"> G</w:t>
      </w:r>
      <w:r w:rsidRPr="00656A13">
        <w:rPr>
          <w:rFonts w:ascii="Book Antiqua" w:eastAsia="宋体" w:hAnsi="Book Antiqua" w:cs="宋体"/>
          <w:lang w:val="en-US" w:eastAsia="zh-CN"/>
        </w:rPr>
        <w:t xml:space="preserve">, Babis GC, </w:t>
      </w:r>
      <w:proofErr w:type="spellStart"/>
      <w:r w:rsidRPr="00656A13">
        <w:rPr>
          <w:rFonts w:ascii="Book Antiqua" w:eastAsia="宋体" w:hAnsi="Book Antiqua" w:cs="宋体"/>
          <w:lang w:val="en-US" w:eastAsia="zh-CN"/>
        </w:rPr>
        <w:t>Georgiades</w:t>
      </w:r>
      <w:proofErr w:type="spellEnd"/>
      <w:r w:rsidRPr="00656A13">
        <w:rPr>
          <w:rFonts w:ascii="Book Antiqua" w:eastAsia="宋体" w:hAnsi="Book Antiqua" w:cs="宋体"/>
          <w:lang w:val="en-US" w:eastAsia="zh-CN"/>
        </w:rPr>
        <w:t xml:space="preserve"> G, </w:t>
      </w:r>
      <w:proofErr w:type="spellStart"/>
      <w:r w:rsidRPr="00656A13">
        <w:rPr>
          <w:rFonts w:ascii="Book Antiqua" w:eastAsia="宋体" w:hAnsi="Book Antiqua" w:cs="宋体"/>
          <w:lang w:val="en-US" w:eastAsia="zh-CN"/>
        </w:rPr>
        <w:t>Kourlaba</w:t>
      </w:r>
      <w:proofErr w:type="spellEnd"/>
      <w:r w:rsidRPr="00656A13">
        <w:rPr>
          <w:rFonts w:ascii="Book Antiqua" w:eastAsia="宋体" w:hAnsi="Book Antiqua" w:cs="宋体"/>
          <w:lang w:val="en-US" w:eastAsia="zh-CN"/>
        </w:rPr>
        <w:t xml:space="preserve"> G. Trochanteric osteotomy in total hip replacement for congenital hip disease.</w:t>
      </w:r>
      <w:proofErr w:type="gramEnd"/>
      <w:r w:rsidRPr="00656A13">
        <w:rPr>
          <w:rFonts w:ascii="Book Antiqua" w:eastAsia="宋体" w:hAnsi="Book Antiqua" w:cs="宋体"/>
          <w:lang w:val="en-US" w:eastAsia="zh-CN"/>
        </w:rPr>
        <w:t> </w:t>
      </w:r>
      <w:r w:rsidRPr="00656A13">
        <w:rPr>
          <w:rFonts w:ascii="Book Antiqua" w:eastAsia="宋体" w:hAnsi="Book Antiqua" w:cs="宋体"/>
          <w:i/>
          <w:iCs/>
          <w:lang w:val="en-US" w:eastAsia="zh-CN"/>
        </w:rPr>
        <w:t xml:space="preserve">J Bone Joint </w:t>
      </w:r>
      <w:proofErr w:type="spellStart"/>
      <w:r w:rsidRPr="00656A13">
        <w:rPr>
          <w:rFonts w:ascii="Book Antiqua" w:eastAsia="宋体" w:hAnsi="Book Antiqua" w:cs="宋体"/>
          <w:i/>
          <w:iCs/>
          <w:lang w:val="en-US" w:eastAsia="zh-CN"/>
        </w:rPr>
        <w:t>Surg</w:t>
      </w:r>
      <w:proofErr w:type="spellEnd"/>
      <w:r w:rsidRPr="00656A13">
        <w:rPr>
          <w:rFonts w:ascii="Book Antiqua" w:eastAsia="宋体" w:hAnsi="Book Antiqua" w:cs="宋体"/>
          <w:i/>
          <w:iCs/>
          <w:lang w:val="en-US" w:eastAsia="zh-CN"/>
        </w:rPr>
        <w:t xml:space="preserve"> Br</w:t>
      </w:r>
      <w:r w:rsidRPr="00656A13">
        <w:rPr>
          <w:rFonts w:ascii="Book Antiqua" w:eastAsia="宋体" w:hAnsi="Book Antiqua" w:cs="宋体"/>
          <w:lang w:val="en-US" w:eastAsia="zh-CN"/>
        </w:rPr>
        <w:t> 2011; </w:t>
      </w:r>
      <w:r w:rsidRPr="00656A13">
        <w:rPr>
          <w:rFonts w:ascii="Book Antiqua" w:eastAsia="宋体" w:hAnsi="Book Antiqua" w:cs="宋体"/>
          <w:b/>
          <w:bCs/>
          <w:lang w:val="en-US" w:eastAsia="zh-CN"/>
        </w:rPr>
        <w:t>93</w:t>
      </w:r>
      <w:r w:rsidRPr="00656A13">
        <w:rPr>
          <w:rFonts w:ascii="Book Antiqua" w:eastAsia="宋体" w:hAnsi="Book Antiqua" w:cs="宋体"/>
          <w:lang w:val="en-US" w:eastAsia="zh-CN"/>
        </w:rPr>
        <w:t>: 601-607 [PMID: 21511924 DOI: 10.1302/0301-620X.93B5.24780]</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r w:rsidRPr="00656A13">
        <w:rPr>
          <w:rFonts w:ascii="Book Antiqua" w:eastAsia="宋体" w:hAnsi="Book Antiqua" w:cs="宋体"/>
          <w:lang w:val="en-US" w:eastAsia="zh-CN"/>
        </w:rPr>
        <w:t>18 </w:t>
      </w:r>
      <w:proofErr w:type="spellStart"/>
      <w:r w:rsidRPr="00656A13">
        <w:rPr>
          <w:rFonts w:ascii="Book Antiqua" w:eastAsia="宋体" w:hAnsi="Book Antiqua" w:cs="宋体"/>
          <w:b/>
          <w:bCs/>
          <w:lang w:val="en-US" w:eastAsia="zh-CN"/>
        </w:rPr>
        <w:t>Hartofilakidis</w:t>
      </w:r>
      <w:proofErr w:type="spellEnd"/>
      <w:r w:rsidRPr="00656A13">
        <w:rPr>
          <w:rFonts w:ascii="Book Antiqua" w:eastAsia="宋体" w:hAnsi="Book Antiqua" w:cs="宋体"/>
          <w:b/>
          <w:bCs/>
          <w:lang w:val="en-US" w:eastAsia="zh-CN"/>
        </w:rPr>
        <w:t xml:space="preserve"> G</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Karachalios</w:t>
      </w:r>
      <w:proofErr w:type="spellEnd"/>
      <w:r w:rsidRPr="00656A13">
        <w:rPr>
          <w:rFonts w:ascii="Book Antiqua" w:eastAsia="宋体" w:hAnsi="Book Antiqua" w:cs="宋体"/>
          <w:lang w:val="en-US" w:eastAsia="zh-CN"/>
        </w:rPr>
        <w:t xml:space="preserve"> T, </w:t>
      </w:r>
      <w:proofErr w:type="spellStart"/>
      <w:r w:rsidRPr="00656A13">
        <w:rPr>
          <w:rFonts w:ascii="Book Antiqua" w:eastAsia="宋体" w:hAnsi="Book Antiqua" w:cs="宋体"/>
          <w:lang w:val="en-US" w:eastAsia="zh-CN"/>
        </w:rPr>
        <w:t>Georgiades</w:t>
      </w:r>
      <w:proofErr w:type="spellEnd"/>
      <w:r w:rsidRPr="00656A13">
        <w:rPr>
          <w:rFonts w:ascii="Book Antiqua" w:eastAsia="宋体" w:hAnsi="Book Antiqua" w:cs="宋体"/>
          <w:lang w:val="en-US" w:eastAsia="zh-CN"/>
        </w:rPr>
        <w:t xml:space="preserve"> G, </w:t>
      </w:r>
      <w:proofErr w:type="spellStart"/>
      <w:r w:rsidRPr="00656A13">
        <w:rPr>
          <w:rFonts w:ascii="Book Antiqua" w:eastAsia="宋体" w:hAnsi="Book Antiqua" w:cs="宋体"/>
          <w:lang w:val="en-US" w:eastAsia="zh-CN"/>
        </w:rPr>
        <w:t>Kourlaba</w:t>
      </w:r>
      <w:proofErr w:type="spellEnd"/>
      <w:r w:rsidRPr="00656A13">
        <w:rPr>
          <w:rFonts w:ascii="Book Antiqua" w:eastAsia="宋体" w:hAnsi="Book Antiqua" w:cs="宋体"/>
          <w:lang w:val="en-US" w:eastAsia="zh-CN"/>
        </w:rPr>
        <w:t xml:space="preserve"> G. Total hip arthroplasty in patients with high dislocation: a concise follow-up, at a minimum of fifteen years, of previous reports. </w:t>
      </w:r>
      <w:r w:rsidRPr="00656A13">
        <w:rPr>
          <w:rFonts w:ascii="Book Antiqua" w:eastAsia="宋体" w:hAnsi="Book Antiqua" w:cs="宋体"/>
          <w:i/>
          <w:iCs/>
          <w:lang w:val="en-US" w:eastAsia="zh-CN"/>
        </w:rPr>
        <w:t xml:space="preserve">J Bone Joint </w:t>
      </w:r>
      <w:proofErr w:type="spellStart"/>
      <w:r w:rsidRPr="00656A13">
        <w:rPr>
          <w:rFonts w:ascii="Book Antiqua" w:eastAsia="宋体" w:hAnsi="Book Antiqua" w:cs="宋体"/>
          <w:i/>
          <w:iCs/>
          <w:lang w:val="en-US" w:eastAsia="zh-CN"/>
        </w:rPr>
        <w:t>Surg</w:t>
      </w:r>
      <w:proofErr w:type="spellEnd"/>
      <w:r w:rsidRPr="00656A13">
        <w:rPr>
          <w:rFonts w:ascii="Book Antiqua" w:eastAsia="宋体" w:hAnsi="Book Antiqua" w:cs="宋体"/>
          <w:i/>
          <w:iCs/>
          <w:lang w:val="en-US" w:eastAsia="zh-CN"/>
        </w:rPr>
        <w:t xml:space="preserve"> Am</w:t>
      </w:r>
      <w:r w:rsidRPr="00656A13">
        <w:rPr>
          <w:rFonts w:ascii="Book Antiqua" w:eastAsia="宋体" w:hAnsi="Book Antiqua" w:cs="宋体"/>
          <w:lang w:val="en-US" w:eastAsia="zh-CN"/>
        </w:rPr>
        <w:t> 2011; </w:t>
      </w:r>
      <w:r w:rsidRPr="00656A13">
        <w:rPr>
          <w:rFonts w:ascii="Book Antiqua" w:eastAsia="宋体" w:hAnsi="Book Antiqua" w:cs="宋体"/>
          <w:b/>
          <w:bCs/>
          <w:lang w:val="en-US" w:eastAsia="zh-CN"/>
        </w:rPr>
        <w:t>93</w:t>
      </w:r>
      <w:r w:rsidRPr="00656A13">
        <w:rPr>
          <w:rFonts w:ascii="Book Antiqua" w:eastAsia="宋体" w:hAnsi="Book Antiqua" w:cs="宋体"/>
          <w:lang w:val="en-US" w:eastAsia="zh-CN"/>
        </w:rPr>
        <w:t>: 1614-1618 [PMID: 21915576 DOI: 10.2106/JBJS.J.00875]</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r w:rsidRPr="00656A13">
        <w:rPr>
          <w:rFonts w:ascii="Book Antiqua" w:eastAsia="宋体" w:hAnsi="Book Antiqua" w:cs="宋体"/>
          <w:lang w:val="en-US" w:eastAsia="zh-CN"/>
        </w:rPr>
        <w:t>19 </w:t>
      </w:r>
      <w:r w:rsidRPr="00656A13">
        <w:rPr>
          <w:rFonts w:ascii="Book Antiqua" w:eastAsia="宋体" w:hAnsi="Book Antiqua" w:cs="宋体"/>
          <w:b/>
          <w:bCs/>
          <w:lang w:val="en-US" w:eastAsia="zh-CN"/>
        </w:rPr>
        <w:t>Ioannidis TT</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Zacharakis</w:t>
      </w:r>
      <w:proofErr w:type="spellEnd"/>
      <w:r w:rsidRPr="00656A13">
        <w:rPr>
          <w:rFonts w:ascii="Book Antiqua" w:eastAsia="宋体" w:hAnsi="Book Antiqua" w:cs="宋体"/>
          <w:lang w:val="en-US" w:eastAsia="zh-CN"/>
        </w:rPr>
        <w:t xml:space="preserve"> N, </w:t>
      </w:r>
      <w:proofErr w:type="spellStart"/>
      <w:r w:rsidRPr="00656A13">
        <w:rPr>
          <w:rFonts w:ascii="Book Antiqua" w:eastAsia="宋体" w:hAnsi="Book Antiqua" w:cs="宋体"/>
          <w:lang w:val="en-US" w:eastAsia="zh-CN"/>
        </w:rPr>
        <w:t>Magnissalis</w:t>
      </w:r>
      <w:proofErr w:type="spellEnd"/>
      <w:r w:rsidRPr="00656A13">
        <w:rPr>
          <w:rFonts w:ascii="Book Antiqua" w:eastAsia="宋体" w:hAnsi="Book Antiqua" w:cs="宋体"/>
          <w:lang w:val="en-US" w:eastAsia="zh-CN"/>
        </w:rPr>
        <w:t xml:space="preserve"> EA, </w:t>
      </w:r>
      <w:proofErr w:type="spellStart"/>
      <w:r w:rsidRPr="00656A13">
        <w:rPr>
          <w:rFonts w:ascii="Book Antiqua" w:eastAsia="宋体" w:hAnsi="Book Antiqua" w:cs="宋体"/>
          <w:lang w:val="en-US" w:eastAsia="zh-CN"/>
        </w:rPr>
        <w:t>Eliades</w:t>
      </w:r>
      <w:proofErr w:type="spellEnd"/>
      <w:r w:rsidRPr="00656A13">
        <w:rPr>
          <w:rFonts w:ascii="Book Antiqua" w:eastAsia="宋体" w:hAnsi="Book Antiqua" w:cs="宋体"/>
          <w:lang w:val="en-US" w:eastAsia="zh-CN"/>
        </w:rPr>
        <w:t xml:space="preserve"> G, </w:t>
      </w:r>
      <w:proofErr w:type="spellStart"/>
      <w:r w:rsidRPr="00656A13">
        <w:rPr>
          <w:rFonts w:ascii="Book Antiqua" w:eastAsia="宋体" w:hAnsi="Book Antiqua" w:cs="宋体"/>
          <w:lang w:val="en-US" w:eastAsia="zh-CN"/>
        </w:rPr>
        <w:t>Hartofilakidis</w:t>
      </w:r>
      <w:proofErr w:type="spellEnd"/>
      <w:r w:rsidRPr="00656A13">
        <w:rPr>
          <w:rFonts w:ascii="Book Antiqua" w:eastAsia="宋体" w:hAnsi="Book Antiqua" w:cs="宋体"/>
          <w:lang w:val="en-US" w:eastAsia="zh-CN"/>
        </w:rPr>
        <w:t xml:space="preserve"> G. Long-term </w:t>
      </w:r>
      <w:proofErr w:type="spellStart"/>
      <w:r w:rsidRPr="00656A13">
        <w:rPr>
          <w:rFonts w:ascii="Book Antiqua" w:eastAsia="宋体" w:hAnsi="Book Antiqua" w:cs="宋体"/>
          <w:lang w:val="en-US" w:eastAsia="zh-CN"/>
        </w:rPr>
        <w:t>behaviour</w:t>
      </w:r>
      <w:proofErr w:type="spellEnd"/>
      <w:r w:rsidRPr="00656A13">
        <w:rPr>
          <w:rFonts w:ascii="Book Antiqua" w:eastAsia="宋体" w:hAnsi="Book Antiqua" w:cs="宋体"/>
          <w:lang w:val="en-US" w:eastAsia="zh-CN"/>
        </w:rPr>
        <w:t xml:space="preserve"> of the </w:t>
      </w:r>
      <w:proofErr w:type="spellStart"/>
      <w:r w:rsidRPr="00656A13">
        <w:rPr>
          <w:rFonts w:ascii="Book Antiqua" w:eastAsia="宋体" w:hAnsi="Book Antiqua" w:cs="宋体"/>
          <w:lang w:val="en-US" w:eastAsia="zh-CN"/>
        </w:rPr>
        <w:t>Charnley</w:t>
      </w:r>
      <w:proofErr w:type="spellEnd"/>
      <w:r w:rsidRPr="00656A13">
        <w:rPr>
          <w:rFonts w:ascii="Book Antiqua" w:eastAsia="宋体" w:hAnsi="Book Antiqua" w:cs="宋体"/>
          <w:lang w:val="en-US" w:eastAsia="zh-CN"/>
        </w:rPr>
        <w:t xml:space="preserve"> offset-bore acetabular cup. </w:t>
      </w:r>
      <w:r w:rsidRPr="00656A13">
        <w:rPr>
          <w:rFonts w:ascii="Book Antiqua" w:eastAsia="宋体" w:hAnsi="Book Antiqua" w:cs="宋体"/>
          <w:i/>
          <w:iCs/>
          <w:lang w:val="en-US" w:eastAsia="zh-CN"/>
        </w:rPr>
        <w:t xml:space="preserve">J Bone Joint </w:t>
      </w:r>
      <w:proofErr w:type="spellStart"/>
      <w:r w:rsidRPr="00656A13">
        <w:rPr>
          <w:rFonts w:ascii="Book Antiqua" w:eastAsia="宋体" w:hAnsi="Book Antiqua" w:cs="宋体"/>
          <w:i/>
          <w:iCs/>
          <w:lang w:val="en-US" w:eastAsia="zh-CN"/>
        </w:rPr>
        <w:t>Surg</w:t>
      </w:r>
      <w:proofErr w:type="spellEnd"/>
      <w:r w:rsidRPr="00656A13">
        <w:rPr>
          <w:rFonts w:ascii="Book Antiqua" w:eastAsia="宋体" w:hAnsi="Book Antiqua" w:cs="宋体"/>
          <w:i/>
          <w:iCs/>
          <w:lang w:val="en-US" w:eastAsia="zh-CN"/>
        </w:rPr>
        <w:t xml:space="preserve"> Br</w:t>
      </w:r>
      <w:r w:rsidRPr="00656A13">
        <w:rPr>
          <w:rFonts w:ascii="Book Antiqua" w:eastAsia="宋体" w:hAnsi="Book Antiqua" w:cs="宋体"/>
          <w:lang w:val="en-US" w:eastAsia="zh-CN"/>
        </w:rPr>
        <w:t> 1998; </w:t>
      </w:r>
      <w:r w:rsidRPr="00656A13">
        <w:rPr>
          <w:rFonts w:ascii="Book Antiqua" w:eastAsia="宋体" w:hAnsi="Book Antiqua" w:cs="宋体"/>
          <w:b/>
          <w:bCs/>
          <w:lang w:val="en-US" w:eastAsia="zh-CN"/>
        </w:rPr>
        <w:t>80</w:t>
      </w:r>
      <w:r w:rsidRPr="00656A13">
        <w:rPr>
          <w:rFonts w:ascii="Book Antiqua" w:eastAsia="宋体" w:hAnsi="Book Antiqua" w:cs="宋体"/>
          <w:lang w:val="en-US" w:eastAsia="zh-CN"/>
        </w:rPr>
        <w:t>: 48-53 [PMID: 9460952 DOI: 10.1302/0301-620X.80B1.8057]</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r w:rsidRPr="00656A13">
        <w:rPr>
          <w:rFonts w:ascii="Book Antiqua" w:eastAsia="宋体" w:hAnsi="Book Antiqua" w:cs="宋体"/>
          <w:lang w:val="en-US" w:eastAsia="zh-CN"/>
        </w:rPr>
        <w:lastRenderedPageBreak/>
        <w:t>20 </w:t>
      </w:r>
      <w:proofErr w:type="spellStart"/>
      <w:r w:rsidRPr="00656A13">
        <w:rPr>
          <w:rFonts w:ascii="Book Antiqua" w:eastAsia="宋体" w:hAnsi="Book Antiqua" w:cs="宋体"/>
          <w:b/>
          <w:bCs/>
          <w:lang w:val="en-US" w:eastAsia="zh-CN"/>
        </w:rPr>
        <w:t>Hartofilakidis</w:t>
      </w:r>
      <w:proofErr w:type="spellEnd"/>
      <w:r w:rsidRPr="00656A13">
        <w:rPr>
          <w:rFonts w:ascii="Book Antiqua" w:eastAsia="宋体" w:hAnsi="Book Antiqua" w:cs="宋体"/>
          <w:b/>
          <w:bCs/>
          <w:lang w:val="en-US" w:eastAsia="zh-CN"/>
        </w:rPr>
        <w:t xml:space="preserve"> G</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Georgiades</w:t>
      </w:r>
      <w:proofErr w:type="spellEnd"/>
      <w:r w:rsidRPr="00656A13">
        <w:rPr>
          <w:rFonts w:ascii="Book Antiqua" w:eastAsia="宋体" w:hAnsi="Book Antiqua" w:cs="宋体"/>
          <w:lang w:val="en-US" w:eastAsia="zh-CN"/>
        </w:rPr>
        <w:t xml:space="preserve"> G, Babis GC, </w:t>
      </w:r>
      <w:proofErr w:type="spellStart"/>
      <w:r w:rsidRPr="00656A13">
        <w:rPr>
          <w:rFonts w:ascii="Book Antiqua" w:eastAsia="宋体" w:hAnsi="Book Antiqua" w:cs="宋体"/>
          <w:lang w:val="en-US" w:eastAsia="zh-CN"/>
        </w:rPr>
        <w:t>Yiannakopoulos</w:t>
      </w:r>
      <w:proofErr w:type="spellEnd"/>
      <w:r w:rsidRPr="00656A13">
        <w:rPr>
          <w:rFonts w:ascii="Book Antiqua" w:eastAsia="宋体" w:hAnsi="Book Antiqua" w:cs="宋体"/>
          <w:lang w:val="en-US" w:eastAsia="zh-CN"/>
        </w:rPr>
        <w:t xml:space="preserve"> CK. Evaluation of two surgical techniques for acetabular reconstruction in total hip replacement for congenital hip disease: results after a minimum ten-year follow-up. </w:t>
      </w:r>
      <w:r w:rsidRPr="00656A13">
        <w:rPr>
          <w:rFonts w:ascii="Book Antiqua" w:eastAsia="宋体" w:hAnsi="Book Antiqua" w:cs="宋体"/>
          <w:i/>
          <w:iCs/>
          <w:lang w:val="en-US" w:eastAsia="zh-CN"/>
        </w:rPr>
        <w:t xml:space="preserve">J Bone Joint </w:t>
      </w:r>
      <w:proofErr w:type="spellStart"/>
      <w:r w:rsidRPr="00656A13">
        <w:rPr>
          <w:rFonts w:ascii="Book Antiqua" w:eastAsia="宋体" w:hAnsi="Book Antiqua" w:cs="宋体"/>
          <w:i/>
          <w:iCs/>
          <w:lang w:val="en-US" w:eastAsia="zh-CN"/>
        </w:rPr>
        <w:t>Surg</w:t>
      </w:r>
      <w:proofErr w:type="spellEnd"/>
      <w:r w:rsidRPr="00656A13">
        <w:rPr>
          <w:rFonts w:ascii="Book Antiqua" w:eastAsia="宋体" w:hAnsi="Book Antiqua" w:cs="宋体"/>
          <w:i/>
          <w:iCs/>
          <w:lang w:val="en-US" w:eastAsia="zh-CN"/>
        </w:rPr>
        <w:t xml:space="preserve"> Br</w:t>
      </w:r>
      <w:r w:rsidRPr="00656A13">
        <w:rPr>
          <w:rFonts w:ascii="Book Antiqua" w:eastAsia="宋体" w:hAnsi="Book Antiqua" w:cs="宋体"/>
          <w:lang w:val="en-US" w:eastAsia="zh-CN"/>
        </w:rPr>
        <w:t> 2008; </w:t>
      </w:r>
      <w:r w:rsidRPr="00656A13">
        <w:rPr>
          <w:rFonts w:ascii="Book Antiqua" w:eastAsia="宋体" w:hAnsi="Book Antiqua" w:cs="宋体"/>
          <w:b/>
          <w:bCs/>
          <w:lang w:val="en-US" w:eastAsia="zh-CN"/>
        </w:rPr>
        <w:t>90</w:t>
      </w:r>
      <w:r w:rsidRPr="00656A13">
        <w:rPr>
          <w:rFonts w:ascii="Book Antiqua" w:eastAsia="宋体" w:hAnsi="Book Antiqua" w:cs="宋体"/>
          <w:lang w:val="en-US" w:eastAsia="zh-CN"/>
        </w:rPr>
        <w:t>: 724-730 [PMID: 18539664 DOI: 10.1302/0301-620X.90B6.20490]</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proofErr w:type="gramStart"/>
      <w:r w:rsidRPr="00656A13">
        <w:rPr>
          <w:rFonts w:ascii="Book Antiqua" w:eastAsia="宋体" w:hAnsi="Book Antiqua" w:cs="宋体"/>
          <w:lang w:val="en-US" w:eastAsia="zh-CN"/>
        </w:rPr>
        <w:t>21 </w:t>
      </w:r>
      <w:proofErr w:type="spellStart"/>
      <w:r w:rsidRPr="00656A13">
        <w:rPr>
          <w:rFonts w:ascii="Book Antiqua" w:eastAsia="宋体" w:hAnsi="Book Antiqua" w:cs="宋体"/>
          <w:b/>
          <w:bCs/>
          <w:lang w:val="en-US" w:eastAsia="zh-CN"/>
        </w:rPr>
        <w:t>Digas</w:t>
      </w:r>
      <w:proofErr w:type="spellEnd"/>
      <w:r w:rsidRPr="00656A13">
        <w:rPr>
          <w:rFonts w:ascii="Book Antiqua" w:eastAsia="宋体" w:hAnsi="Book Antiqua" w:cs="宋体"/>
          <w:b/>
          <w:bCs/>
          <w:lang w:val="en-US" w:eastAsia="zh-CN"/>
        </w:rPr>
        <w:t xml:space="preserve"> G</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Georgiades</w:t>
      </w:r>
      <w:proofErr w:type="spellEnd"/>
      <w:r w:rsidRPr="00656A13">
        <w:rPr>
          <w:rFonts w:ascii="Book Antiqua" w:eastAsia="宋体" w:hAnsi="Book Antiqua" w:cs="宋体"/>
          <w:lang w:val="en-US" w:eastAsia="zh-CN"/>
        </w:rPr>
        <w:t xml:space="preserve"> G, </w:t>
      </w:r>
      <w:proofErr w:type="spellStart"/>
      <w:r w:rsidRPr="00656A13">
        <w:rPr>
          <w:rFonts w:ascii="Book Antiqua" w:eastAsia="宋体" w:hAnsi="Book Antiqua" w:cs="宋体"/>
          <w:lang w:val="en-US" w:eastAsia="zh-CN"/>
        </w:rPr>
        <w:t>Lampropoulou-Adamidou</w:t>
      </w:r>
      <w:proofErr w:type="spellEnd"/>
      <w:r w:rsidRPr="00656A13">
        <w:rPr>
          <w:rFonts w:ascii="Book Antiqua" w:eastAsia="宋体" w:hAnsi="Book Antiqua" w:cs="宋体"/>
          <w:lang w:val="en-US" w:eastAsia="zh-CN"/>
        </w:rPr>
        <w:t xml:space="preserve"> K, </w:t>
      </w:r>
      <w:proofErr w:type="spellStart"/>
      <w:r w:rsidRPr="00656A13">
        <w:rPr>
          <w:rFonts w:ascii="Book Antiqua" w:eastAsia="宋体" w:hAnsi="Book Antiqua" w:cs="宋体"/>
          <w:lang w:val="en-US" w:eastAsia="zh-CN"/>
        </w:rPr>
        <w:t>Hartofilakidis</w:t>
      </w:r>
      <w:proofErr w:type="spellEnd"/>
      <w:r w:rsidRPr="00656A13">
        <w:rPr>
          <w:rFonts w:ascii="Book Antiqua" w:eastAsia="宋体" w:hAnsi="Book Antiqua" w:cs="宋体"/>
          <w:lang w:val="en-US" w:eastAsia="zh-CN"/>
        </w:rPr>
        <w:t xml:space="preserve"> G.</w:t>
      </w:r>
      <w:proofErr w:type="gramEnd"/>
      <w:r w:rsidRPr="00656A13">
        <w:rPr>
          <w:rFonts w:ascii="Book Antiqua" w:eastAsia="宋体" w:hAnsi="Book Antiqua" w:cs="宋体"/>
          <w:lang w:val="en-US" w:eastAsia="zh-CN"/>
        </w:rPr>
        <w:t xml:space="preserve"> The twenty-year survivorship of two CDH stems with different design features. </w:t>
      </w:r>
      <w:proofErr w:type="spellStart"/>
      <w:r w:rsidRPr="00656A13">
        <w:rPr>
          <w:rFonts w:ascii="Book Antiqua" w:eastAsia="宋体" w:hAnsi="Book Antiqua" w:cs="宋体"/>
          <w:i/>
          <w:iCs/>
          <w:lang w:val="en-US" w:eastAsia="zh-CN"/>
        </w:rPr>
        <w:t>Eur</w:t>
      </w:r>
      <w:proofErr w:type="spellEnd"/>
      <w:r w:rsidRPr="00656A13">
        <w:rPr>
          <w:rFonts w:ascii="Book Antiqua" w:eastAsia="宋体" w:hAnsi="Book Antiqua" w:cs="宋体"/>
          <w:i/>
          <w:iCs/>
          <w:lang w:val="en-US" w:eastAsia="zh-CN"/>
        </w:rPr>
        <w:t xml:space="preserve"> J </w:t>
      </w:r>
      <w:proofErr w:type="spellStart"/>
      <w:r w:rsidRPr="00656A13">
        <w:rPr>
          <w:rFonts w:ascii="Book Antiqua" w:eastAsia="宋体" w:hAnsi="Book Antiqua" w:cs="宋体"/>
          <w:i/>
          <w:iCs/>
          <w:lang w:val="en-US" w:eastAsia="zh-CN"/>
        </w:rPr>
        <w:t>Orthop</w:t>
      </w:r>
      <w:proofErr w:type="spellEnd"/>
      <w:r w:rsidRPr="00656A13">
        <w:rPr>
          <w:rFonts w:ascii="Book Antiqua" w:eastAsia="宋体" w:hAnsi="Book Antiqua" w:cs="宋体"/>
          <w:i/>
          <w:iCs/>
          <w:lang w:val="en-US" w:eastAsia="zh-CN"/>
        </w:rPr>
        <w:t xml:space="preserve"> </w:t>
      </w:r>
      <w:proofErr w:type="spellStart"/>
      <w:r w:rsidRPr="00656A13">
        <w:rPr>
          <w:rFonts w:ascii="Book Antiqua" w:eastAsia="宋体" w:hAnsi="Book Antiqua" w:cs="宋体"/>
          <w:i/>
          <w:iCs/>
          <w:lang w:val="en-US" w:eastAsia="zh-CN"/>
        </w:rPr>
        <w:t>Surg</w:t>
      </w:r>
      <w:proofErr w:type="spellEnd"/>
      <w:r w:rsidRPr="00656A13">
        <w:rPr>
          <w:rFonts w:ascii="Book Antiqua" w:eastAsia="宋体" w:hAnsi="Book Antiqua" w:cs="宋体"/>
          <w:i/>
          <w:iCs/>
          <w:lang w:val="en-US" w:eastAsia="zh-CN"/>
        </w:rPr>
        <w:t xml:space="preserve"> </w:t>
      </w:r>
      <w:proofErr w:type="spellStart"/>
      <w:r w:rsidRPr="00656A13">
        <w:rPr>
          <w:rFonts w:ascii="Book Antiqua" w:eastAsia="宋体" w:hAnsi="Book Antiqua" w:cs="宋体"/>
          <w:i/>
          <w:iCs/>
          <w:lang w:val="en-US" w:eastAsia="zh-CN"/>
        </w:rPr>
        <w:t>Traumatol</w:t>
      </w:r>
      <w:proofErr w:type="spellEnd"/>
      <w:r w:rsidRPr="00656A13">
        <w:rPr>
          <w:rFonts w:ascii="Book Antiqua" w:eastAsia="宋体" w:hAnsi="Book Antiqua" w:cs="宋体"/>
          <w:lang w:val="en-US" w:eastAsia="zh-CN"/>
        </w:rPr>
        <w:t> 2013; </w:t>
      </w:r>
      <w:r w:rsidRPr="00656A13">
        <w:rPr>
          <w:rFonts w:ascii="Book Antiqua" w:eastAsia="宋体" w:hAnsi="Book Antiqua" w:cs="宋体"/>
          <w:b/>
          <w:bCs/>
          <w:lang w:val="en-US" w:eastAsia="zh-CN"/>
        </w:rPr>
        <w:t>23</w:t>
      </w:r>
      <w:r w:rsidRPr="00656A13">
        <w:rPr>
          <w:rFonts w:ascii="Book Antiqua" w:eastAsia="宋体" w:hAnsi="Book Antiqua" w:cs="宋体"/>
          <w:lang w:val="en-US" w:eastAsia="zh-CN"/>
        </w:rPr>
        <w:t>: 901-906 [PMID: 23412232 DOI: 10.1007/s00590-012-1105-x]</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r w:rsidRPr="00656A13">
        <w:rPr>
          <w:rFonts w:ascii="Book Antiqua" w:eastAsia="宋体" w:hAnsi="Book Antiqua" w:cs="宋体"/>
          <w:lang w:val="en-US" w:eastAsia="zh-CN"/>
        </w:rPr>
        <w:t>22 </w:t>
      </w:r>
      <w:proofErr w:type="spellStart"/>
      <w:r w:rsidRPr="00656A13">
        <w:rPr>
          <w:rFonts w:ascii="Book Antiqua" w:eastAsia="宋体" w:hAnsi="Book Antiqua" w:cs="宋体"/>
          <w:b/>
          <w:bCs/>
          <w:lang w:val="en-US" w:eastAsia="zh-CN"/>
        </w:rPr>
        <w:t>Roidis</w:t>
      </w:r>
      <w:proofErr w:type="spellEnd"/>
      <w:r w:rsidRPr="00656A13">
        <w:rPr>
          <w:rFonts w:ascii="Book Antiqua" w:eastAsia="宋体" w:hAnsi="Book Antiqua" w:cs="宋体"/>
          <w:b/>
          <w:bCs/>
          <w:lang w:val="en-US" w:eastAsia="zh-CN"/>
        </w:rPr>
        <w:t xml:space="preserve"> NT</w:t>
      </w:r>
      <w:r w:rsidRPr="00656A13">
        <w:rPr>
          <w:rFonts w:ascii="Book Antiqua" w:eastAsia="宋体" w:hAnsi="Book Antiqua" w:cs="宋体"/>
          <w:lang w:val="en-US" w:eastAsia="zh-CN"/>
        </w:rPr>
        <w:t xml:space="preserve">, </w:t>
      </w:r>
      <w:proofErr w:type="spellStart"/>
      <w:r w:rsidRPr="00656A13">
        <w:rPr>
          <w:rFonts w:ascii="Book Antiqua" w:eastAsia="宋体" w:hAnsi="Book Antiqua" w:cs="宋体"/>
          <w:lang w:val="en-US" w:eastAsia="zh-CN"/>
        </w:rPr>
        <w:t>Pollalis</w:t>
      </w:r>
      <w:proofErr w:type="spellEnd"/>
      <w:r w:rsidRPr="00656A13">
        <w:rPr>
          <w:rFonts w:ascii="Book Antiqua" w:eastAsia="宋体" w:hAnsi="Book Antiqua" w:cs="宋体"/>
          <w:lang w:val="en-US" w:eastAsia="zh-CN"/>
        </w:rPr>
        <w:t xml:space="preserve"> AP, </w:t>
      </w:r>
      <w:proofErr w:type="spellStart"/>
      <w:r w:rsidRPr="00656A13">
        <w:rPr>
          <w:rFonts w:ascii="Book Antiqua" w:eastAsia="宋体" w:hAnsi="Book Antiqua" w:cs="宋体"/>
          <w:lang w:val="en-US" w:eastAsia="zh-CN"/>
        </w:rPr>
        <w:t>Hartofilakidis</w:t>
      </w:r>
      <w:proofErr w:type="spellEnd"/>
      <w:r w:rsidRPr="00656A13">
        <w:rPr>
          <w:rFonts w:ascii="Book Antiqua" w:eastAsia="宋体" w:hAnsi="Book Antiqua" w:cs="宋体"/>
          <w:lang w:val="en-US" w:eastAsia="zh-CN"/>
        </w:rPr>
        <w:t xml:space="preserve"> GC. Total hip arthroplasty in young females with congenital dislocation of the hip, radically improves their long-term quality of life. </w:t>
      </w:r>
      <w:r w:rsidRPr="00656A13">
        <w:rPr>
          <w:rFonts w:ascii="Book Antiqua" w:eastAsia="宋体" w:hAnsi="Book Antiqua" w:cs="宋体"/>
          <w:i/>
          <w:iCs/>
          <w:lang w:val="en-US" w:eastAsia="zh-CN"/>
        </w:rPr>
        <w:t>J Arthroplasty</w:t>
      </w:r>
      <w:r w:rsidRPr="00656A13">
        <w:rPr>
          <w:rFonts w:ascii="Book Antiqua" w:eastAsia="宋体" w:hAnsi="Book Antiqua" w:cs="宋体"/>
          <w:lang w:val="en-US" w:eastAsia="zh-CN"/>
        </w:rPr>
        <w:t> 2013; </w:t>
      </w:r>
      <w:r w:rsidRPr="00656A13">
        <w:rPr>
          <w:rFonts w:ascii="Book Antiqua" w:eastAsia="宋体" w:hAnsi="Book Antiqua" w:cs="宋体"/>
          <w:b/>
          <w:bCs/>
          <w:lang w:val="en-US" w:eastAsia="zh-CN"/>
        </w:rPr>
        <w:t>28</w:t>
      </w:r>
      <w:r w:rsidRPr="00656A13">
        <w:rPr>
          <w:rFonts w:ascii="Book Antiqua" w:eastAsia="宋体" w:hAnsi="Book Antiqua" w:cs="宋体"/>
          <w:lang w:val="en-US" w:eastAsia="zh-CN"/>
        </w:rPr>
        <w:t>: 1206-1211 [PMID: 23566699 DOI: 10.1016/j.arth.2012.09.025]</w:t>
      </w:r>
    </w:p>
    <w:p w:rsidR="00656A13" w:rsidRPr="00656A13" w:rsidRDefault="00656A13" w:rsidP="00343817">
      <w:pPr>
        <w:widowControl w:val="0"/>
        <w:tabs>
          <w:tab w:val="left" w:pos="5805"/>
        </w:tabs>
        <w:adjustRightInd w:val="0"/>
        <w:snapToGrid w:val="0"/>
        <w:spacing w:line="360" w:lineRule="auto"/>
        <w:jc w:val="both"/>
        <w:rPr>
          <w:rFonts w:ascii="Book Antiqua" w:eastAsia="宋体" w:hAnsi="Book Antiqua" w:cs="宋体"/>
          <w:lang w:val="en-US" w:eastAsia="zh-CN"/>
        </w:rPr>
      </w:pPr>
    </w:p>
    <w:p w:rsidR="00656A13" w:rsidRPr="00656A13" w:rsidRDefault="00656A13" w:rsidP="00343817">
      <w:pPr>
        <w:widowControl w:val="0"/>
        <w:adjustRightInd w:val="0"/>
        <w:snapToGrid w:val="0"/>
        <w:spacing w:line="360" w:lineRule="auto"/>
        <w:jc w:val="right"/>
        <w:rPr>
          <w:rFonts w:ascii="Book Antiqua" w:eastAsia="宋体" w:hAnsi="Book Antiqua" w:cs="Courier New"/>
          <w:b/>
          <w:kern w:val="2"/>
          <w:lang w:val="en-US" w:eastAsia="zh-CN"/>
        </w:rPr>
      </w:pPr>
      <w:r w:rsidRPr="00656A13">
        <w:rPr>
          <w:rFonts w:ascii="Book Antiqua" w:eastAsia="宋体" w:hAnsi="Book Antiqua" w:cs="Courier New"/>
          <w:b/>
          <w:kern w:val="2"/>
          <w:lang w:val="en-US" w:eastAsia="zh-CN"/>
        </w:rPr>
        <w:t>P-Reviewer:</w:t>
      </w:r>
      <w:r w:rsidRPr="00656A13">
        <w:rPr>
          <w:rFonts w:ascii="Book Antiqua" w:eastAsia="宋体" w:hAnsi="Book Antiqua" w:cs="Courier New"/>
          <w:kern w:val="2"/>
          <w:sz w:val="21"/>
          <w:szCs w:val="21"/>
          <w:lang w:val="en-US" w:eastAsia="zh-CN"/>
        </w:rPr>
        <w:t xml:space="preserve"> </w:t>
      </w:r>
      <w:proofErr w:type="spellStart"/>
      <w:r w:rsidRPr="00656A13">
        <w:rPr>
          <w:rFonts w:ascii="Book Antiqua" w:eastAsia="宋体" w:hAnsi="Book Antiqua" w:cs="Courier New"/>
          <w:kern w:val="2"/>
          <w:lang w:val="en-US" w:eastAsia="zh-CN"/>
        </w:rPr>
        <w:t>Fukiage</w:t>
      </w:r>
      <w:proofErr w:type="spellEnd"/>
      <w:r w:rsidRPr="00656A13">
        <w:rPr>
          <w:rFonts w:ascii="Book Antiqua" w:eastAsia="宋体" w:hAnsi="Book Antiqua" w:cs="Courier New" w:hint="eastAsia"/>
          <w:kern w:val="2"/>
          <w:lang w:val="en-US" w:eastAsia="zh-CN"/>
        </w:rPr>
        <w:t xml:space="preserve"> K, </w:t>
      </w:r>
      <w:proofErr w:type="spellStart"/>
      <w:r w:rsidRPr="00656A13">
        <w:rPr>
          <w:rFonts w:ascii="Book Antiqua" w:eastAsia="宋体" w:hAnsi="Book Antiqua" w:cs="Courier New"/>
          <w:kern w:val="2"/>
          <w:lang w:val="en-US" w:eastAsia="zh-CN"/>
        </w:rPr>
        <w:t>Macheras</w:t>
      </w:r>
      <w:proofErr w:type="spellEnd"/>
      <w:r w:rsidRPr="00656A13">
        <w:rPr>
          <w:rFonts w:ascii="Book Antiqua" w:eastAsia="宋体" w:hAnsi="Book Antiqua" w:cs="Courier New" w:hint="eastAsia"/>
          <w:kern w:val="2"/>
          <w:lang w:val="en-US" w:eastAsia="zh-CN"/>
        </w:rPr>
        <w:t xml:space="preserve"> GA, </w:t>
      </w:r>
      <w:proofErr w:type="spellStart"/>
      <w:r w:rsidRPr="00656A13">
        <w:rPr>
          <w:rFonts w:ascii="Book Antiqua" w:eastAsia="宋体" w:hAnsi="Book Antiqua" w:cs="Courier New"/>
          <w:kern w:val="2"/>
          <w:lang w:val="en-US" w:eastAsia="zh-CN"/>
        </w:rPr>
        <w:t>Zahar</w:t>
      </w:r>
      <w:proofErr w:type="spellEnd"/>
      <w:r w:rsidRPr="00656A13">
        <w:rPr>
          <w:rFonts w:ascii="Book Antiqua" w:eastAsia="宋体" w:hAnsi="Book Antiqua" w:cs="Courier New" w:hint="eastAsia"/>
          <w:kern w:val="2"/>
          <w:lang w:val="en-US" w:eastAsia="zh-CN"/>
        </w:rPr>
        <w:t xml:space="preserve"> A </w:t>
      </w:r>
      <w:r w:rsidRPr="00656A13">
        <w:rPr>
          <w:rFonts w:ascii="Book Antiqua" w:eastAsia="宋体" w:hAnsi="Book Antiqua" w:cs="Courier New"/>
          <w:b/>
          <w:kern w:val="2"/>
          <w:lang w:val="en-US" w:eastAsia="zh-CN"/>
        </w:rPr>
        <w:t xml:space="preserve">S-Editor: </w:t>
      </w:r>
      <w:proofErr w:type="spellStart"/>
      <w:r w:rsidRPr="00656A13">
        <w:rPr>
          <w:rFonts w:ascii="Book Antiqua" w:eastAsia="宋体" w:hAnsi="Book Antiqua" w:cs="Courier New"/>
          <w:kern w:val="2"/>
          <w:lang w:val="en-US" w:eastAsia="zh-CN"/>
        </w:rPr>
        <w:t>Qiu</w:t>
      </w:r>
      <w:proofErr w:type="spellEnd"/>
      <w:r w:rsidRPr="00656A13">
        <w:rPr>
          <w:rFonts w:ascii="Book Antiqua" w:eastAsia="宋体" w:hAnsi="Book Antiqua" w:cs="Courier New"/>
          <w:kern w:val="2"/>
          <w:lang w:val="en-US" w:eastAsia="zh-CN"/>
        </w:rPr>
        <w:t xml:space="preserve"> S</w:t>
      </w:r>
      <w:r w:rsidRPr="00656A13">
        <w:rPr>
          <w:rFonts w:ascii="Book Antiqua" w:eastAsia="宋体" w:hAnsi="Book Antiqua" w:cs="Courier New"/>
          <w:b/>
          <w:kern w:val="2"/>
          <w:lang w:val="en-US" w:eastAsia="zh-CN"/>
        </w:rPr>
        <w:t xml:space="preserve"> L-Editor: E-Editor:</w:t>
      </w:r>
      <w:bookmarkEnd w:id="10"/>
      <w:bookmarkEnd w:id="11"/>
      <w:bookmarkEnd w:id="12"/>
      <w:bookmarkEnd w:id="13"/>
      <w:bookmarkEnd w:id="14"/>
      <w:bookmarkEnd w:id="15"/>
    </w:p>
    <w:p w:rsidR="00656A13" w:rsidRPr="00656A13" w:rsidRDefault="00656A13" w:rsidP="00343817">
      <w:pPr>
        <w:widowControl w:val="0"/>
        <w:adjustRightInd w:val="0"/>
        <w:snapToGrid w:val="0"/>
        <w:spacing w:line="360" w:lineRule="auto"/>
        <w:jc w:val="both"/>
        <w:rPr>
          <w:rFonts w:ascii="Book Antiqua" w:hAnsi="Book Antiqua"/>
          <w:b/>
          <w:lang w:val="en-US" w:eastAsia="zh-CN"/>
        </w:rPr>
      </w:pPr>
    </w:p>
    <w:p w:rsidR="002D48E1" w:rsidRPr="00781FB9" w:rsidRDefault="002D48E1" w:rsidP="00343817">
      <w:pPr>
        <w:widowControl w:val="0"/>
        <w:adjustRightInd w:val="0"/>
        <w:snapToGrid w:val="0"/>
        <w:rPr>
          <w:rFonts w:ascii="Book Antiqua" w:hAnsi="Book Antiqua"/>
          <w:lang w:val="en-GB"/>
        </w:rPr>
      </w:pPr>
      <w:r w:rsidRPr="00781FB9">
        <w:rPr>
          <w:rFonts w:ascii="Book Antiqua" w:hAnsi="Book Antiqua"/>
          <w:lang w:val="en-GB"/>
        </w:rPr>
        <w:br w:type="page"/>
      </w:r>
    </w:p>
    <w:p w:rsidR="00133054" w:rsidRPr="00781FB9" w:rsidRDefault="00D81BE4" w:rsidP="00343817">
      <w:pPr>
        <w:widowControl w:val="0"/>
        <w:adjustRightInd w:val="0"/>
        <w:snapToGrid w:val="0"/>
        <w:spacing w:line="360" w:lineRule="auto"/>
        <w:jc w:val="both"/>
        <w:rPr>
          <w:rFonts w:ascii="Book Antiqua" w:hAnsi="Book Antiqua"/>
          <w:lang w:val="en-GB" w:eastAsia="zh-CN"/>
        </w:rPr>
      </w:pPr>
      <w:r w:rsidRPr="00781FB9">
        <w:rPr>
          <w:rFonts w:ascii="Book Antiqua" w:hAnsi="Book Antiqua"/>
          <w:noProof/>
          <w:lang w:val="en-US"/>
        </w:rPr>
        <w:lastRenderedPageBreak/>
        <w:drawing>
          <wp:inline distT="0" distB="0" distL="0" distR="0" wp14:anchorId="0EA323EC" wp14:editId="23A5BC86">
            <wp:extent cx="3315911" cy="1804252"/>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3314152" cy="1803295"/>
                    </a:xfrm>
                    <a:prstGeom prst="rect">
                      <a:avLst/>
                    </a:prstGeom>
                    <a:noFill/>
                    <a:ln w="9525">
                      <a:noFill/>
                      <a:miter lim="800000"/>
                      <a:headEnd/>
                      <a:tailEnd/>
                    </a:ln>
                  </pic:spPr>
                </pic:pic>
              </a:graphicData>
            </a:graphic>
          </wp:inline>
        </w:drawing>
      </w:r>
    </w:p>
    <w:p w:rsidR="00D81BE4" w:rsidRPr="00781FB9" w:rsidRDefault="00D81BE4" w:rsidP="00343817">
      <w:pPr>
        <w:widowControl w:val="0"/>
        <w:adjustRightInd w:val="0"/>
        <w:snapToGrid w:val="0"/>
        <w:spacing w:line="360" w:lineRule="auto"/>
        <w:jc w:val="both"/>
        <w:rPr>
          <w:rFonts w:ascii="Book Antiqua" w:hAnsi="Book Antiqua"/>
          <w:lang w:val="en-GB" w:eastAsia="zh-CN"/>
        </w:rPr>
      </w:pPr>
    </w:p>
    <w:p w:rsidR="00D81BE4" w:rsidRPr="00781FB9" w:rsidRDefault="00D81BE4" w:rsidP="00343817">
      <w:pPr>
        <w:widowControl w:val="0"/>
        <w:tabs>
          <w:tab w:val="left" w:pos="1213"/>
        </w:tabs>
        <w:adjustRightInd w:val="0"/>
        <w:snapToGrid w:val="0"/>
        <w:spacing w:line="360" w:lineRule="auto"/>
        <w:jc w:val="both"/>
        <w:rPr>
          <w:rFonts w:ascii="Book Antiqua" w:hAnsi="Book Antiqua"/>
          <w:b/>
          <w:lang w:val="en-GB"/>
        </w:rPr>
      </w:pPr>
      <w:bookmarkStart w:id="16" w:name="_GoBack"/>
      <w:r w:rsidRPr="00781FB9">
        <w:rPr>
          <w:rFonts w:ascii="Book Antiqua" w:hAnsi="Book Antiqua"/>
          <w:b/>
          <w:lang w:val="en-GB"/>
        </w:rPr>
        <w:t>Figure 1</w:t>
      </w:r>
      <w:bookmarkEnd w:id="16"/>
      <w:r w:rsidRPr="00781FB9">
        <w:rPr>
          <w:rFonts w:ascii="Book Antiqua" w:hAnsi="Book Antiqua"/>
          <w:b/>
          <w:lang w:val="en-GB"/>
        </w:rPr>
        <w:t xml:space="preserve"> Drawing of the three types of the disease in infants.</w:t>
      </w:r>
    </w:p>
    <w:p w:rsidR="00CA1763" w:rsidRPr="00781FB9" w:rsidRDefault="00CA1763" w:rsidP="00343817">
      <w:pPr>
        <w:widowControl w:val="0"/>
        <w:adjustRightInd w:val="0"/>
        <w:snapToGrid w:val="0"/>
        <w:rPr>
          <w:rFonts w:ascii="Book Antiqua" w:hAnsi="Book Antiqua"/>
          <w:lang w:val="en-GB" w:eastAsia="zh-CN"/>
        </w:rPr>
      </w:pPr>
      <w:r w:rsidRPr="00781FB9">
        <w:rPr>
          <w:rFonts w:ascii="Book Antiqua" w:hAnsi="Book Antiqua"/>
          <w:lang w:val="en-GB" w:eastAsia="zh-CN"/>
        </w:rPr>
        <w:br w:type="page"/>
      </w:r>
    </w:p>
    <w:p w:rsidR="00D81BE4" w:rsidRPr="00781FB9" w:rsidRDefault="00CA1763" w:rsidP="00343817">
      <w:pPr>
        <w:widowControl w:val="0"/>
        <w:adjustRightInd w:val="0"/>
        <w:snapToGrid w:val="0"/>
        <w:spacing w:line="360" w:lineRule="auto"/>
        <w:jc w:val="both"/>
        <w:rPr>
          <w:rFonts w:ascii="Book Antiqua" w:hAnsi="Book Antiqua"/>
          <w:lang w:val="en-GB" w:eastAsia="zh-CN"/>
        </w:rPr>
      </w:pPr>
      <w:r w:rsidRPr="00781FB9">
        <w:rPr>
          <w:rFonts w:ascii="Book Antiqua" w:hAnsi="Book Antiqua"/>
          <w:noProof/>
          <w:lang w:val="en-US"/>
        </w:rPr>
        <w:lastRenderedPageBreak/>
        <w:drawing>
          <wp:inline distT="0" distB="0" distL="0" distR="0" wp14:anchorId="283E2577" wp14:editId="73301653">
            <wp:extent cx="4084441" cy="34550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4084999" cy="3455554"/>
                    </a:xfrm>
                    <a:prstGeom prst="rect">
                      <a:avLst/>
                    </a:prstGeom>
                    <a:noFill/>
                    <a:ln w="9525">
                      <a:noFill/>
                      <a:miter lim="800000"/>
                      <a:headEnd/>
                      <a:tailEnd/>
                    </a:ln>
                  </pic:spPr>
                </pic:pic>
              </a:graphicData>
            </a:graphic>
          </wp:inline>
        </w:drawing>
      </w:r>
    </w:p>
    <w:p w:rsidR="00043A58" w:rsidRPr="00781FB9" w:rsidRDefault="00CA1763" w:rsidP="00343817">
      <w:pPr>
        <w:widowControl w:val="0"/>
        <w:tabs>
          <w:tab w:val="left" w:pos="1053"/>
        </w:tabs>
        <w:adjustRightInd w:val="0"/>
        <w:snapToGrid w:val="0"/>
        <w:spacing w:line="360" w:lineRule="auto"/>
        <w:jc w:val="both"/>
        <w:rPr>
          <w:rFonts w:ascii="Book Antiqua" w:hAnsi="Book Antiqua"/>
          <w:lang w:val="en-GB"/>
        </w:rPr>
      </w:pPr>
      <w:r w:rsidRPr="00781FB9">
        <w:rPr>
          <w:rFonts w:ascii="Book Antiqua" w:hAnsi="Book Antiqua"/>
          <w:b/>
          <w:lang w:val="en-GB"/>
        </w:rPr>
        <w:t xml:space="preserve">Figure 2 Drawing and </w:t>
      </w:r>
      <w:r w:rsidR="000B1E04" w:rsidRPr="00781FB9">
        <w:rPr>
          <w:rFonts w:ascii="Book Antiqua" w:hAnsi="Book Antiqua"/>
          <w:b/>
          <w:lang w:val="en-GB"/>
        </w:rPr>
        <w:t>three dimensional</w:t>
      </w:r>
      <w:r w:rsidRPr="00781FB9">
        <w:rPr>
          <w:rFonts w:ascii="Book Antiqua" w:hAnsi="Book Antiqua"/>
          <w:b/>
          <w:lang w:val="en-GB"/>
        </w:rPr>
        <w:t>-</w:t>
      </w:r>
      <w:r w:rsidR="000B1E04" w:rsidRPr="00781FB9">
        <w:rPr>
          <w:rFonts w:ascii="Book Antiqua" w:hAnsi="Book Antiqua"/>
          <w:b/>
          <w:lang w:val="en-GB"/>
        </w:rPr>
        <w:t xml:space="preserve">computed </w:t>
      </w:r>
      <w:proofErr w:type="spellStart"/>
      <w:r w:rsidR="000B1E04" w:rsidRPr="00781FB9">
        <w:rPr>
          <w:rFonts w:ascii="Book Antiqua" w:hAnsi="Book Antiqua"/>
          <w:b/>
          <w:lang w:val="en-GB"/>
        </w:rPr>
        <w:t>tomography</w:t>
      </w:r>
      <w:r w:rsidRPr="00781FB9">
        <w:rPr>
          <w:rFonts w:ascii="Book Antiqua" w:hAnsi="Book Antiqua"/>
          <w:b/>
          <w:lang w:val="en-GB"/>
        </w:rPr>
        <w:t>s</w:t>
      </w:r>
      <w:proofErr w:type="spellEnd"/>
      <w:r w:rsidRPr="00781FB9">
        <w:rPr>
          <w:rFonts w:ascii="Book Antiqua" w:hAnsi="Book Antiqua"/>
          <w:b/>
          <w:lang w:val="en-GB"/>
        </w:rPr>
        <w:t xml:space="preserve"> of the three types of </w:t>
      </w:r>
      <w:r w:rsidR="000A67D0" w:rsidRPr="000A67D0">
        <w:rPr>
          <w:rFonts w:ascii="Book Antiqua" w:hAnsi="Book Antiqua"/>
          <w:b/>
          <w:lang w:val="en-GB"/>
        </w:rPr>
        <w:t>congenital hip disease</w:t>
      </w:r>
      <w:r w:rsidRPr="00781FB9">
        <w:rPr>
          <w:rFonts w:ascii="Book Antiqua" w:hAnsi="Book Antiqua"/>
          <w:b/>
          <w:lang w:val="en-GB"/>
        </w:rPr>
        <w:t xml:space="preserve"> in adults. </w:t>
      </w:r>
      <w:r w:rsidRPr="00781FB9">
        <w:rPr>
          <w:rFonts w:ascii="Book Antiqua" w:hAnsi="Book Antiqua"/>
          <w:lang w:val="en-GB"/>
        </w:rPr>
        <w:t>The black-</w:t>
      </w:r>
      <w:proofErr w:type="spellStart"/>
      <w:r w:rsidRPr="00781FB9">
        <w:rPr>
          <w:rFonts w:ascii="Book Antiqua" w:hAnsi="Book Antiqua"/>
          <w:lang w:val="en-GB"/>
        </w:rPr>
        <w:t>colored</w:t>
      </w:r>
      <w:proofErr w:type="spellEnd"/>
      <w:r w:rsidRPr="00781FB9">
        <w:rPr>
          <w:rFonts w:ascii="Book Antiqua" w:hAnsi="Book Antiqua"/>
          <w:lang w:val="en-GB"/>
        </w:rPr>
        <w:t xml:space="preserve"> areas in dysplasia are: the large osteophyte that covers the acetabular fossa and the medial marginal osteophyte of the femoral head (capital drop), and in low dislocation represents the inferior part of the false acetabulum that is an osteophyte that begins at the level of the superior rim of the true acetabulum.</w:t>
      </w:r>
    </w:p>
    <w:p w:rsidR="00043A58" w:rsidRPr="00781FB9" w:rsidRDefault="00043A58" w:rsidP="00343817">
      <w:pPr>
        <w:widowControl w:val="0"/>
        <w:adjustRightInd w:val="0"/>
        <w:snapToGrid w:val="0"/>
        <w:rPr>
          <w:rFonts w:ascii="Book Antiqua" w:hAnsi="Book Antiqua"/>
          <w:lang w:val="en-GB"/>
        </w:rPr>
      </w:pPr>
      <w:r w:rsidRPr="00781FB9">
        <w:rPr>
          <w:rFonts w:ascii="Book Antiqua" w:hAnsi="Book Antiqua"/>
          <w:lang w:val="en-GB"/>
        </w:rPr>
        <w:br w:type="page"/>
      </w:r>
    </w:p>
    <w:p w:rsidR="00CA1763" w:rsidRPr="00781FB9" w:rsidRDefault="00043A58" w:rsidP="00343817">
      <w:pPr>
        <w:widowControl w:val="0"/>
        <w:tabs>
          <w:tab w:val="left" w:pos="1053"/>
        </w:tabs>
        <w:adjustRightInd w:val="0"/>
        <w:snapToGrid w:val="0"/>
        <w:spacing w:line="360" w:lineRule="auto"/>
        <w:jc w:val="both"/>
        <w:rPr>
          <w:rFonts w:ascii="Book Antiqua" w:hAnsi="Book Antiqua"/>
          <w:lang w:val="en-GB"/>
        </w:rPr>
      </w:pPr>
      <w:r w:rsidRPr="00781FB9">
        <w:rPr>
          <w:rFonts w:ascii="Book Antiqua" w:hAnsi="Book Antiqua"/>
          <w:noProof/>
          <w:lang w:val="en-US"/>
        </w:rPr>
        <w:lastRenderedPageBreak/>
        <w:drawing>
          <wp:inline distT="0" distB="0" distL="0" distR="0" wp14:anchorId="16D57507" wp14:editId="15F73F39">
            <wp:extent cx="3731993" cy="2417943"/>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732407" cy="2418211"/>
                    </a:xfrm>
                    <a:prstGeom prst="rect">
                      <a:avLst/>
                    </a:prstGeom>
                    <a:noFill/>
                    <a:ln w="9525">
                      <a:noFill/>
                      <a:miter lim="800000"/>
                      <a:headEnd/>
                      <a:tailEnd/>
                    </a:ln>
                  </pic:spPr>
                </pic:pic>
              </a:graphicData>
            </a:graphic>
          </wp:inline>
        </w:drawing>
      </w:r>
    </w:p>
    <w:p w:rsidR="00043A58" w:rsidRPr="00781FB9" w:rsidRDefault="00043A58" w:rsidP="00343817">
      <w:pPr>
        <w:widowControl w:val="0"/>
        <w:tabs>
          <w:tab w:val="left" w:pos="1053"/>
        </w:tabs>
        <w:adjustRightInd w:val="0"/>
        <w:snapToGrid w:val="0"/>
        <w:spacing w:line="360" w:lineRule="auto"/>
        <w:jc w:val="both"/>
        <w:rPr>
          <w:rFonts w:ascii="Book Antiqua" w:hAnsi="Book Antiqua"/>
          <w:lang w:val="en-GB"/>
        </w:rPr>
      </w:pPr>
      <w:r w:rsidRPr="00781FB9">
        <w:rPr>
          <w:rFonts w:ascii="Book Antiqua" w:hAnsi="Book Antiqua"/>
          <w:b/>
          <w:lang w:val="en-GB"/>
        </w:rPr>
        <w:t>Figure 3 Images illustrate the two subtypes of low dislocation</w:t>
      </w:r>
      <w:r w:rsidR="00C778D9" w:rsidRPr="00C778D9">
        <w:rPr>
          <w:rFonts w:ascii="Book Antiqua" w:hAnsi="Book Antiqua" w:hint="eastAsia"/>
          <w:b/>
          <w:lang w:val="en-GB" w:eastAsia="zh-CN"/>
        </w:rPr>
        <w:t>:</w:t>
      </w:r>
      <w:r w:rsidRPr="00C778D9">
        <w:rPr>
          <w:rFonts w:ascii="Book Antiqua" w:hAnsi="Book Antiqua"/>
          <w:b/>
          <w:lang w:val="en-GB"/>
        </w:rPr>
        <w:t xml:space="preserve"> B1 and B2. </w:t>
      </w:r>
      <w:r w:rsidRPr="00781FB9">
        <w:rPr>
          <w:rFonts w:ascii="Book Antiqua" w:hAnsi="Book Antiqua"/>
          <w:lang w:val="en-GB"/>
        </w:rPr>
        <w:t xml:space="preserve">Three points must be recognised on radiographs: (A) the superior limit of the true acetabulum; (B) the inferior point of the teardrop; (C) the most inferior point of the false acetabulum. </w:t>
      </w:r>
      <w:r w:rsidR="00147142" w:rsidRPr="00781FB9">
        <w:rPr>
          <w:rFonts w:ascii="Book Antiqua" w:hAnsi="Book Antiqua"/>
          <w:lang w:val="en-GB"/>
        </w:rPr>
        <w:t>Three dimensional-computed tomography</w:t>
      </w:r>
      <w:r w:rsidRPr="00781FB9">
        <w:rPr>
          <w:rFonts w:ascii="Book Antiqua" w:hAnsi="Book Antiqua"/>
          <w:lang w:val="en-GB"/>
        </w:rPr>
        <w:t xml:space="preserve"> scans may help to determine the superior limit of the true acetabulum when it is not clear in plain radiographs. Asterisks depict false acetabulum and arrowheads true acetabulum.</w:t>
      </w:r>
    </w:p>
    <w:p w:rsidR="00EA7B11" w:rsidRPr="00781FB9" w:rsidRDefault="00EA7B11" w:rsidP="00343817">
      <w:pPr>
        <w:widowControl w:val="0"/>
        <w:adjustRightInd w:val="0"/>
        <w:snapToGrid w:val="0"/>
        <w:rPr>
          <w:rFonts w:ascii="Book Antiqua" w:hAnsi="Book Antiqua"/>
          <w:lang w:val="en-GB" w:eastAsia="zh-CN"/>
        </w:rPr>
      </w:pPr>
      <w:r w:rsidRPr="00781FB9">
        <w:rPr>
          <w:rFonts w:ascii="Book Antiqua" w:hAnsi="Book Antiqua"/>
          <w:lang w:val="en-GB" w:eastAsia="zh-CN"/>
        </w:rPr>
        <w:br w:type="page"/>
      </w:r>
    </w:p>
    <w:p w:rsidR="00CA1763" w:rsidRPr="00781FB9" w:rsidRDefault="00EA7B11" w:rsidP="00343817">
      <w:pPr>
        <w:widowControl w:val="0"/>
        <w:adjustRightInd w:val="0"/>
        <w:snapToGrid w:val="0"/>
        <w:spacing w:line="360" w:lineRule="auto"/>
        <w:jc w:val="both"/>
        <w:rPr>
          <w:rFonts w:ascii="Book Antiqua" w:hAnsi="Book Antiqua"/>
          <w:lang w:val="en-GB" w:eastAsia="zh-CN"/>
        </w:rPr>
      </w:pPr>
      <w:r w:rsidRPr="00781FB9">
        <w:rPr>
          <w:rFonts w:ascii="Book Antiqua" w:hAnsi="Book Antiqua"/>
          <w:noProof/>
          <w:lang w:val="en-US"/>
        </w:rPr>
        <w:lastRenderedPageBreak/>
        <w:drawing>
          <wp:inline distT="0" distB="0" distL="0" distR="0" wp14:anchorId="49413198" wp14:editId="65185D6C">
            <wp:extent cx="4158609" cy="4138551"/>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a:stretch>
                      <a:fillRect/>
                    </a:stretch>
                  </pic:blipFill>
                  <pic:spPr bwMode="auto">
                    <a:xfrm>
                      <a:off x="0" y="0"/>
                      <a:ext cx="4158094" cy="4138039"/>
                    </a:xfrm>
                    <a:prstGeom prst="rect">
                      <a:avLst/>
                    </a:prstGeom>
                    <a:noFill/>
                    <a:ln w="9525">
                      <a:noFill/>
                      <a:miter lim="800000"/>
                      <a:headEnd/>
                      <a:tailEnd/>
                    </a:ln>
                  </pic:spPr>
                </pic:pic>
              </a:graphicData>
            </a:graphic>
          </wp:inline>
        </w:drawing>
      </w:r>
    </w:p>
    <w:p w:rsidR="00EA7B11" w:rsidRPr="00781FB9" w:rsidRDefault="00EA7B11" w:rsidP="00343817">
      <w:pPr>
        <w:widowControl w:val="0"/>
        <w:tabs>
          <w:tab w:val="left" w:pos="1053"/>
        </w:tabs>
        <w:adjustRightInd w:val="0"/>
        <w:snapToGrid w:val="0"/>
        <w:spacing w:line="360" w:lineRule="auto"/>
        <w:jc w:val="both"/>
        <w:rPr>
          <w:rFonts w:ascii="Book Antiqua" w:hAnsi="Book Antiqua"/>
          <w:lang w:val="en-GB"/>
        </w:rPr>
      </w:pPr>
      <w:r w:rsidRPr="00781FB9">
        <w:rPr>
          <w:rFonts w:ascii="Book Antiqua" w:hAnsi="Book Antiqua"/>
          <w:b/>
          <w:lang w:val="en-GB"/>
        </w:rPr>
        <w:t xml:space="preserve">Figure 4 </w:t>
      </w:r>
      <w:r w:rsidR="003E21CF" w:rsidRPr="00781FB9">
        <w:rPr>
          <w:rFonts w:ascii="Book Antiqua" w:hAnsi="Book Antiqua"/>
          <w:b/>
          <w:lang w:val="en-GB"/>
        </w:rPr>
        <w:t>Three dimensional-computed tomography</w:t>
      </w:r>
      <w:r w:rsidRPr="00781FB9">
        <w:rPr>
          <w:rFonts w:ascii="Book Antiqua" w:hAnsi="Book Antiqua"/>
          <w:b/>
          <w:lang w:val="en-GB"/>
        </w:rPr>
        <w:t xml:space="preserve"> scans of the two subtypes of high dislocation. </w:t>
      </w:r>
      <w:r w:rsidRPr="00781FB9">
        <w:rPr>
          <w:rFonts w:ascii="Book Antiqua" w:hAnsi="Book Antiqua"/>
          <w:lang w:val="en-GB"/>
        </w:rPr>
        <w:t>Arrowheads indicate the true</w:t>
      </w:r>
      <w:r w:rsidR="009C6035" w:rsidRPr="00781FB9">
        <w:rPr>
          <w:rFonts w:ascii="Book Antiqua" w:hAnsi="Book Antiqua"/>
          <w:lang w:val="en-GB" w:eastAsia="zh-CN"/>
        </w:rPr>
        <w:t xml:space="preserve"> </w:t>
      </w:r>
      <w:r w:rsidRPr="00781FB9">
        <w:rPr>
          <w:rFonts w:ascii="Book Antiqua" w:hAnsi="Book Antiqua"/>
          <w:lang w:val="en-GB"/>
        </w:rPr>
        <w:t>asterisks the false acetabulum.</w:t>
      </w:r>
    </w:p>
    <w:p w:rsidR="00F515A6" w:rsidRPr="00781FB9" w:rsidRDefault="00F515A6" w:rsidP="00343817">
      <w:pPr>
        <w:widowControl w:val="0"/>
        <w:adjustRightInd w:val="0"/>
        <w:snapToGrid w:val="0"/>
        <w:rPr>
          <w:rFonts w:ascii="Book Antiqua" w:hAnsi="Book Antiqua"/>
          <w:lang w:val="en-GB" w:eastAsia="zh-CN"/>
        </w:rPr>
      </w:pPr>
      <w:r w:rsidRPr="00781FB9">
        <w:rPr>
          <w:rFonts w:ascii="Book Antiqua" w:hAnsi="Book Antiqua"/>
          <w:lang w:val="en-GB" w:eastAsia="zh-CN"/>
        </w:rPr>
        <w:br w:type="page"/>
      </w:r>
    </w:p>
    <w:p w:rsidR="00EA7B11" w:rsidRPr="00781FB9" w:rsidRDefault="00F515A6" w:rsidP="00343817">
      <w:pPr>
        <w:widowControl w:val="0"/>
        <w:adjustRightInd w:val="0"/>
        <w:snapToGrid w:val="0"/>
        <w:spacing w:line="360" w:lineRule="auto"/>
        <w:jc w:val="both"/>
        <w:rPr>
          <w:rFonts w:ascii="Book Antiqua" w:hAnsi="Book Antiqua"/>
          <w:lang w:val="en-GB" w:eastAsia="zh-CN"/>
        </w:rPr>
      </w:pPr>
      <w:r w:rsidRPr="00781FB9">
        <w:rPr>
          <w:rFonts w:ascii="Book Antiqua" w:hAnsi="Book Antiqua"/>
          <w:noProof/>
          <w:lang w:val="en-US"/>
        </w:rPr>
        <w:lastRenderedPageBreak/>
        <w:drawing>
          <wp:inline distT="0" distB="0" distL="0" distR="0" wp14:anchorId="72C4E3D4" wp14:editId="066535EE">
            <wp:extent cx="4350579" cy="6652413"/>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srcRect/>
                    <a:stretch>
                      <a:fillRect/>
                    </a:stretch>
                  </pic:blipFill>
                  <pic:spPr bwMode="auto">
                    <a:xfrm>
                      <a:off x="0" y="0"/>
                      <a:ext cx="4350734" cy="6652650"/>
                    </a:xfrm>
                    <a:prstGeom prst="rect">
                      <a:avLst/>
                    </a:prstGeom>
                    <a:noFill/>
                    <a:ln w="9525">
                      <a:noFill/>
                      <a:miter lim="800000"/>
                      <a:headEnd/>
                      <a:tailEnd/>
                    </a:ln>
                  </pic:spPr>
                </pic:pic>
              </a:graphicData>
            </a:graphic>
          </wp:inline>
        </w:drawing>
      </w:r>
    </w:p>
    <w:p w:rsidR="00F515A6" w:rsidRPr="00781FB9" w:rsidRDefault="00F515A6" w:rsidP="00343817">
      <w:pPr>
        <w:widowControl w:val="0"/>
        <w:adjustRightInd w:val="0"/>
        <w:snapToGrid w:val="0"/>
        <w:spacing w:line="360" w:lineRule="auto"/>
        <w:jc w:val="both"/>
        <w:rPr>
          <w:rFonts w:ascii="Book Antiqua" w:hAnsi="Book Antiqua"/>
          <w:lang w:val="en-GB" w:eastAsia="zh-CN"/>
        </w:rPr>
      </w:pPr>
    </w:p>
    <w:p w:rsidR="00F515A6" w:rsidRPr="00781FB9" w:rsidRDefault="00F515A6" w:rsidP="00343817">
      <w:pPr>
        <w:widowControl w:val="0"/>
        <w:tabs>
          <w:tab w:val="left" w:pos="1387"/>
        </w:tabs>
        <w:adjustRightInd w:val="0"/>
        <w:snapToGrid w:val="0"/>
        <w:spacing w:line="360" w:lineRule="auto"/>
        <w:jc w:val="both"/>
        <w:rPr>
          <w:rFonts w:ascii="Book Antiqua" w:hAnsi="Book Antiqua"/>
          <w:lang w:val="en-GB"/>
        </w:rPr>
      </w:pPr>
      <w:r w:rsidRPr="00781FB9">
        <w:rPr>
          <w:rFonts w:ascii="Book Antiqua" w:hAnsi="Book Antiqua"/>
          <w:b/>
          <w:lang w:val="en-GB"/>
        </w:rPr>
        <w:t xml:space="preserve">Figure 5 Development of dysplastic hips. </w:t>
      </w:r>
      <w:r w:rsidRPr="00781FB9">
        <w:rPr>
          <w:rFonts w:ascii="Book Antiqua" w:hAnsi="Book Antiqua"/>
          <w:lang w:val="en-GB"/>
        </w:rPr>
        <w:t>(</w:t>
      </w:r>
      <w:r w:rsidR="005C736E" w:rsidRPr="00781FB9">
        <w:rPr>
          <w:rFonts w:ascii="Book Antiqua" w:hAnsi="Book Antiqua"/>
          <w:lang w:val="en-GB"/>
        </w:rPr>
        <w:t>A</w:t>
      </w:r>
      <w:r w:rsidRPr="00781FB9">
        <w:rPr>
          <w:rFonts w:ascii="Book Antiqua" w:hAnsi="Book Antiqua"/>
          <w:lang w:val="en-GB"/>
        </w:rPr>
        <w:t xml:space="preserve">) At the age of 3 when the child was first seen by </w:t>
      </w:r>
      <w:r w:rsidR="001C4D8A">
        <w:rPr>
          <w:rFonts w:ascii="Book Antiqua" w:hAnsi="Book Antiqua" w:hint="eastAsia"/>
          <w:lang w:val="en-GB" w:eastAsia="zh-CN"/>
        </w:rPr>
        <w:t xml:space="preserve">his/her </w:t>
      </w:r>
      <w:r w:rsidRPr="00781FB9">
        <w:rPr>
          <w:rFonts w:ascii="Book Antiqua" w:hAnsi="Book Antiqua"/>
          <w:lang w:val="en-GB"/>
        </w:rPr>
        <w:t>physician. An abduc</w:t>
      </w:r>
      <w:r w:rsidR="005C736E" w:rsidRPr="00781FB9">
        <w:rPr>
          <w:rFonts w:ascii="Book Antiqua" w:hAnsi="Book Antiqua"/>
          <w:lang w:val="en-GB"/>
        </w:rPr>
        <w:t xml:space="preserve">tion frame was applied for 6 </w:t>
      </w:r>
      <w:proofErr w:type="spellStart"/>
      <w:r w:rsidR="005C736E" w:rsidRPr="00781FB9">
        <w:rPr>
          <w:rFonts w:ascii="Book Antiqua" w:hAnsi="Book Antiqua"/>
          <w:lang w:val="en-GB"/>
        </w:rPr>
        <w:t>mo</w:t>
      </w:r>
      <w:proofErr w:type="spellEnd"/>
      <w:r w:rsidR="005C736E" w:rsidRPr="00781FB9">
        <w:rPr>
          <w:rFonts w:ascii="Book Antiqua" w:hAnsi="Book Antiqua"/>
          <w:lang w:val="en-GB" w:eastAsia="zh-CN"/>
        </w:rPr>
        <w:t>;</w:t>
      </w:r>
      <w:r w:rsidRPr="00781FB9">
        <w:rPr>
          <w:rFonts w:ascii="Book Antiqua" w:hAnsi="Book Antiqua"/>
          <w:lang w:val="en-GB"/>
        </w:rPr>
        <w:t xml:space="preserve"> (</w:t>
      </w:r>
      <w:r w:rsidR="005C736E" w:rsidRPr="00781FB9">
        <w:rPr>
          <w:rFonts w:ascii="Book Antiqua" w:hAnsi="Book Antiqua"/>
          <w:lang w:val="en-GB"/>
        </w:rPr>
        <w:t>B</w:t>
      </w:r>
      <w:r w:rsidRPr="00781FB9">
        <w:rPr>
          <w:rFonts w:ascii="Book Antiqua" w:hAnsi="Book Antiqua"/>
          <w:lang w:val="en-GB"/>
        </w:rPr>
        <w:t xml:space="preserve">) At the age of 35, patient had the first symptoms, pain and limping, due to the development of secondary </w:t>
      </w:r>
      <w:r w:rsidR="005C736E" w:rsidRPr="00781FB9">
        <w:rPr>
          <w:rFonts w:ascii="Book Antiqua" w:hAnsi="Book Antiqua"/>
          <w:lang w:val="en-GB"/>
        </w:rPr>
        <w:t>osteoarthritis</w:t>
      </w:r>
      <w:r w:rsidRPr="00781FB9">
        <w:rPr>
          <w:rFonts w:ascii="Book Antiqua" w:hAnsi="Book Antiqua"/>
          <w:lang w:val="en-GB"/>
        </w:rPr>
        <w:t>.</w:t>
      </w:r>
    </w:p>
    <w:p w:rsidR="0041213D" w:rsidRPr="00781FB9" w:rsidRDefault="0041213D" w:rsidP="00343817">
      <w:pPr>
        <w:widowControl w:val="0"/>
        <w:adjustRightInd w:val="0"/>
        <w:snapToGrid w:val="0"/>
        <w:rPr>
          <w:rFonts w:ascii="Book Antiqua" w:hAnsi="Book Antiqua"/>
          <w:lang w:val="en-GB" w:eastAsia="zh-CN"/>
        </w:rPr>
      </w:pPr>
      <w:r w:rsidRPr="00781FB9">
        <w:rPr>
          <w:rFonts w:ascii="Book Antiqua" w:hAnsi="Book Antiqua"/>
          <w:lang w:val="en-GB" w:eastAsia="zh-CN"/>
        </w:rPr>
        <w:br w:type="page"/>
      </w:r>
    </w:p>
    <w:p w:rsidR="00F515A6" w:rsidRPr="00781FB9" w:rsidRDefault="001C4D8A" w:rsidP="00343817">
      <w:pPr>
        <w:widowControl w:val="0"/>
        <w:adjustRightInd w:val="0"/>
        <w:snapToGrid w:val="0"/>
        <w:spacing w:line="360" w:lineRule="auto"/>
        <w:jc w:val="both"/>
        <w:rPr>
          <w:rFonts w:ascii="Book Antiqua" w:hAnsi="Book Antiqua"/>
          <w:lang w:val="en-GB" w:eastAsia="zh-CN"/>
        </w:rPr>
      </w:pPr>
      <w:r>
        <w:rPr>
          <w:rFonts w:ascii="Times New Roman" w:hAnsi="Times New Roman"/>
          <w:noProof/>
          <w:lang w:val="en-US"/>
        </w:rPr>
        <w:lastRenderedPageBreak/>
        <w:drawing>
          <wp:inline distT="0" distB="0" distL="0" distR="0" wp14:anchorId="73D28CF3" wp14:editId="6F764DE5">
            <wp:extent cx="5266055" cy="3276600"/>
            <wp:effectExtent l="2540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srcRect/>
                    <a:stretch>
                      <a:fillRect/>
                    </a:stretch>
                  </pic:blipFill>
                  <pic:spPr bwMode="auto">
                    <a:xfrm>
                      <a:off x="0" y="0"/>
                      <a:ext cx="5266055" cy="3276600"/>
                    </a:xfrm>
                    <a:prstGeom prst="rect">
                      <a:avLst/>
                    </a:prstGeom>
                    <a:noFill/>
                    <a:ln w="9525">
                      <a:noFill/>
                      <a:miter lim="800000"/>
                      <a:headEnd/>
                      <a:tailEnd/>
                    </a:ln>
                  </pic:spPr>
                </pic:pic>
              </a:graphicData>
            </a:graphic>
          </wp:inline>
        </w:drawing>
      </w:r>
    </w:p>
    <w:p w:rsidR="0041213D" w:rsidRPr="00781FB9" w:rsidRDefault="001C4D8A" w:rsidP="00343817">
      <w:pPr>
        <w:widowControl w:val="0"/>
        <w:adjustRightInd w:val="0"/>
        <w:snapToGrid w:val="0"/>
        <w:spacing w:line="360" w:lineRule="auto"/>
        <w:jc w:val="both"/>
        <w:rPr>
          <w:rFonts w:ascii="Book Antiqua" w:hAnsi="Book Antiqua"/>
          <w:lang w:val="en-GB" w:eastAsia="zh-CN"/>
        </w:rPr>
      </w:pPr>
      <w:r>
        <w:rPr>
          <w:rFonts w:ascii="Times New Roman" w:hAnsi="Times New Roman"/>
          <w:noProof/>
          <w:lang w:val="en-US"/>
        </w:rPr>
        <w:drawing>
          <wp:inline distT="0" distB="0" distL="0" distR="0" wp14:anchorId="2897418E" wp14:editId="4DBAA5B3">
            <wp:extent cx="5266055" cy="3225800"/>
            <wp:effectExtent l="2540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srcRect/>
                    <a:stretch>
                      <a:fillRect/>
                    </a:stretch>
                  </pic:blipFill>
                  <pic:spPr bwMode="auto">
                    <a:xfrm>
                      <a:off x="0" y="0"/>
                      <a:ext cx="5266055" cy="3225800"/>
                    </a:xfrm>
                    <a:prstGeom prst="rect">
                      <a:avLst/>
                    </a:prstGeom>
                    <a:noFill/>
                    <a:ln w="9525">
                      <a:noFill/>
                      <a:miter lim="800000"/>
                      <a:headEnd/>
                      <a:tailEnd/>
                    </a:ln>
                  </pic:spPr>
                </pic:pic>
              </a:graphicData>
            </a:graphic>
          </wp:inline>
        </w:drawing>
      </w:r>
    </w:p>
    <w:p w:rsidR="0041213D" w:rsidRPr="00781FB9" w:rsidRDefault="0041213D" w:rsidP="00343817">
      <w:pPr>
        <w:widowControl w:val="0"/>
        <w:tabs>
          <w:tab w:val="left" w:pos="1387"/>
        </w:tabs>
        <w:adjustRightInd w:val="0"/>
        <w:snapToGrid w:val="0"/>
        <w:spacing w:line="360" w:lineRule="auto"/>
        <w:jc w:val="both"/>
        <w:rPr>
          <w:rFonts w:ascii="Book Antiqua" w:hAnsi="Book Antiqua"/>
          <w:lang w:val="en-GB"/>
        </w:rPr>
      </w:pPr>
      <w:r w:rsidRPr="00781FB9">
        <w:rPr>
          <w:rFonts w:ascii="Book Antiqua" w:hAnsi="Book Antiqua"/>
          <w:b/>
          <w:lang w:val="en-GB"/>
        </w:rPr>
        <w:t xml:space="preserve">Figure 6 Radiographs and diagrams of a female patient with subluxation of the left hip at infancy developed to low dislocation. </w:t>
      </w:r>
      <w:r w:rsidRPr="00781FB9">
        <w:rPr>
          <w:rFonts w:ascii="Book Antiqua" w:hAnsi="Book Antiqua"/>
          <w:lang w:val="en-GB"/>
        </w:rPr>
        <w:t>(</w:t>
      </w:r>
      <w:r w:rsidR="003C6F59" w:rsidRPr="00781FB9">
        <w:rPr>
          <w:rFonts w:ascii="Book Antiqua" w:hAnsi="Book Antiqua"/>
          <w:lang w:val="en-GB"/>
        </w:rPr>
        <w:t>A</w:t>
      </w:r>
      <w:r w:rsidRPr="00781FB9">
        <w:rPr>
          <w:rFonts w:ascii="Book Antiqua" w:hAnsi="Book Antiqua"/>
          <w:lang w:val="en-GB"/>
        </w:rPr>
        <w:t>) At the age of 2</w:t>
      </w:r>
      <w:proofErr w:type="gramStart"/>
      <w:r w:rsidR="003C6F59" w:rsidRPr="00781FB9">
        <w:rPr>
          <w:rFonts w:ascii="Book Antiqua" w:hAnsi="Book Antiqua"/>
          <w:lang w:val="en-GB" w:eastAsia="zh-CN"/>
        </w:rPr>
        <w:t>;</w:t>
      </w:r>
      <w:proofErr w:type="gramEnd"/>
      <w:r w:rsidRPr="00781FB9">
        <w:rPr>
          <w:rFonts w:ascii="Book Antiqua" w:hAnsi="Book Antiqua"/>
          <w:lang w:val="en-GB"/>
        </w:rPr>
        <w:t xml:space="preserve"> (</w:t>
      </w:r>
      <w:r w:rsidR="003C6F59" w:rsidRPr="00781FB9">
        <w:rPr>
          <w:rFonts w:ascii="Book Antiqua" w:hAnsi="Book Antiqua"/>
          <w:lang w:val="en-GB"/>
        </w:rPr>
        <w:t>B</w:t>
      </w:r>
      <w:r w:rsidRPr="00781FB9">
        <w:rPr>
          <w:rFonts w:ascii="Book Antiqua" w:hAnsi="Book Antiqua"/>
          <w:lang w:val="en-GB"/>
        </w:rPr>
        <w:t xml:space="preserve">) </w:t>
      </w:r>
      <w:r w:rsidR="003C6F59" w:rsidRPr="00781FB9">
        <w:rPr>
          <w:rFonts w:ascii="Book Antiqua" w:hAnsi="Book Antiqua"/>
          <w:lang w:val="en-GB"/>
        </w:rPr>
        <w:t>t</w:t>
      </w:r>
      <w:r w:rsidRPr="00781FB9">
        <w:rPr>
          <w:rFonts w:ascii="Book Antiqua" w:hAnsi="Book Antiqua"/>
          <w:lang w:val="en-GB"/>
        </w:rPr>
        <w:t>he final image, when the patient was 37 years old.</w:t>
      </w:r>
    </w:p>
    <w:p w:rsidR="00C97FF7" w:rsidRPr="00781FB9" w:rsidRDefault="00C97FF7" w:rsidP="00343817">
      <w:pPr>
        <w:widowControl w:val="0"/>
        <w:adjustRightInd w:val="0"/>
        <w:snapToGrid w:val="0"/>
        <w:rPr>
          <w:rFonts w:ascii="Book Antiqua" w:hAnsi="Book Antiqua"/>
          <w:lang w:val="en-GB" w:eastAsia="zh-CN"/>
        </w:rPr>
      </w:pPr>
      <w:r w:rsidRPr="00781FB9">
        <w:rPr>
          <w:rFonts w:ascii="Book Antiqua" w:hAnsi="Book Antiqua"/>
          <w:lang w:val="en-GB" w:eastAsia="zh-CN"/>
        </w:rPr>
        <w:br w:type="page"/>
      </w:r>
    </w:p>
    <w:p w:rsidR="0041213D" w:rsidRPr="00781FB9" w:rsidRDefault="00C97FF7" w:rsidP="00343817">
      <w:pPr>
        <w:widowControl w:val="0"/>
        <w:adjustRightInd w:val="0"/>
        <w:snapToGrid w:val="0"/>
        <w:spacing w:line="360" w:lineRule="auto"/>
        <w:jc w:val="both"/>
        <w:rPr>
          <w:rFonts w:ascii="Book Antiqua" w:hAnsi="Book Antiqua"/>
          <w:lang w:val="en-GB" w:eastAsia="zh-CN"/>
        </w:rPr>
      </w:pPr>
      <w:r w:rsidRPr="00781FB9">
        <w:rPr>
          <w:rFonts w:ascii="Book Antiqua" w:hAnsi="Book Antiqua"/>
          <w:noProof/>
          <w:lang w:val="en-US"/>
        </w:rPr>
        <w:lastRenderedPageBreak/>
        <w:drawing>
          <wp:inline distT="0" distB="0" distL="0" distR="0" wp14:anchorId="0C7397F3" wp14:editId="49990989">
            <wp:extent cx="4057610" cy="4995447"/>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srcRect/>
                    <a:stretch>
                      <a:fillRect/>
                    </a:stretch>
                  </pic:blipFill>
                  <pic:spPr bwMode="auto">
                    <a:xfrm>
                      <a:off x="0" y="0"/>
                      <a:ext cx="4058417" cy="4996441"/>
                    </a:xfrm>
                    <a:prstGeom prst="rect">
                      <a:avLst/>
                    </a:prstGeom>
                    <a:noFill/>
                    <a:ln w="9525">
                      <a:noFill/>
                      <a:miter lim="800000"/>
                      <a:headEnd/>
                      <a:tailEnd/>
                    </a:ln>
                  </pic:spPr>
                </pic:pic>
              </a:graphicData>
            </a:graphic>
          </wp:inline>
        </w:drawing>
      </w:r>
    </w:p>
    <w:p w:rsidR="00C97FF7" w:rsidRPr="00781FB9" w:rsidRDefault="00C97FF7" w:rsidP="00343817">
      <w:pPr>
        <w:widowControl w:val="0"/>
        <w:adjustRightInd w:val="0"/>
        <w:snapToGrid w:val="0"/>
        <w:spacing w:line="360" w:lineRule="auto"/>
        <w:jc w:val="both"/>
        <w:rPr>
          <w:rFonts w:ascii="Book Antiqua" w:hAnsi="Book Antiqua"/>
          <w:lang w:val="en-GB" w:eastAsia="zh-CN"/>
        </w:rPr>
      </w:pPr>
    </w:p>
    <w:p w:rsidR="00C97FF7" w:rsidRPr="00781FB9" w:rsidRDefault="00C97FF7" w:rsidP="00343817">
      <w:pPr>
        <w:widowControl w:val="0"/>
        <w:tabs>
          <w:tab w:val="left" w:pos="1200"/>
        </w:tabs>
        <w:adjustRightInd w:val="0"/>
        <w:snapToGrid w:val="0"/>
        <w:spacing w:line="360" w:lineRule="auto"/>
        <w:jc w:val="both"/>
        <w:rPr>
          <w:rFonts w:ascii="Book Antiqua" w:hAnsi="Book Antiqua"/>
          <w:lang w:val="en-GB"/>
        </w:rPr>
      </w:pPr>
      <w:r w:rsidRPr="00781FB9">
        <w:rPr>
          <w:rFonts w:ascii="Book Antiqua" w:hAnsi="Book Antiqua"/>
          <w:b/>
          <w:lang w:val="en-GB"/>
        </w:rPr>
        <w:t xml:space="preserve">Figure 7 Images illustrate the case of a female patient with bilateral high dislocation. </w:t>
      </w:r>
      <w:r w:rsidRPr="00781FB9">
        <w:rPr>
          <w:rFonts w:ascii="Book Antiqua" w:hAnsi="Book Antiqua"/>
          <w:lang w:val="en-GB"/>
        </w:rPr>
        <w:t>(</w:t>
      </w:r>
      <w:r w:rsidR="00FF2507" w:rsidRPr="00781FB9">
        <w:rPr>
          <w:rFonts w:ascii="Book Antiqua" w:hAnsi="Book Antiqua"/>
          <w:lang w:val="en-GB"/>
        </w:rPr>
        <w:t>A</w:t>
      </w:r>
      <w:r w:rsidRPr="00781FB9">
        <w:rPr>
          <w:rFonts w:ascii="Book Antiqua" w:hAnsi="Book Antiqua"/>
          <w:lang w:val="en-GB"/>
        </w:rPr>
        <w:t>) Radiograph at the age of 2</w:t>
      </w:r>
      <w:r w:rsidR="00FF2507" w:rsidRPr="00781FB9">
        <w:rPr>
          <w:rFonts w:ascii="Book Antiqua" w:hAnsi="Book Antiqua"/>
          <w:lang w:val="en-GB" w:eastAsia="zh-CN"/>
        </w:rPr>
        <w:t>;</w:t>
      </w:r>
      <w:r w:rsidRPr="00781FB9">
        <w:rPr>
          <w:rFonts w:ascii="Book Antiqua" w:hAnsi="Book Antiqua"/>
          <w:lang w:val="en-GB"/>
        </w:rPr>
        <w:t xml:space="preserve"> (</w:t>
      </w:r>
      <w:r w:rsidR="00FF2507" w:rsidRPr="00781FB9">
        <w:rPr>
          <w:rFonts w:ascii="Book Antiqua" w:hAnsi="Book Antiqua"/>
          <w:lang w:val="en-GB"/>
        </w:rPr>
        <w:t>B</w:t>
      </w:r>
      <w:r w:rsidRPr="00781FB9">
        <w:rPr>
          <w:rFonts w:ascii="Book Antiqua" w:hAnsi="Book Antiqua"/>
          <w:lang w:val="en-GB"/>
        </w:rPr>
        <w:t xml:space="preserve">) Radiograph at the age of 33 when the patient was consulted for bilateral </w:t>
      </w:r>
      <w:r w:rsidR="00FF2507" w:rsidRPr="00781FB9">
        <w:rPr>
          <w:rFonts w:ascii="Book Antiqua" w:hAnsi="Book Antiqua"/>
          <w:lang w:val="en-GB"/>
        </w:rPr>
        <w:t>total hip replacement</w:t>
      </w:r>
      <w:r w:rsidRPr="00781FB9">
        <w:rPr>
          <w:rFonts w:ascii="Book Antiqua" w:hAnsi="Book Antiqua"/>
          <w:lang w:val="en-GB"/>
        </w:rPr>
        <w:t>s.</w:t>
      </w:r>
    </w:p>
    <w:p w:rsidR="00F07163" w:rsidRPr="00781FB9" w:rsidRDefault="00F07163" w:rsidP="00343817">
      <w:pPr>
        <w:widowControl w:val="0"/>
        <w:adjustRightInd w:val="0"/>
        <w:snapToGrid w:val="0"/>
        <w:rPr>
          <w:rFonts w:ascii="Book Antiqua" w:hAnsi="Book Antiqua"/>
          <w:lang w:val="en-GB" w:eastAsia="zh-CN"/>
        </w:rPr>
      </w:pPr>
      <w:r w:rsidRPr="00781FB9">
        <w:rPr>
          <w:rFonts w:ascii="Book Antiqua" w:hAnsi="Book Antiqua"/>
          <w:lang w:val="en-GB" w:eastAsia="zh-CN"/>
        </w:rPr>
        <w:br w:type="page"/>
      </w:r>
    </w:p>
    <w:p w:rsidR="00C97FF7" w:rsidRPr="00781FB9" w:rsidRDefault="00F07163" w:rsidP="00343817">
      <w:pPr>
        <w:widowControl w:val="0"/>
        <w:adjustRightInd w:val="0"/>
        <w:snapToGrid w:val="0"/>
        <w:spacing w:line="360" w:lineRule="auto"/>
        <w:jc w:val="both"/>
        <w:rPr>
          <w:rFonts w:ascii="Book Antiqua" w:hAnsi="Book Antiqua"/>
          <w:lang w:val="en-GB" w:eastAsia="zh-CN"/>
        </w:rPr>
      </w:pPr>
      <w:r w:rsidRPr="00781FB9">
        <w:rPr>
          <w:rFonts w:ascii="Book Antiqua" w:hAnsi="Book Antiqua"/>
          <w:noProof/>
          <w:lang w:val="en-US"/>
        </w:rPr>
        <w:lastRenderedPageBreak/>
        <w:drawing>
          <wp:inline distT="0" distB="0" distL="0" distR="0" wp14:anchorId="0F0FB8D2" wp14:editId="693200EA">
            <wp:extent cx="4244325" cy="4394029"/>
            <wp:effectExtent l="0" t="0" r="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4243663" cy="4393344"/>
                    </a:xfrm>
                    <a:prstGeom prst="rect">
                      <a:avLst/>
                    </a:prstGeom>
                    <a:noFill/>
                    <a:ln w="9525">
                      <a:noFill/>
                      <a:miter lim="800000"/>
                      <a:headEnd/>
                      <a:tailEnd/>
                    </a:ln>
                  </pic:spPr>
                </pic:pic>
              </a:graphicData>
            </a:graphic>
          </wp:inline>
        </w:drawing>
      </w:r>
    </w:p>
    <w:p w:rsidR="00F07163" w:rsidRPr="00781FB9" w:rsidRDefault="00F07163" w:rsidP="00343817">
      <w:pPr>
        <w:widowControl w:val="0"/>
        <w:adjustRightInd w:val="0"/>
        <w:snapToGrid w:val="0"/>
        <w:spacing w:line="360" w:lineRule="auto"/>
        <w:jc w:val="both"/>
        <w:rPr>
          <w:rFonts w:ascii="Book Antiqua" w:hAnsi="Book Antiqua"/>
          <w:lang w:val="en-GB" w:eastAsia="zh-CN"/>
        </w:rPr>
      </w:pPr>
    </w:p>
    <w:p w:rsidR="00F07163" w:rsidRPr="00781FB9" w:rsidRDefault="00F07163" w:rsidP="00343817">
      <w:pPr>
        <w:widowControl w:val="0"/>
        <w:tabs>
          <w:tab w:val="left" w:pos="1200"/>
        </w:tabs>
        <w:adjustRightInd w:val="0"/>
        <w:snapToGrid w:val="0"/>
        <w:spacing w:line="360" w:lineRule="auto"/>
        <w:jc w:val="both"/>
        <w:rPr>
          <w:rFonts w:ascii="Book Antiqua" w:hAnsi="Book Antiqua"/>
          <w:lang w:val="en-GB"/>
        </w:rPr>
      </w:pPr>
      <w:r w:rsidRPr="00781FB9">
        <w:rPr>
          <w:rFonts w:ascii="Book Antiqua" w:hAnsi="Book Antiqua"/>
          <w:b/>
          <w:lang w:val="en-GB"/>
        </w:rPr>
        <w:t xml:space="preserve">Figure 8 </w:t>
      </w:r>
      <w:proofErr w:type="spellStart"/>
      <w:r w:rsidRPr="00781FB9">
        <w:rPr>
          <w:rFonts w:ascii="Book Antiqua" w:hAnsi="Book Antiqua"/>
          <w:b/>
          <w:lang w:val="en-GB"/>
        </w:rPr>
        <w:t>Cotyloplasty</w:t>
      </w:r>
      <w:proofErr w:type="spellEnd"/>
      <w:r w:rsidRPr="00781FB9">
        <w:rPr>
          <w:rFonts w:ascii="Book Antiqua" w:hAnsi="Book Antiqua"/>
          <w:b/>
          <w:lang w:val="en-GB"/>
        </w:rPr>
        <w:t xml:space="preserve"> </w:t>
      </w:r>
      <w:proofErr w:type="gramStart"/>
      <w:r w:rsidRPr="00781FB9">
        <w:rPr>
          <w:rFonts w:ascii="Book Antiqua" w:hAnsi="Book Antiqua"/>
          <w:b/>
          <w:lang w:val="en-GB"/>
        </w:rPr>
        <w:t>technique</w:t>
      </w:r>
      <w:proofErr w:type="gramEnd"/>
      <w:r w:rsidRPr="00781FB9">
        <w:rPr>
          <w:rFonts w:ascii="Book Antiqua" w:hAnsi="Book Antiqua"/>
          <w:b/>
          <w:lang w:val="en-GB" w:eastAsia="zh-CN"/>
        </w:rPr>
        <w:t>.</w:t>
      </w:r>
      <w:r w:rsidRPr="00781FB9">
        <w:rPr>
          <w:rFonts w:ascii="Book Antiqua" w:hAnsi="Book Antiqua"/>
          <w:b/>
          <w:lang w:val="en-GB"/>
        </w:rPr>
        <w:t xml:space="preserve"> </w:t>
      </w:r>
      <w:r w:rsidRPr="00781FB9">
        <w:rPr>
          <w:rFonts w:ascii="Book Antiqua" w:hAnsi="Book Antiqua"/>
          <w:lang w:val="en-GB"/>
        </w:rPr>
        <w:t xml:space="preserve">(A) </w:t>
      </w:r>
      <w:proofErr w:type="spellStart"/>
      <w:r w:rsidRPr="00781FB9">
        <w:rPr>
          <w:rFonts w:ascii="Book Antiqua" w:hAnsi="Book Antiqua"/>
          <w:lang w:val="en-GB"/>
        </w:rPr>
        <w:t>comminuted</w:t>
      </w:r>
      <w:proofErr w:type="spellEnd"/>
      <w:r w:rsidRPr="00781FB9">
        <w:rPr>
          <w:rFonts w:ascii="Book Antiqua" w:hAnsi="Book Antiqua"/>
          <w:lang w:val="en-GB"/>
        </w:rPr>
        <w:t xml:space="preserve"> fracture of the entire medial wall</w:t>
      </w:r>
      <w:r w:rsidRPr="00781FB9">
        <w:rPr>
          <w:rFonts w:ascii="Book Antiqua" w:hAnsi="Book Antiqua"/>
          <w:lang w:val="en-GB" w:eastAsia="zh-CN"/>
        </w:rPr>
        <w:t>;</w:t>
      </w:r>
      <w:r w:rsidRPr="00781FB9">
        <w:rPr>
          <w:rFonts w:ascii="Book Antiqua" w:hAnsi="Book Antiqua"/>
          <w:lang w:val="en-GB"/>
        </w:rPr>
        <w:t xml:space="preserve"> (B) large amount of cancellous </w:t>
      </w:r>
      <w:proofErr w:type="spellStart"/>
      <w:r w:rsidRPr="00781FB9">
        <w:rPr>
          <w:rFonts w:ascii="Book Antiqua" w:hAnsi="Book Antiqua"/>
          <w:lang w:val="en-GB"/>
        </w:rPr>
        <w:t>morselised</w:t>
      </w:r>
      <w:proofErr w:type="spellEnd"/>
      <w:r w:rsidRPr="00781FB9">
        <w:rPr>
          <w:rFonts w:ascii="Book Antiqua" w:hAnsi="Book Antiqua"/>
          <w:lang w:val="en-GB"/>
        </w:rPr>
        <w:t xml:space="preserve"> graft placed between the fragments of the acetabular floor, onto the periosteum</w:t>
      </w:r>
      <w:r w:rsidRPr="00781FB9">
        <w:rPr>
          <w:rFonts w:ascii="Book Antiqua" w:hAnsi="Book Antiqua"/>
          <w:lang w:val="en-GB" w:eastAsia="zh-CN"/>
        </w:rPr>
        <w:t xml:space="preserve">; </w:t>
      </w:r>
      <w:r w:rsidRPr="00781FB9">
        <w:rPr>
          <w:rFonts w:ascii="Book Antiqua" w:hAnsi="Book Antiqua"/>
          <w:lang w:val="en-GB"/>
        </w:rPr>
        <w:t>(C) grafts moulded with a hemispherical pusher</w:t>
      </w:r>
      <w:r w:rsidRPr="00781FB9">
        <w:rPr>
          <w:rFonts w:ascii="Book Antiqua" w:hAnsi="Book Antiqua"/>
          <w:lang w:val="en-GB" w:eastAsia="zh-CN"/>
        </w:rPr>
        <w:t xml:space="preserve">; </w:t>
      </w:r>
      <w:r w:rsidRPr="00781FB9">
        <w:rPr>
          <w:rFonts w:ascii="Book Antiqua" w:hAnsi="Book Antiqua"/>
          <w:lang w:val="en-GB"/>
        </w:rPr>
        <w:t xml:space="preserve">(D) final appearance: I anchorage hole, II internal layer of the periosteum, III autogenous </w:t>
      </w:r>
      <w:proofErr w:type="spellStart"/>
      <w:r w:rsidRPr="00781FB9">
        <w:rPr>
          <w:rFonts w:ascii="Book Antiqua" w:hAnsi="Book Antiqua"/>
          <w:lang w:val="en-GB"/>
        </w:rPr>
        <w:t>morselised</w:t>
      </w:r>
      <w:proofErr w:type="spellEnd"/>
      <w:r w:rsidRPr="00781FB9">
        <w:rPr>
          <w:rFonts w:ascii="Book Antiqua" w:hAnsi="Book Antiqua"/>
          <w:lang w:val="en-GB"/>
        </w:rPr>
        <w:t xml:space="preserve"> graft, IV fragments of the acetabular floor, V cement mantle, VI offset-bore acetabular component.</w:t>
      </w:r>
    </w:p>
    <w:p w:rsidR="00DB5E27" w:rsidRPr="00781FB9" w:rsidRDefault="00DB5E27" w:rsidP="00343817">
      <w:pPr>
        <w:widowControl w:val="0"/>
        <w:adjustRightInd w:val="0"/>
        <w:snapToGrid w:val="0"/>
        <w:rPr>
          <w:rFonts w:ascii="Book Antiqua" w:hAnsi="Book Antiqua"/>
          <w:lang w:val="en-GB" w:eastAsia="zh-CN"/>
        </w:rPr>
      </w:pPr>
      <w:r w:rsidRPr="00781FB9">
        <w:rPr>
          <w:rFonts w:ascii="Book Antiqua" w:hAnsi="Book Antiqua"/>
          <w:lang w:val="en-GB" w:eastAsia="zh-CN"/>
        </w:rPr>
        <w:br w:type="page"/>
      </w:r>
    </w:p>
    <w:p w:rsidR="00E6466B" w:rsidRPr="00781FB9" w:rsidRDefault="003D3F2E" w:rsidP="00343817">
      <w:pPr>
        <w:widowControl w:val="0"/>
        <w:adjustRightInd w:val="0"/>
        <w:snapToGrid w:val="0"/>
        <w:spacing w:line="360" w:lineRule="auto"/>
        <w:jc w:val="both"/>
        <w:rPr>
          <w:rFonts w:ascii="Book Antiqua" w:hAnsi="Book Antiqua"/>
          <w:lang w:val="en-GB" w:eastAsia="zh-CN"/>
        </w:rPr>
      </w:pPr>
      <w:r w:rsidRPr="00781FB9">
        <w:rPr>
          <w:rFonts w:ascii="Book Antiqua" w:hAnsi="Book Antiqua"/>
          <w:noProof/>
          <w:lang w:val="en-US"/>
        </w:rPr>
        <w:lastRenderedPageBreak/>
        <w:drawing>
          <wp:inline distT="0" distB="0" distL="0" distR="0" wp14:anchorId="3E5A0CCA" wp14:editId="1FA97DEC">
            <wp:extent cx="3947387" cy="2865938"/>
            <wp:effectExtent l="0" t="0" r="0" b="0"/>
            <wp:docPr id="11" name="图片 11" descr="C:\Documents and Settings\Administrator\桌面\24466-CrossChe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桌面\24466-CrossCheck.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7634" cy="2866117"/>
                    </a:xfrm>
                    <a:prstGeom prst="rect">
                      <a:avLst/>
                    </a:prstGeom>
                    <a:noFill/>
                    <a:ln>
                      <a:noFill/>
                    </a:ln>
                  </pic:spPr>
                </pic:pic>
              </a:graphicData>
            </a:graphic>
          </wp:inline>
        </w:drawing>
      </w:r>
    </w:p>
    <w:p w:rsidR="00E6466B" w:rsidRPr="00781FB9" w:rsidRDefault="00E6466B" w:rsidP="00343817">
      <w:pPr>
        <w:widowControl w:val="0"/>
        <w:adjustRightInd w:val="0"/>
        <w:snapToGrid w:val="0"/>
        <w:spacing w:line="360" w:lineRule="auto"/>
        <w:jc w:val="both"/>
        <w:rPr>
          <w:rFonts w:ascii="Book Antiqua" w:hAnsi="Book Antiqua"/>
          <w:lang w:val="en-GB" w:eastAsia="zh-CN"/>
        </w:rPr>
      </w:pPr>
    </w:p>
    <w:p w:rsidR="00DB5E27" w:rsidRPr="00781FB9" w:rsidRDefault="00E6466B" w:rsidP="00343817">
      <w:pPr>
        <w:widowControl w:val="0"/>
        <w:tabs>
          <w:tab w:val="left" w:pos="1200"/>
        </w:tabs>
        <w:adjustRightInd w:val="0"/>
        <w:snapToGrid w:val="0"/>
        <w:spacing w:line="360" w:lineRule="auto"/>
        <w:jc w:val="both"/>
        <w:rPr>
          <w:rFonts w:ascii="Book Antiqua" w:hAnsi="Book Antiqua"/>
          <w:lang w:val="en-GB" w:eastAsia="zh-CN"/>
        </w:rPr>
      </w:pPr>
      <w:r w:rsidRPr="00781FB9">
        <w:rPr>
          <w:rFonts w:ascii="Book Antiqua" w:hAnsi="Book Antiqua"/>
          <w:b/>
          <w:lang w:val="en-GB"/>
        </w:rPr>
        <w:t>Figure 9 Drawings of the two alternatives of shortening of the femur</w:t>
      </w:r>
      <w:r w:rsidRPr="00781FB9">
        <w:rPr>
          <w:rFonts w:ascii="Book Antiqua" w:hAnsi="Book Antiqua"/>
          <w:b/>
          <w:lang w:val="en-GB" w:eastAsia="zh-CN"/>
        </w:rPr>
        <w:t>.</w:t>
      </w:r>
      <w:r w:rsidRPr="00781FB9">
        <w:rPr>
          <w:rFonts w:ascii="Book Antiqua" w:hAnsi="Book Antiqua"/>
          <w:b/>
          <w:lang w:val="en-GB"/>
        </w:rPr>
        <w:t xml:space="preserve"> </w:t>
      </w:r>
      <w:r w:rsidRPr="00781FB9">
        <w:rPr>
          <w:rFonts w:ascii="Book Antiqua" w:hAnsi="Book Antiqua"/>
          <w:lang w:val="en-GB"/>
        </w:rPr>
        <w:t xml:space="preserve">(A) </w:t>
      </w:r>
      <w:proofErr w:type="gramStart"/>
      <w:r w:rsidRPr="00781FB9">
        <w:rPr>
          <w:rFonts w:ascii="Book Antiqua" w:hAnsi="Book Antiqua"/>
          <w:lang w:val="en-GB"/>
        </w:rPr>
        <w:t>at</w:t>
      </w:r>
      <w:proofErr w:type="gramEnd"/>
      <w:r w:rsidRPr="00781FB9">
        <w:rPr>
          <w:rFonts w:ascii="Book Antiqua" w:hAnsi="Book Antiqua"/>
          <w:lang w:val="en-GB"/>
        </w:rPr>
        <w:t xml:space="preserve"> the level of femoral neck and (B) distal shortening at the level of femoral shaft.</w:t>
      </w:r>
    </w:p>
    <w:sectPr w:rsidR="00DB5E27" w:rsidRPr="00781FB9" w:rsidSect="00343817">
      <w:footerReference w:type="even" r:id="rId19"/>
      <w:footerReference w:type="default" r:id="rId20"/>
      <w:pgSz w:w="11900" w:h="16840"/>
      <w:pgMar w:top="1797" w:right="1440" w:bottom="1797" w:left="1440" w:header="709" w:footer="709" w:gutter="0"/>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7FCD" w:rsidRDefault="00137FCD">
      <w:r>
        <w:separator/>
      </w:r>
    </w:p>
  </w:endnote>
  <w:endnote w:type="continuationSeparator" w:id="0">
    <w:p w:rsidR="00137FCD" w:rsidRDefault="00137F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altName w:val="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02F7" w:rsidRDefault="009F02F7" w:rsidP="001330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F02F7" w:rsidRDefault="009F02F7" w:rsidP="0013305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02F7" w:rsidRDefault="009F02F7" w:rsidP="001330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79ED">
      <w:rPr>
        <w:rStyle w:val="PageNumber"/>
        <w:noProof/>
      </w:rPr>
      <w:t>15</w:t>
    </w:r>
    <w:r>
      <w:rPr>
        <w:rStyle w:val="PageNumber"/>
      </w:rPr>
      <w:fldChar w:fldCharType="end"/>
    </w:r>
  </w:p>
  <w:p w:rsidR="009F02F7" w:rsidRDefault="009F02F7" w:rsidP="0013305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7FCD" w:rsidRDefault="00137FCD">
      <w:r>
        <w:separator/>
      </w:r>
    </w:p>
  </w:footnote>
  <w:footnote w:type="continuationSeparator" w:id="0">
    <w:p w:rsidR="00137FCD" w:rsidRDefault="00137FC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558FE"/>
    <w:multiLevelType w:val="hybridMultilevel"/>
    <w:tmpl w:val="881E7A86"/>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96D209E"/>
    <w:multiLevelType w:val="multilevel"/>
    <w:tmpl w:val="3926DD10"/>
    <w:lvl w:ilvl="0">
      <w:start w:val="1"/>
      <w:numFmt w:val="bullet"/>
      <w:lvlText w:val=""/>
      <w:lvlJc w:val="left"/>
      <w:pPr>
        <w:tabs>
          <w:tab w:val="num" w:pos="-31680"/>
        </w:tabs>
        <w:ind w:left="-31689" w:hanging="32767"/>
      </w:pPr>
      <w:rPr>
        <w:rFonts w:ascii="Symbol" w:hAnsi="Symbol" w:hint="default"/>
        <w:color w:val="auto"/>
      </w:rPr>
    </w:lvl>
    <w:lvl w:ilvl="1">
      <w:start w:val="1"/>
      <w:numFmt w:val="bullet"/>
      <w:lvlText w:val="o"/>
      <w:lvlJc w:val="left"/>
      <w:pPr>
        <w:ind w:left="-30249" w:hanging="360"/>
      </w:pPr>
      <w:rPr>
        <w:rFonts w:ascii="Courier New" w:hAnsi="Courier New" w:hint="default"/>
      </w:rPr>
    </w:lvl>
    <w:lvl w:ilvl="2">
      <w:start w:val="1"/>
      <w:numFmt w:val="bullet"/>
      <w:lvlText w:val=""/>
      <w:lvlJc w:val="left"/>
      <w:pPr>
        <w:ind w:left="-29529" w:hanging="360"/>
      </w:pPr>
      <w:rPr>
        <w:rFonts w:ascii="Wingdings" w:hAnsi="Wingdings" w:hint="default"/>
      </w:rPr>
    </w:lvl>
    <w:lvl w:ilvl="3">
      <w:start w:val="1"/>
      <w:numFmt w:val="bullet"/>
      <w:lvlText w:val=""/>
      <w:lvlJc w:val="left"/>
      <w:pPr>
        <w:ind w:left="-28809" w:hanging="360"/>
      </w:pPr>
      <w:rPr>
        <w:rFonts w:ascii="Symbol" w:hAnsi="Symbol" w:hint="default"/>
      </w:rPr>
    </w:lvl>
    <w:lvl w:ilvl="4">
      <w:start w:val="1"/>
      <w:numFmt w:val="bullet"/>
      <w:lvlText w:val="o"/>
      <w:lvlJc w:val="left"/>
      <w:pPr>
        <w:ind w:left="-28089" w:hanging="360"/>
      </w:pPr>
      <w:rPr>
        <w:rFonts w:ascii="Courier New" w:hAnsi="Courier New" w:hint="default"/>
      </w:rPr>
    </w:lvl>
    <w:lvl w:ilvl="5">
      <w:start w:val="1"/>
      <w:numFmt w:val="bullet"/>
      <w:lvlText w:val=""/>
      <w:lvlJc w:val="left"/>
      <w:pPr>
        <w:ind w:left="-27369" w:hanging="360"/>
      </w:pPr>
      <w:rPr>
        <w:rFonts w:ascii="Wingdings" w:hAnsi="Wingdings" w:hint="default"/>
      </w:rPr>
    </w:lvl>
    <w:lvl w:ilvl="6">
      <w:start w:val="1"/>
      <w:numFmt w:val="bullet"/>
      <w:lvlText w:val=""/>
      <w:lvlJc w:val="left"/>
      <w:pPr>
        <w:ind w:left="-26649" w:hanging="360"/>
      </w:pPr>
      <w:rPr>
        <w:rFonts w:ascii="Symbol" w:hAnsi="Symbol" w:hint="default"/>
      </w:rPr>
    </w:lvl>
    <w:lvl w:ilvl="7">
      <w:start w:val="1"/>
      <w:numFmt w:val="bullet"/>
      <w:lvlText w:val="o"/>
      <w:lvlJc w:val="left"/>
      <w:pPr>
        <w:ind w:left="-25929" w:hanging="360"/>
      </w:pPr>
      <w:rPr>
        <w:rFonts w:ascii="Courier New" w:hAnsi="Courier New" w:hint="default"/>
      </w:rPr>
    </w:lvl>
    <w:lvl w:ilvl="8">
      <w:start w:val="1"/>
      <w:numFmt w:val="bullet"/>
      <w:lvlText w:val=""/>
      <w:lvlJc w:val="left"/>
      <w:pPr>
        <w:ind w:left="-25209" w:hanging="360"/>
      </w:pPr>
      <w:rPr>
        <w:rFonts w:ascii="Wingdings" w:hAnsi="Wingdings" w:hint="default"/>
      </w:rPr>
    </w:lvl>
  </w:abstractNum>
  <w:abstractNum w:abstractNumId="2">
    <w:nsid w:val="22B76F7B"/>
    <w:multiLevelType w:val="hybridMultilevel"/>
    <w:tmpl w:val="3926DD10"/>
    <w:lvl w:ilvl="0" w:tplc="86FCE620">
      <w:start w:val="1"/>
      <w:numFmt w:val="bullet"/>
      <w:lvlText w:val=""/>
      <w:lvlJc w:val="left"/>
      <w:pPr>
        <w:tabs>
          <w:tab w:val="num" w:pos="-31680"/>
        </w:tabs>
        <w:ind w:left="-31689" w:hanging="32767"/>
      </w:pPr>
      <w:rPr>
        <w:rFonts w:ascii="Symbol" w:hAnsi="Symbol" w:hint="default"/>
        <w:color w:val="auto"/>
      </w:rPr>
    </w:lvl>
    <w:lvl w:ilvl="1" w:tplc="04090003" w:tentative="1">
      <w:start w:val="1"/>
      <w:numFmt w:val="bullet"/>
      <w:lvlText w:val="o"/>
      <w:lvlJc w:val="left"/>
      <w:pPr>
        <w:ind w:left="-30249" w:hanging="360"/>
      </w:pPr>
      <w:rPr>
        <w:rFonts w:ascii="Courier New" w:hAnsi="Courier New" w:hint="default"/>
      </w:rPr>
    </w:lvl>
    <w:lvl w:ilvl="2" w:tplc="04090005" w:tentative="1">
      <w:start w:val="1"/>
      <w:numFmt w:val="bullet"/>
      <w:lvlText w:val=""/>
      <w:lvlJc w:val="left"/>
      <w:pPr>
        <w:ind w:left="-29529" w:hanging="360"/>
      </w:pPr>
      <w:rPr>
        <w:rFonts w:ascii="Wingdings" w:hAnsi="Wingdings" w:hint="default"/>
      </w:rPr>
    </w:lvl>
    <w:lvl w:ilvl="3" w:tplc="04090001" w:tentative="1">
      <w:start w:val="1"/>
      <w:numFmt w:val="bullet"/>
      <w:lvlText w:val=""/>
      <w:lvlJc w:val="left"/>
      <w:pPr>
        <w:ind w:left="-28809" w:hanging="360"/>
      </w:pPr>
      <w:rPr>
        <w:rFonts w:ascii="Symbol" w:hAnsi="Symbol" w:hint="default"/>
      </w:rPr>
    </w:lvl>
    <w:lvl w:ilvl="4" w:tplc="04090003" w:tentative="1">
      <w:start w:val="1"/>
      <w:numFmt w:val="bullet"/>
      <w:lvlText w:val="o"/>
      <w:lvlJc w:val="left"/>
      <w:pPr>
        <w:ind w:left="-28089" w:hanging="360"/>
      </w:pPr>
      <w:rPr>
        <w:rFonts w:ascii="Courier New" w:hAnsi="Courier New" w:hint="default"/>
      </w:rPr>
    </w:lvl>
    <w:lvl w:ilvl="5" w:tplc="04090005" w:tentative="1">
      <w:start w:val="1"/>
      <w:numFmt w:val="bullet"/>
      <w:lvlText w:val=""/>
      <w:lvlJc w:val="left"/>
      <w:pPr>
        <w:ind w:left="-27369" w:hanging="360"/>
      </w:pPr>
      <w:rPr>
        <w:rFonts w:ascii="Wingdings" w:hAnsi="Wingdings" w:hint="default"/>
      </w:rPr>
    </w:lvl>
    <w:lvl w:ilvl="6" w:tplc="04090001" w:tentative="1">
      <w:start w:val="1"/>
      <w:numFmt w:val="bullet"/>
      <w:lvlText w:val=""/>
      <w:lvlJc w:val="left"/>
      <w:pPr>
        <w:ind w:left="-26649" w:hanging="360"/>
      </w:pPr>
      <w:rPr>
        <w:rFonts w:ascii="Symbol" w:hAnsi="Symbol" w:hint="default"/>
      </w:rPr>
    </w:lvl>
    <w:lvl w:ilvl="7" w:tplc="04090003" w:tentative="1">
      <w:start w:val="1"/>
      <w:numFmt w:val="bullet"/>
      <w:lvlText w:val="o"/>
      <w:lvlJc w:val="left"/>
      <w:pPr>
        <w:ind w:left="-25929" w:hanging="360"/>
      </w:pPr>
      <w:rPr>
        <w:rFonts w:ascii="Courier New" w:hAnsi="Courier New" w:hint="default"/>
      </w:rPr>
    </w:lvl>
    <w:lvl w:ilvl="8" w:tplc="04090005" w:tentative="1">
      <w:start w:val="1"/>
      <w:numFmt w:val="bullet"/>
      <w:lvlText w:val=""/>
      <w:lvlJc w:val="left"/>
      <w:pPr>
        <w:ind w:left="-25209" w:hanging="360"/>
      </w:pPr>
      <w:rPr>
        <w:rFonts w:ascii="Wingdings" w:hAnsi="Wingdings" w:hint="default"/>
      </w:rPr>
    </w:lvl>
  </w:abstractNum>
  <w:abstractNum w:abstractNumId="3">
    <w:nsid w:val="2FB32ACB"/>
    <w:multiLevelType w:val="multilevel"/>
    <w:tmpl w:val="881E7A86"/>
    <w:lvl w:ilvl="0">
      <w:start w:val="1"/>
      <w:numFmt w:val="bullet"/>
      <w:lvlText w:val=""/>
      <w:lvlJc w:val="left"/>
      <w:pPr>
        <w:ind w:left="1440" w:hanging="360"/>
      </w:pPr>
      <w:rPr>
        <w:rFonts w:ascii="Wingdings" w:hAnsi="Wingdings" w:hint="default"/>
      </w:rPr>
    </w:lvl>
    <w:lvl w:ilvl="1">
      <w:start w:val="1"/>
      <w:numFmt w:val="bullet"/>
      <w:lvlText w:val="o"/>
      <w:lvlJc w:val="left"/>
      <w:pPr>
        <w:ind w:left="2160" w:hanging="360"/>
      </w:pPr>
      <w:rPr>
        <w:rFonts w:ascii="Courier New" w:hAnsi="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hint="default"/>
      </w:rPr>
    </w:lvl>
    <w:lvl w:ilvl="8">
      <w:start w:val="1"/>
      <w:numFmt w:val="bullet"/>
      <w:lvlText w:val=""/>
      <w:lvlJc w:val="left"/>
      <w:pPr>
        <w:ind w:left="7200" w:hanging="360"/>
      </w:pPr>
      <w:rPr>
        <w:rFonts w:ascii="Wingdings" w:hAnsi="Wingdings" w:hint="default"/>
      </w:rPr>
    </w:lvl>
  </w:abstractNum>
  <w:abstractNum w:abstractNumId="4">
    <w:nsid w:val="42196967"/>
    <w:multiLevelType w:val="hybridMultilevel"/>
    <w:tmpl w:val="E48A3022"/>
    <w:lvl w:ilvl="0" w:tplc="86FCE620">
      <w:start w:val="1"/>
      <w:numFmt w:val="bullet"/>
      <w:lvlText w:val=""/>
      <w:lvlJc w:val="left"/>
      <w:pPr>
        <w:tabs>
          <w:tab w:val="num" w:pos="0"/>
        </w:tabs>
        <w:ind w:left="0" w:hanging="32767"/>
      </w:pPr>
      <w:rPr>
        <w:rFonts w:ascii="Symbol" w:hAnsi="Symbol" w:hint="default"/>
        <w:color w:val="auto"/>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71D43C8"/>
    <w:multiLevelType w:val="multilevel"/>
    <w:tmpl w:val="E48A3022"/>
    <w:lvl w:ilvl="0">
      <w:start w:val="1"/>
      <w:numFmt w:val="bullet"/>
      <w:lvlText w:val=""/>
      <w:lvlJc w:val="left"/>
      <w:pPr>
        <w:tabs>
          <w:tab w:val="num" w:pos="0"/>
        </w:tabs>
        <w:ind w:left="0" w:hanging="32767"/>
      </w:pPr>
      <w:rPr>
        <w:rFonts w:ascii="Symbol" w:hAnsi="Symbol" w:hint="default"/>
        <w:color w:val="auto"/>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nsid w:val="7AC7642C"/>
    <w:multiLevelType w:val="hybridMultilevel"/>
    <w:tmpl w:val="588C4F9E"/>
    <w:lvl w:ilvl="0" w:tplc="FF12DAB2">
      <w:start w:val="1"/>
      <w:numFmt w:val="bullet"/>
      <w:lvlText w:val=""/>
      <w:lvlJc w:val="left"/>
      <w:pPr>
        <w:tabs>
          <w:tab w:val="num" w:pos="0"/>
        </w:tabs>
        <w:ind w:left="0" w:firstLine="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1"/>
  </w:num>
  <w:num w:numId="5">
    <w:abstractNumId w:val="0"/>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JO (Kelly)&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1&lt;/LineSpacing&gt;&lt;SpaceAfter&gt;0&lt;/SpaceAfter&gt;&lt;/ENLayout&gt;"/>
    <w:docVar w:name="EN.Libraries" w:val="&lt;ENLibraries&gt;&lt;Libraries&gt;&lt;item&gt;Lessons Learned.enl&lt;/item&gt;&lt;/Libraries&gt;&lt;/ENLibraries&gt;"/>
  </w:docVars>
  <w:rsids>
    <w:rsidRoot w:val="00C21738"/>
    <w:rsid w:val="00004E8A"/>
    <w:rsid w:val="00006621"/>
    <w:rsid w:val="00026A0F"/>
    <w:rsid w:val="00043A58"/>
    <w:rsid w:val="00070687"/>
    <w:rsid w:val="00086E17"/>
    <w:rsid w:val="000A67D0"/>
    <w:rsid w:val="000B1E04"/>
    <w:rsid w:val="000C194F"/>
    <w:rsid w:val="000E11FF"/>
    <w:rsid w:val="00126D76"/>
    <w:rsid w:val="00133054"/>
    <w:rsid w:val="00137FCD"/>
    <w:rsid w:val="00147142"/>
    <w:rsid w:val="001515B0"/>
    <w:rsid w:val="00172D47"/>
    <w:rsid w:val="001742BB"/>
    <w:rsid w:val="001A0341"/>
    <w:rsid w:val="001B0695"/>
    <w:rsid w:val="001B5563"/>
    <w:rsid w:val="001B7C00"/>
    <w:rsid w:val="001C4573"/>
    <w:rsid w:val="001C4D8A"/>
    <w:rsid w:val="001D382B"/>
    <w:rsid w:val="001E1818"/>
    <w:rsid w:val="0020414E"/>
    <w:rsid w:val="00222BAE"/>
    <w:rsid w:val="0022365D"/>
    <w:rsid w:val="0024542D"/>
    <w:rsid w:val="0028065A"/>
    <w:rsid w:val="0029568F"/>
    <w:rsid w:val="002A4425"/>
    <w:rsid w:val="002D48E1"/>
    <w:rsid w:val="0030258F"/>
    <w:rsid w:val="00331C2D"/>
    <w:rsid w:val="00342A8D"/>
    <w:rsid w:val="00343817"/>
    <w:rsid w:val="00343B38"/>
    <w:rsid w:val="0036689C"/>
    <w:rsid w:val="00391816"/>
    <w:rsid w:val="003A0929"/>
    <w:rsid w:val="003B0229"/>
    <w:rsid w:val="003B5772"/>
    <w:rsid w:val="003C6F59"/>
    <w:rsid w:val="003D1498"/>
    <w:rsid w:val="003D3F2E"/>
    <w:rsid w:val="003E21CF"/>
    <w:rsid w:val="0041213D"/>
    <w:rsid w:val="004256A3"/>
    <w:rsid w:val="004517C6"/>
    <w:rsid w:val="00451EF2"/>
    <w:rsid w:val="00486A9D"/>
    <w:rsid w:val="004B711F"/>
    <w:rsid w:val="004C0EE8"/>
    <w:rsid w:val="004C33CC"/>
    <w:rsid w:val="004C3657"/>
    <w:rsid w:val="004C7E9E"/>
    <w:rsid w:val="005220E2"/>
    <w:rsid w:val="00590EF4"/>
    <w:rsid w:val="005934C4"/>
    <w:rsid w:val="005B3A20"/>
    <w:rsid w:val="005C3BA4"/>
    <w:rsid w:val="005C736E"/>
    <w:rsid w:val="005D0AFA"/>
    <w:rsid w:val="005D6D0C"/>
    <w:rsid w:val="005E4915"/>
    <w:rsid w:val="005F71EF"/>
    <w:rsid w:val="00600416"/>
    <w:rsid w:val="00603183"/>
    <w:rsid w:val="00614ABB"/>
    <w:rsid w:val="00617709"/>
    <w:rsid w:val="00627DBC"/>
    <w:rsid w:val="00645ABF"/>
    <w:rsid w:val="00646777"/>
    <w:rsid w:val="00653F69"/>
    <w:rsid w:val="00656A13"/>
    <w:rsid w:val="00665AE9"/>
    <w:rsid w:val="00672BA3"/>
    <w:rsid w:val="00693163"/>
    <w:rsid w:val="00694E76"/>
    <w:rsid w:val="006A3863"/>
    <w:rsid w:val="006A71D7"/>
    <w:rsid w:val="006A720B"/>
    <w:rsid w:val="006D18F4"/>
    <w:rsid w:val="006D5182"/>
    <w:rsid w:val="006E6F21"/>
    <w:rsid w:val="007049F3"/>
    <w:rsid w:val="0070779D"/>
    <w:rsid w:val="0071077E"/>
    <w:rsid w:val="00726A79"/>
    <w:rsid w:val="007340F9"/>
    <w:rsid w:val="007475C2"/>
    <w:rsid w:val="00753CB9"/>
    <w:rsid w:val="00760B44"/>
    <w:rsid w:val="00781FB9"/>
    <w:rsid w:val="007B0E5E"/>
    <w:rsid w:val="007D5E91"/>
    <w:rsid w:val="007F6501"/>
    <w:rsid w:val="00826B0A"/>
    <w:rsid w:val="00842B03"/>
    <w:rsid w:val="00850570"/>
    <w:rsid w:val="008A6990"/>
    <w:rsid w:val="008B5D1D"/>
    <w:rsid w:val="008C2D44"/>
    <w:rsid w:val="008E1341"/>
    <w:rsid w:val="008E449B"/>
    <w:rsid w:val="008F7B1C"/>
    <w:rsid w:val="009555DD"/>
    <w:rsid w:val="009641E4"/>
    <w:rsid w:val="009C6035"/>
    <w:rsid w:val="009F02F7"/>
    <w:rsid w:val="00A4766B"/>
    <w:rsid w:val="00A70B90"/>
    <w:rsid w:val="00A76DC8"/>
    <w:rsid w:val="00A80207"/>
    <w:rsid w:val="00A97244"/>
    <w:rsid w:val="00AB2274"/>
    <w:rsid w:val="00AB52D6"/>
    <w:rsid w:val="00AE6D7B"/>
    <w:rsid w:val="00B06861"/>
    <w:rsid w:val="00B73A14"/>
    <w:rsid w:val="00BA0989"/>
    <w:rsid w:val="00BF028F"/>
    <w:rsid w:val="00C21738"/>
    <w:rsid w:val="00C34030"/>
    <w:rsid w:val="00C60451"/>
    <w:rsid w:val="00C778D9"/>
    <w:rsid w:val="00C86E19"/>
    <w:rsid w:val="00C97FF7"/>
    <w:rsid w:val="00CA1763"/>
    <w:rsid w:val="00CB33EC"/>
    <w:rsid w:val="00CD6EBC"/>
    <w:rsid w:val="00D279ED"/>
    <w:rsid w:val="00D45ABE"/>
    <w:rsid w:val="00D5327C"/>
    <w:rsid w:val="00D63F88"/>
    <w:rsid w:val="00D765F9"/>
    <w:rsid w:val="00D81BE4"/>
    <w:rsid w:val="00DB361A"/>
    <w:rsid w:val="00DB5E27"/>
    <w:rsid w:val="00DE7DB8"/>
    <w:rsid w:val="00E02A69"/>
    <w:rsid w:val="00E12090"/>
    <w:rsid w:val="00E208AA"/>
    <w:rsid w:val="00E41909"/>
    <w:rsid w:val="00E57CD6"/>
    <w:rsid w:val="00E609AF"/>
    <w:rsid w:val="00E6466B"/>
    <w:rsid w:val="00E64C3D"/>
    <w:rsid w:val="00E67491"/>
    <w:rsid w:val="00E70E24"/>
    <w:rsid w:val="00E813FB"/>
    <w:rsid w:val="00EA7B11"/>
    <w:rsid w:val="00EC627C"/>
    <w:rsid w:val="00EE1F2B"/>
    <w:rsid w:val="00EF0CBC"/>
    <w:rsid w:val="00EF4B06"/>
    <w:rsid w:val="00F05FA2"/>
    <w:rsid w:val="00F07163"/>
    <w:rsid w:val="00F13077"/>
    <w:rsid w:val="00F134C4"/>
    <w:rsid w:val="00F136D8"/>
    <w:rsid w:val="00F23D4F"/>
    <w:rsid w:val="00F515A6"/>
    <w:rsid w:val="00F7361B"/>
    <w:rsid w:val="00F765EF"/>
    <w:rsid w:val="00FA211A"/>
    <w:rsid w:val="00FA39DB"/>
    <w:rsid w:val="00FB65EB"/>
    <w:rsid w:val="00FC6828"/>
    <w:rsid w:val="00FF2507"/>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heme="minorEastAsia" w:hAnsi="Cambria" w:cs="Times New Roman"/>
        <w:sz w:val="24"/>
        <w:szCs w:val="24"/>
        <w:lang w:val="en-US" w:eastAsia="en-US" w:bidi="ar-SA"/>
      </w:rPr>
    </w:rPrDefault>
    <w:pPrDefault/>
  </w:docDefaults>
  <w:latentStyles w:defLockedState="0" w:defUIPriority="0" w:defSemiHidden="0" w:defUnhideWhenUsed="0" w:defQFormat="0" w:count="276">
    <w:lsdException w:name="Emphasis" w:qFormat="1"/>
  </w:latentStyles>
  <w:style w:type="paragraph" w:default="1" w:styleId="Normal">
    <w:name w:val="Normal"/>
    <w:qFormat/>
    <w:rsid w:val="00CE72BB"/>
    <w:rPr>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5F040E"/>
    <w:pPr>
      <w:tabs>
        <w:tab w:val="center" w:pos="4320"/>
        <w:tab w:val="right" w:pos="8640"/>
      </w:tabs>
    </w:pPr>
  </w:style>
  <w:style w:type="character" w:customStyle="1" w:styleId="FooterChar">
    <w:name w:val="Footer Char"/>
    <w:basedOn w:val="DefaultParagraphFont"/>
    <w:link w:val="Footer"/>
    <w:rsid w:val="005F040E"/>
    <w:rPr>
      <w:lang w:val="el-GR"/>
    </w:rPr>
  </w:style>
  <w:style w:type="character" w:styleId="PageNumber">
    <w:name w:val="page number"/>
    <w:basedOn w:val="DefaultParagraphFont"/>
    <w:rsid w:val="005F040E"/>
  </w:style>
  <w:style w:type="paragraph" w:styleId="ListParagraph">
    <w:name w:val="List Paragraph"/>
    <w:basedOn w:val="Normal"/>
    <w:rsid w:val="00F51340"/>
    <w:pPr>
      <w:ind w:left="720"/>
      <w:contextualSpacing/>
    </w:pPr>
  </w:style>
  <w:style w:type="character" w:styleId="LineNumber">
    <w:name w:val="line number"/>
    <w:basedOn w:val="DefaultParagraphFont"/>
    <w:rsid w:val="006A3431"/>
  </w:style>
  <w:style w:type="paragraph" w:styleId="CommentText">
    <w:name w:val="annotation text"/>
    <w:basedOn w:val="Normal"/>
    <w:link w:val="CommentTextChar"/>
    <w:uiPriority w:val="99"/>
    <w:unhideWhenUsed/>
    <w:rsid w:val="00A70B90"/>
    <w:pPr>
      <w:spacing w:after="200" w:line="276" w:lineRule="auto"/>
    </w:pPr>
    <w:rPr>
      <w:rFonts w:ascii="Calibri" w:hAnsi="Calibri"/>
      <w:sz w:val="22"/>
      <w:szCs w:val="22"/>
      <w:lang w:val="sv-SE"/>
    </w:rPr>
  </w:style>
  <w:style w:type="character" w:customStyle="1" w:styleId="CommentTextChar">
    <w:name w:val="Comment Text Char"/>
    <w:basedOn w:val="DefaultParagraphFont"/>
    <w:link w:val="CommentText"/>
    <w:uiPriority w:val="99"/>
    <w:rsid w:val="00A70B90"/>
    <w:rPr>
      <w:rFonts w:ascii="Calibri" w:hAnsi="Calibri"/>
      <w:sz w:val="22"/>
      <w:szCs w:val="22"/>
      <w:lang w:val="sv-SE"/>
    </w:rPr>
  </w:style>
  <w:style w:type="character" w:styleId="CommentReference">
    <w:name w:val="annotation reference"/>
    <w:basedOn w:val="DefaultParagraphFont"/>
    <w:uiPriority w:val="99"/>
    <w:unhideWhenUsed/>
    <w:rsid w:val="00A70B90"/>
    <w:rPr>
      <w:sz w:val="18"/>
      <w:szCs w:val="18"/>
    </w:rPr>
  </w:style>
  <w:style w:type="paragraph" w:styleId="BalloonText">
    <w:name w:val="Balloon Text"/>
    <w:basedOn w:val="Normal"/>
    <w:link w:val="BalloonTextChar"/>
    <w:rsid w:val="00A70B90"/>
    <w:rPr>
      <w:sz w:val="18"/>
      <w:szCs w:val="18"/>
    </w:rPr>
  </w:style>
  <w:style w:type="character" w:customStyle="1" w:styleId="BalloonTextChar">
    <w:name w:val="Balloon Text Char"/>
    <w:basedOn w:val="DefaultParagraphFont"/>
    <w:link w:val="BalloonText"/>
    <w:rsid w:val="00A70B90"/>
    <w:rPr>
      <w:sz w:val="18"/>
      <w:szCs w:val="18"/>
      <w:lang w:val="el-GR"/>
    </w:rPr>
  </w:style>
  <w:style w:type="paragraph" w:styleId="CommentSubject">
    <w:name w:val="annotation subject"/>
    <w:basedOn w:val="CommentText"/>
    <w:next w:val="CommentText"/>
    <w:link w:val="CommentSubjectChar"/>
    <w:rsid w:val="00E70E24"/>
    <w:pPr>
      <w:spacing w:after="0" w:line="240" w:lineRule="auto"/>
    </w:pPr>
    <w:rPr>
      <w:rFonts w:ascii="Cambria" w:hAnsi="Cambria"/>
      <w:b/>
      <w:bCs/>
      <w:sz w:val="24"/>
      <w:szCs w:val="24"/>
      <w:lang w:val="el-GR"/>
    </w:rPr>
  </w:style>
  <w:style w:type="character" w:customStyle="1" w:styleId="CommentSubjectChar">
    <w:name w:val="Comment Subject Char"/>
    <w:basedOn w:val="CommentTextChar"/>
    <w:link w:val="CommentSubject"/>
    <w:rsid w:val="00E70E24"/>
    <w:rPr>
      <w:rFonts w:ascii="Calibri" w:hAnsi="Calibri"/>
      <w:b/>
      <w:bCs/>
      <w:sz w:val="24"/>
      <w:szCs w:val="24"/>
      <w:lang w:val="el-GR"/>
    </w:rPr>
  </w:style>
  <w:style w:type="paragraph" w:styleId="PlainText">
    <w:name w:val="Plain Text"/>
    <w:basedOn w:val="Normal"/>
    <w:link w:val="PlainTextChar"/>
    <w:rsid w:val="008C2D44"/>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8C2D44"/>
    <w:rPr>
      <w:rFonts w:ascii="宋体" w:eastAsia="宋体" w:hAnsi="Courier New" w:cs="Courier New"/>
      <w:kern w:val="2"/>
      <w:sz w:val="21"/>
      <w:szCs w:val="21"/>
      <w:lang w:eastAsia="zh-CN"/>
    </w:rPr>
  </w:style>
  <w:style w:type="paragraph" w:styleId="Header">
    <w:name w:val="header"/>
    <w:basedOn w:val="Normal"/>
    <w:link w:val="HeaderChar"/>
    <w:rsid w:val="0034381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343817"/>
    <w:rPr>
      <w:sz w:val="18"/>
      <w:szCs w:val="18"/>
      <w:lang w:val="el-GR"/>
    </w:rPr>
  </w:style>
  <w:style w:type="character" w:styleId="Emphasis">
    <w:name w:val="Emphasis"/>
    <w:qFormat/>
    <w:rsid w:val="00D279E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EastAsia" w:hAnsi="Cambria" w:cs="Times New Roman"/>
        <w:sz w:val="24"/>
        <w:szCs w:val="24"/>
        <w:lang w:val="en-US" w:eastAsia="en-US" w:bidi="ar-SA"/>
      </w:rPr>
    </w:rPrDefault>
    <w:pPrDefault/>
  </w:docDefaults>
  <w:latentStyles w:defLockedState="0" w:defUIPriority="0" w:defSemiHidden="0" w:defUnhideWhenUsed="0" w:defQFormat="0" w:count="276">
    <w:lsdException w:name="Emphasis" w:qFormat="1"/>
  </w:latentStyles>
  <w:style w:type="paragraph" w:default="1" w:styleId="Normal">
    <w:name w:val="Normal"/>
    <w:qFormat/>
    <w:rsid w:val="00CE72BB"/>
    <w:rPr>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5F040E"/>
    <w:pPr>
      <w:tabs>
        <w:tab w:val="center" w:pos="4320"/>
        <w:tab w:val="right" w:pos="8640"/>
      </w:tabs>
    </w:pPr>
  </w:style>
  <w:style w:type="character" w:customStyle="1" w:styleId="FooterChar">
    <w:name w:val="Footer Char"/>
    <w:basedOn w:val="DefaultParagraphFont"/>
    <w:link w:val="Footer"/>
    <w:rsid w:val="005F040E"/>
    <w:rPr>
      <w:lang w:val="el-GR"/>
    </w:rPr>
  </w:style>
  <w:style w:type="character" w:styleId="PageNumber">
    <w:name w:val="page number"/>
    <w:basedOn w:val="DefaultParagraphFont"/>
    <w:rsid w:val="005F040E"/>
  </w:style>
  <w:style w:type="paragraph" w:styleId="ListParagraph">
    <w:name w:val="List Paragraph"/>
    <w:basedOn w:val="Normal"/>
    <w:rsid w:val="00F51340"/>
    <w:pPr>
      <w:ind w:left="720"/>
      <w:contextualSpacing/>
    </w:pPr>
  </w:style>
  <w:style w:type="character" w:styleId="LineNumber">
    <w:name w:val="line number"/>
    <w:basedOn w:val="DefaultParagraphFont"/>
    <w:rsid w:val="006A3431"/>
  </w:style>
  <w:style w:type="paragraph" w:styleId="CommentText">
    <w:name w:val="annotation text"/>
    <w:basedOn w:val="Normal"/>
    <w:link w:val="CommentTextChar"/>
    <w:uiPriority w:val="99"/>
    <w:unhideWhenUsed/>
    <w:rsid w:val="00A70B90"/>
    <w:pPr>
      <w:spacing w:after="200" w:line="276" w:lineRule="auto"/>
    </w:pPr>
    <w:rPr>
      <w:rFonts w:ascii="Calibri" w:hAnsi="Calibri"/>
      <w:sz w:val="22"/>
      <w:szCs w:val="22"/>
      <w:lang w:val="sv-SE"/>
    </w:rPr>
  </w:style>
  <w:style w:type="character" w:customStyle="1" w:styleId="CommentTextChar">
    <w:name w:val="Comment Text Char"/>
    <w:basedOn w:val="DefaultParagraphFont"/>
    <w:link w:val="CommentText"/>
    <w:uiPriority w:val="99"/>
    <w:rsid w:val="00A70B90"/>
    <w:rPr>
      <w:rFonts w:ascii="Calibri" w:hAnsi="Calibri"/>
      <w:sz w:val="22"/>
      <w:szCs w:val="22"/>
      <w:lang w:val="sv-SE"/>
    </w:rPr>
  </w:style>
  <w:style w:type="character" w:styleId="CommentReference">
    <w:name w:val="annotation reference"/>
    <w:basedOn w:val="DefaultParagraphFont"/>
    <w:uiPriority w:val="99"/>
    <w:unhideWhenUsed/>
    <w:rsid w:val="00A70B90"/>
    <w:rPr>
      <w:sz w:val="18"/>
      <w:szCs w:val="18"/>
    </w:rPr>
  </w:style>
  <w:style w:type="paragraph" w:styleId="BalloonText">
    <w:name w:val="Balloon Text"/>
    <w:basedOn w:val="Normal"/>
    <w:link w:val="BalloonTextChar"/>
    <w:rsid w:val="00A70B90"/>
    <w:rPr>
      <w:sz w:val="18"/>
      <w:szCs w:val="18"/>
    </w:rPr>
  </w:style>
  <w:style w:type="character" w:customStyle="1" w:styleId="BalloonTextChar">
    <w:name w:val="Balloon Text Char"/>
    <w:basedOn w:val="DefaultParagraphFont"/>
    <w:link w:val="BalloonText"/>
    <w:rsid w:val="00A70B90"/>
    <w:rPr>
      <w:sz w:val="18"/>
      <w:szCs w:val="18"/>
      <w:lang w:val="el-GR"/>
    </w:rPr>
  </w:style>
  <w:style w:type="paragraph" w:styleId="CommentSubject">
    <w:name w:val="annotation subject"/>
    <w:basedOn w:val="CommentText"/>
    <w:next w:val="CommentText"/>
    <w:link w:val="CommentSubjectChar"/>
    <w:rsid w:val="00E70E24"/>
    <w:pPr>
      <w:spacing w:after="0" w:line="240" w:lineRule="auto"/>
    </w:pPr>
    <w:rPr>
      <w:rFonts w:ascii="Cambria" w:hAnsi="Cambria"/>
      <w:b/>
      <w:bCs/>
      <w:sz w:val="24"/>
      <w:szCs w:val="24"/>
      <w:lang w:val="el-GR"/>
    </w:rPr>
  </w:style>
  <w:style w:type="character" w:customStyle="1" w:styleId="CommentSubjectChar">
    <w:name w:val="Comment Subject Char"/>
    <w:basedOn w:val="CommentTextChar"/>
    <w:link w:val="CommentSubject"/>
    <w:rsid w:val="00E70E24"/>
    <w:rPr>
      <w:rFonts w:ascii="Calibri" w:hAnsi="Calibri"/>
      <w:b/>
      <w:bCs/>
      <w:sz w:val="24"/>
      <w:szCs w:val="24"/>
      <w:lang w:val="el-GR"/>
    </w:rPr>
  </w:style>
  <w:style w:type="paragraph" w:styleId="PlainText">
    <w:name w:val="Plain Text"/>
    <w:basedOn w:val="Normal"/>
    <w:link w:val="PlainTextChar"/>
    <w:rsid w:val="008C2D44"/>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8C2D44"/>
    <w:rPr>
      <w:rFonts w:ascii="宋体" w:eastAsia="宋体" w:hAnsi="Courier New" w:cs="Courier New"/>
      <w:kern w:val="2"/>
      <w:sz w:val="21"/>
      <w:szCs w:val="21"/>
      <w:lang w:eastAsia="zh-CN"/>
    </w:rPr>
  </w:style>
  <w:style w:type="paragraph" w:styleId="Header">
    <w:name w:val="header"/>
    <w:basedOn w:val="Normal"/>
    <w:link w:val="HeaderChar"/>
    <w:rsid w:val="0034381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343817"/>
    <w:rPr>
      <w:sz w:val="18"/>
      <w:szCs w:val="18"/>
      <w:lang w:val="el-GR"/>
    </w:rPr>
  </w:style>
  <w:style w:type="character" w:styleId="Emphasis">
    <w:name w:val="Emphasis"/>
    <w:qFormat/>
    <w:rsid w:val="00D279E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33103">
      <w:bodyDiv w:val="1"/>
      <w:marLeft w:val="0"/>
      <w:marRight w:val="0"/>
      <w:marTop w:val="0"/>
      <w:marBottom w:val="0"/>
      <w:divBdr>
        <w:top w:val="none" w:sz="0" w:space="0" w:color="auto"/>
        <w:left w:val="none" w:sz="0" w:space="0" w:color="auto"/>
        <w:bottom w:val="none" w:sz="0" w:space="0" w:color="auto"/>
        <w:right w:val="none" w:sz="0" w:space="0" w:color="auto"/>
      </w:divBdr>
    </w:div>
    <w:div w:id="219563936">
      <w:bodyDiv w:val="1"/>
      <w:marLeft w:val="0"/>
      <w:marRight w:val="0"/>
      <w:marTop w:val="0"/>
      <w:marBottom w:val="0"/>
      <w:divBdr>
        <w:top w:val="none" w:sz="0" w:space="0" w:color="auto"/>
        <w:left w:val="none" w:sz="0" w:space="0" w:color="auto"/>
        <w:bottom w:val="none" w:sz="0" w:space="0" w:color="auto"/>
        <w:right w:val="none" w:sz="0" w:space="0" w:color="auto"/>
      </w:divBdr>
    </w:div>
    <w:div w:id="547110477">
      <w:bodyDiv w:val="1"/>
      <w:marLeft w:val="0"/>
      <w:marRight w:val="0"/>
      <w:marTop w:val="0"/>
      <w:marBottom w:val="0"/>
      <w:divBdr>
        <w:top w:val="none" w:sz="0" w:space="0" w:color="auto"/>
        <w:left w:val="none" w:sz="0" w:space="0" w:color="auto"/>
        <w:bottom w:val="none" w:sz="0" w:space="0" w:color="auto"/>
        <w:right w:val="none" w:sz="0" w:space="0" w:color="auto"/>
      </w:divBdr>
    </w:div>
    <w:div w:id="757558369">
      <w:bodyDiv w:val="1"/>
      <w:marLeft w:val="0"/>
      <w:marRight w:val="0"/>
      <w:marTop w:val="0"/>
      <w:marBottom w:val="0"/>
      <w:divBdr>
        <w:top w:val="none" w:sz="0" w:space="0" w:color="auto"/>
        <w:left w:val="none" w:sz="0" w:space="0" w:color="auto"/>
        <w:bottom w:val="none" w:sz="0" w:space="0" w:color="auto"/>
        <w:right w:val="none" w:sz="0" w:space="0" w:color="auto"/>
      </w:divBdr>
    </w:div>
    <w:div w:id="1187331147">
      <w:bodyDiv w:val="1"/>
      <w:marLeft w:val="0"/>
      <w:marRight w:val="0"/>
      <w:marTop w:val="0"/>
      <w:marBottom w:val="0"/>
      <w:divBdr>
        <w:top w:val="none" w:sz="0" w:space="0" w:color="auto"/>
        <w:left w:val="none" w:sz="0" w:space="0" w:color="auto"/>
        <w:bottom w:val="none" w:sz="0" w:space="0" w:color="auto"/>
        <w:right w:val="none" w:sz="0" w:space="0" w:color="auto"/>
      </w:divBdr>
    </w:div>
    <w:div w:id="1596747180">
      <w:bodyDiv w:val="1"/>
      <w:marLeft w:val="0"/>
      <w:marRight w:val="0"/>
      <w:marTop w:val="0"/>
      <w:marBottom w:val="0"/>
      <w:divBdr>
        <w:top w:val="none" w:sz="0" w:space="0" w:color="auto"/>
        <w:left w:val="none" w:sz="0" w:space="0" w:color="auto"/>
        <w:bottom w:val="none" w:sz="0" w:space="0" w:color="auto"/>
        <w:right w:val="none" w:sz="0" w:space="0" w:color="auto"/>
      </w:divBdr>
    </w:div>
    <w:div w:id="172853266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jpeg"/><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3</Pages>
  <Words>4357</Words>
  <Characters>24837</Characters>
  <Application>Microsoft Macintosh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29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liopi Lampropoulou-Adamidou</dc:creator>
  <cp:keywords/>
  <cp:lastModifiedBy>Na Ma</cp:lastModifiedBy>
  <cp:revision>2</cp:revision>
  <dcterms:created xsi:type="dcterms:W3CDTF">2016-08-27T21:08:00Z</dcterms:created>
  <dcterms:modified xsi:type="dcterms:W3CDTF">2016-08-27T21:08:00Z</dcterms:modified>
</cp:coreProperties>
</file>